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3C505A" w14:textId="4BC0D608" w:rsidR="00631F8B" w:rsidRPr="00631F8B" w:rsidRDefault="00631F8B" w:rsidP="00631F8B">
      <w:pPr>
        <w:widowControl w:val="0"/>
        <w:spacing w:before="120" w:after="120"/>
        <w:rPr>
          <w:rFonts w:ascii="Times New Roman" w:hAnsi="Times New Roman" w:cs="Times New Roman"/>
          <w:b/>
          <w:i/>
          <w:iCs/>
          <w:color w:val="000000" w:themeColor="text1"/>
          <w:sz w:val="24"/>
          <w:u w:val="single"/>
        </w:rPr>
      </w:pPr>
      <w:bookmarkStart w:id="0" w:name="_Hlk186108823"/>
      <w:r w:rsidRPr="00631F8B">
        <w:rPr>
          <w:rFonts w:ascii="Times New Roman" w:hAnsi="Times New Roman" w:cs="Times New Roman"/>
          <w:b/>
          <w:i/>
          <w:iCs/>
          <w:color w:val="000000" w:themeColor="text1"/>
          <w:sz w:val="24"/>
          <w:u w:val="single"/>
        </w:rPr>
        <w:t>Original Research Article</w:t>
      </w:r>
    </w:p>
    <w:p w14:paraId="42C715DD" w14:textId="1FC1F763" w:rsidR="007266B0" w:rsidRPr="00E0771A" w:rsidRDefault="00DB6425" w:rsidP="0064464C">
      <w:pPr>
        <w:widowControl w:val="0"/>
        <w:spacing w:before="120" w:after="120"/>
        <w:jc w:val="center"/>
        <w:rPr>
          <w:rFonts w:ascii="Times New Roman" w:hAnsi="Times New Roman" w:cs="Times New Roman"/>
          <w:b/>
          <w:color w:val="000000" w:themeColor="text1"/>
          <w:sz w:val="24"/>
        </w:rPr>
      </w:pPr>
      <w:r w:rsidRPr="00E0771A">
        <w:rPr>
          <w:rFonts w:ascii="Times New Roman" w:hAnsi="Times New Roman" w:cs="Times New Roman"/>
          <w:b/>
          <w:i/>
          <w:iCs/>
          <w:color w:val="000000" w:themeColor="text1"/>
          <w:sz w:val="24"/>
        </w:rPr>
        <w:t xml:space="preserve">In Silico </w:t>
      </w:r>
      <w:r w:rsidRPr="00E0771A">
        <w:rPr>
          <w:rFonts w:ascii="Times New Roman" w:hAnsi="Times New Roman" w:cs="Times New Roman"/>
          <w:b/>
          <w:color w:val="000000" w:themeColor="text1"/>
          <w:sz w:val="24"/>
        </w:rPr>
        <w:t xml:space="preserve">identification of BACE-1 inhibitory potential of </w:t>
      </w:r>
      <w:proofErr w:type="spellStart"/>
      <w:r w:rsidRPr="00E0771A">
        <w:rPr>
          <w:rFonts w:ascii="Times New Roman" w:hAnsi="Times New Roman" w:cs="Times New Roman"/>
          <w:b/>
          <w:color w:val="000000" w:themeColor="text1"/>
          <w:sz w:val="24"/>
        </w:rPr>
        <w:t>Indicol</w:t>
      </w:r>
      <w:proofErr w:type="spellEnd"/>
      <w:r w:rsidRPr="00E0771A">
        <w:rPr>
          <w:rFonts w:ascii="Times New Roman" w:hAnsi="Times New Roman" w:cs="Times New Roman"/>
          <w:b/>
          <w:color w:val="000000" w:themeColor="text1"/>
          <w:sz w:val="24"/>
        </w:rPr>
        <w:t xml:space="preserve"> from </w:t>
      </w:r>
      <w:proofErr w:type="spellStart"/>
      <w:r w:rsidRPr="00E0771A">
        <w:rPr>
          <w:rFonts w:ascii="Times New Roman" w:hAnsi="Times New Roman" w:cs="Times New Roman"/>
          <w:b/>
          <w:i/>
          <w:iCs/>
          <w:color w:val="000000" w:themeColor="text1"/>
          <w:sz w:val="24"/>
        </w:rPr>
        <w:t>Mangifera</w:t>
      </w:r>
      <w:proofErr w:type="spellEnd"/>
      <w:r w:rsidRPr="00E0771A">
        <w:rPr>
          <w:rFonts w:ascii="Times New Roman" w:hAnsi="Times New Roman" w:cs="Times New Roman"/>
          <w:b/>
          <w:i/>
          <w:iCs/>
          <w:color w:val="000000" w:themeColor="text1"/>
          <w:sz w:val="24"/>
        </w:rPr>
        <w:t xml:space="preserve"> Indica</w:t>
      </w:r>
      <w:r w:rsidRPr="00E0771A">
        <w:rPr>
          <w:rFonts w:ascii="Times New Roman" w:hAnsi="Times New Roman" w:cs="Times New Roman"/>
          <w:b/>
          <w:color w:val="000000" w:themeColor="text1"/>
          <w:sz w:val="24"/>
        </w:rPr>
        <w:t xml:space="preserve"> for targeting </w:t>
      </w:r>
      <w:bookmarkStart w:id="1" w:name="_Hlk186110514"/>
      <w:r w:rsidRPr="00E0771A">
        <w:rPr>
          <w:rFonts w:ascii="Times New Roman" w:hAnsi="Times New Roman" w:cs="Times New Roman"/>
          <w:b/>
          <w:color w:val="000000" w:themeColor="text1"/>
          <w:sz w:val="24"/>
        </w:rPr>
        <w:t>Alzheimer’s Disease</w:t>
      </w:r>
      <w:bookmarkEnd w:id="1"/>
    </w:p>
    <w:bookmarkEnd w:id="0"/>
    <w:p w14:paraId="3BC37A78" w14:textId="20A6A609" w:rsidR="00631F8B" w:rsidRPr="00631F8B" w:rsidRDefault="00631F8B" w:rsidP="00631F8B">
      <w:pPr>
        <w:jc w:val="center"/>
        <w:rPr>
          <w:rFonts w:ascii="Times New Roman" w:hAnsi="Times New Roman" w:cs="Times New Roman"/>
          <w:color w:val="000000" w:themeColor="text1"/>
          <w:sz w:val="22"/>
          <w:szCs w:val="22"/>
        </w:rPr>
      </w:pPr>
    </w:p>
    <w:p w14:paraId="4F7D6E9F" w14:textId="77777777" w:rsidR="00631F8B" w:rsidRPr="00B36C13" w:rsidRDefault="00631F8B" w:rsidP="00B36C13">
      <w:pPr>
        <w:jc w:val="center"/>
        <w:rPr>
          <w:rFonts w:ascii="Times New Roman" w:hAnsi="Times New Roman" w:cs="Times New Roman"/>
          <w:color w:val="000000" w:themeColor="text1"/>
          <w:sz w:val="22"/>
          <w:szCs w:val="22"/>
        </w:rPr>
      </w:pPr>
    </w:p>
    <w:p w14:paraId="5CCE9BC2" w14:textId="77777777" w:rsidR="007266B0" w:rsidRPr="00E0771A" w:rsidRDefault="00DB6425">
      <w:pPr>
        <w:jc w:val="cente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mc:AlternateContent>
          <mc:Choice Requires="wps">
            <w:drawing>
              <wp:anchor distT="0" distB="0" distL="114300" distR="114300" simplePos="0" relativeHeight="251661312" behindDoc="0" locked="0" layoutInCell="1" allowOverlap="1" wp14:anchorId="1063E270" wp14:editId="62F29D0E">
                <wp:simplePos x="0" y="0"/>
                <wp:positionH relativeFrom="column">
                  <wp:posOffset>-12065</wp:posOffset>
                </wp:positionH>
                <wp:positionV relativeFrom="paragraph">
                  <wp:posOffset>266700</wp:posOffset>
                </wp:positionV>
                <wp:extent cx="0" cy="12700"/>
                <wp:effectExtent l="0" t="0" r="0" b="0"/>
                <wp:wrapNone/>
                <wp:docPr id="58" name="Straight Arrow Connector 58"/>
                <wp:cNvGraphicFramePr/>
                <a:graphic xmlns:a="http://schemas.openxmlformats.org/drawingml/2006/main">
                  <a:graphicData uri="http://schemas.microsoft.com/office/word/2010/wordprocessingShape">
                    <wps:wsp>
                      <wps:cNvCnPr/>
                      <wps:spPr>
                        <a:xfrm>
                          <a:off x="2132583" y="3780000"/>
                          <a:ext cx="642683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_x0000_s1026" o:spid="_x0000_s1026" o:spt="32" type="#_x0000_t32" style="position:absolute;left:0pt;margin-left:-0.95pt;margin-top:21pt;height:1pt;width:0pt;z-index:251661312;mso-width-relative:page;mso-height-relative:page;" filled="f" stroked="t" coordsize="21600,21600" o:gfxdata="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FORxs0wAAAAcBAAAPAAAAAAAAAAEAIAAAACIAAABkcnMvZG93bnJldi54bWxQ&#10;SwECFAAUAAAACACHTuJADs8PovwBAAAOBAAADgAAAAAAAAABACAAAAAiAQAAZHJzL2Uyb0RvYy54&#10;bWxQSwUGAAAAAAYABgBZAQAAkAUAAAAA&#10;">
                <v:fill on="f" focussize="0,0"/>
                <v:stroke color="#000000" joinstyle="round" startarrowwidth="narrow" startarrowlength="short" endarrowwidth="narrow" endarrowlength="short"/>
                <v:imagedata o:title=""/>
                <o:lock v:ext="edit" aspectratio="f"/>
              </v:shape>
            </w:pict>
          </mc:Fallback>
        </mc:AlternateContent>
      </w:r>
    </w:p>
    <w:p w14:paraId="7D3A51F1" w14:textId="77777777" w:rsidR="007266B0" w:rsidRPr="00E0771A" w:rsidRDefault="00DB6425">
      <w:pPr>
        <w:spacing w:before="120" w:after="120"/>
        <w:rPr>
          <w:rFonts w:ascii="Times New Roman" w:hAnsi="Times New Roman" w:cs="Times New Roman"/>
          <w:color w:val="000000" w:themeColor="text1"/>
          <w:sz w:val="24"/>
        </w:rPr>
      </w:pPr>
      <w:r w:rsidRPr="00E0771A">
        <w:rPr>
          <w:rFonts w:ascii="Times New Roman" w:hAnsi="Times New Roman" w:cs="Times New Roman"/>
          <w:b/>
          <w:bCs/>
          <w:color w:val="000000" w:themeColor="text1"/>
          <w:sz w:val="24"/>
        </w:rPr>
        <w:t>Abstract:</w:t>
      </w:r>
      <w:r w:rsidRPr="00E0771A">
        <w:rPr>
          <w:rFonts w:ascii="Times New Roman" w:hAnsi="Times New Roman" w:cs="Times New Roman"/>
          <w:color w:val="000000" w:themeColor="text1"/>
          <w:sz w:val="24"/>
        </w:rPr>
        <w:t xml:space="preserve"> </w:t>
      </w:r>
    </w:p>
    <w:p w14:paraId="41667D0B" w14:textId="77777777" w:rsidR="007266B0" w:rsidRPr="00E0771A" w:rsidRDefault="00DB6425">
      <w:pPr>
        <w:spacing w:before="120" w:after="120"/>
        <w:jc w:val="both"/>
        <w:rPr>
          <w:rFonts w:ascii="Times New Roman" w:hAnsi="Times New Roman"/>
          <w:b/>
          <w:bCs/>
          <w:color w:val="000000" w:themeColor="text1"/>
          <w:sz w:val="24"/>
        </w:rPr>
      </w:pPr>
      <w:r w:rsidRPr="00E0771A">
        <w:rPr>
          <w:rFonts w:ascii="Times New Roman" w:hAnsi="Times New Roman"/>
          <w:b/>
          <w:bCs/>
          <w:color w:val="000000" w:themeColor="text1"/>
          <w:sz w:val="24"/>
        </w:rPr>
        <w:t xml:space="preserve">Background: </w:t>
      </w:r>
      <w:r w:rsidRPr="00E0771A">
        <w:rPr>
          <w:rFonts w:ascii="Times New Roman" w:hAnsi="Times New Roman"/>
          <w:color w:val="000000" w:themeColor="text1"/>
          <w:sz w:val="24"/>
        </w:rPr>
        <w:t>Alzheimer’s disease (AD) is a neurodegenerative disorder characterized by the accumulation of amyloid-beta (Aβ) plaques, primarily formed through the enzymatic action of beta-site amyloid precursor protein cleaving enzyme 1 (BACE-1). The search for effective BACE-1 inhibitors has led to the exploration of phytocompounds, particularly those derived from traditional medicinal plants.</w:t>
      </w:r>
    </w:p>
    <w:p w14:paraId="5A71496B" w14:textId="1B7F0E0E" w:rsidR="007266B0" w:rsidRPr="00E0771A" w:rsidRDefault="00DB6425">
      <w:pPr>
        <w:spacing w:before="120" w:after="120"/>
        <w:jc w:val="both"/>
        <w:rPr>
          <w:rFonts w:ascii="Times New Roman" w:hAnsi="Times New Roman"/>
          <w:b/>
          <w:bCs/>
          <w:color w:val="000000" w:themeColor="text1"/>
          <w:sz w:val="24"/>
        </w:rPr>
      </w:pPr>
      <w:r w:rsidRPr="00E0771A">
        <w:rPr>
          <w:rFonts w:ascii="Times New Roman" w:hAnsi="Times New Roman"/>
          <w:b/>
          <w:bCs/>
          <w:color w:val="000000" w:themeColor="text1"/>
          <w:sz w:val="24"/>
        </w:rPr>
        <w:t xml:space="preserve">Aim and Objective: </w:t>
      </w:r>
      <w:r w:rsidRPr="00E0771A">
        <w:rPr>
          <w:rFonts w:ascii="Times New Roman" w:hAnsi="Times New Roman"/>
          <w:color w:val="000000" w:themeColor="text1"/>
          <w:sz w:val="24"/>
        </w:rPr>
        <w:t xml:space="preserve">This study aims to identify and evaluate the potential BACE-1 inhibitory activity of phytocompounds extracted from </w:t>
      </w:r>
      <w:r w:rsidRPr="00E0771A">
        <w:rPr>
          <w:rFonts w:ascii="Times New Roman" w:hAnsi="Times New Roman"/>
          <w:i/>
          <w:iCs/>
          <w:color w:val="000000" w:themeColor="text1"/>
          <w:sz w:val="24"/>
        </w:rPr>
        <w:t>Mangifera indica</w:t>
      </w:r>
      <w:r w:rsidRPr="00E0771A">
        <w:rPr>
          <w:rFonts w:ascii="Times New Roman" w:hAnsi="Times New Roman"/>
          <w:color w:val="000000" w:themeColor="text1"/>
          <w:sz w:val="24"/>
        </w:rPr>
        <w:t xml:space="preserve">, specifically focusing on </w:t>
      </w:r>
      <w:proofErr w:type="spellStart"/>
      <w:r w:rsidRPr="00E0771A">
        <w:rPr>
          <w:rFonts w:ascii="Times New Roman" w:hAnsi="Times New Roman"/>
          <w:color w:val="000000" w:themeColor="text1"/>
          <w:sz w:val="24"/>
        </w:rPr>
        <w:t>Indicol</w:t>
      </w:r>
      <w:proofErr w:type="spellEnd"/>
      <w:r w:rsidRPr="00E0771A">
        <w:rPr>
          <w:rFonts w:ascii="Times New Roman" w:hAnsi="Times New Roman"/>
          <w:color w:val="000000" w:themeColor="text1"/>
          <w:sz w:val="24"/>
        </w:rPr>
        <w:t xml:space="preserve"> and </w:t>
      </w:r>
      <w:proofErr w:type="spellStart"/>
      <w:r w:rsidRPr="00E0771A">
        <w:rPr>
          <w:rFonts w:ascii="Times New Roman" w:hAnsi="Times New Roman"/>
          <w:color w:val="000000" w:themeColor="text1"/>
          <w:sz w:val="24"/>
        </w:rPr>
        <w:t>Cyclocolorenone</w:t>
      </w:r>
      <w:proofErr w:type="spellEnd"/>
      <w:r w:rsidRPr="00E0771A">
        <w:rPr>
          <w:rFonts w:ascii="Times New Roman" w:hAnsi="Times New Roman"/>
          <w:color w:val="000000" w:themeColor="text1"/>
          <w:sz w:val="24"/>
        </w:rPr>
        <w:t xml:space="preserve">, through </w:t>
      </w:r>
      <w:r w:rsidRPr="00E0771A">
        <w:rPr>
          <w:rFonts w:ascii="Times New Roman" w:hAnsi="Times New Roman"/>
          <w:i/>
          <w:iCs/>
          <w:color w:val="000000" w:themeColor="text1"/>
          <w:sz w:val="24"/>
        </w:rPr>
        <w:t>in silico</w:t>
      </w:r>
      <w:r w:rsidRPr="00E0771A">
        <w:rPr>
          <w:rFonts w:ascii="Times New Roman" w:hAnsi="Times New Roman"/>
          <w:color w:val="000000" w:themeColor="text1"/>
          <w:sz w:val="24"/>
        </w:rPr>
        <w:t xml:space="preserve"> methods </w:t>
      </w:r>
      <w:r w:rsidR="00E0771A">
        <w:rPr>
          <w:rFonts w:ascii="Times New Roman" w:hAnsi="Times New Roman"/>
          <w:color w:val="000000" w:themeColor="text1"/>
          <w:sz w:val="24"/>
        </w:rPr>
        <w:t>namely</w:t>
      </w:r>
      <w:r w:rsidRPr="00E0771A">
        <w:rPr>
          <w:rFonts w:ascii="Times New Roman" w:hAnsi="Times New Roman"/>
          <w:color w:val="000000" w:themeColor="text1"/>
          <w:sz w:val="24"/>
        </w:rPr>
        <w:t xml:space="preserve"> molecular docking and molecular dynamics simulations.</w:t>
      </w:r>
    </w:p>
    <w:p w14:paraId="471A6443" w14:textId="39B8866D" w:rsidR="007266B0" w:rsidRPr="00E0771A" w:rsidRDefault="00DB6425">
      <w:pPr>
        <w:spacing w:before="120" w:after="120"/>
        <w:jc w:val="both"/>
        <w:rPr>
          <w:rFonts w:ascii="Times New Roman" w:hAnsi="Times New Roman"/>
          <w:b/>
          <w:bCs/>
          <w:color w:val="000000" w:themeColor="text1"/>
          <w:sz w:val="24"/>
        </w:rPr>
      </w:pPr>
      <w:r w:rsidRPr="00E0771A">
        <w:rPr>
          <w:rFonts w:ascii="Times New Roman" w:hAnsi="Times New Roman"/>
          <w:b/>
          <w:bCs/>
          <w:color w:val="000000" w:themeColor="text1"/>
          <w:sz w:val="24"/>
        </w:rPr>
        <w:t xml:space="preserve">Materials and Methods: </w:t>
      </w:r>
      <w:r w:rsidR="00E0771A" w:rsidRPr="00E0771A">
        <w:rPr>
          <w:rFonts w:ascii="Times New Roman" w:hAnsi="Times New Roman"/>
          <w:color w:val="000000" w:themeColor="text1"/>
          <w:sz w:val="24"/>
        </w:rPr>
        <w:t>The</w:t>
      </w:r>
      <w:r w:rsidR="00E0771A">
        <w:rPr>
          <w:rFonts w:ascii="Times New Roman" w:hAnsi="Times New Roman"/>
          <w:b/>
          <w:bCs/>
          <w:color w:val="000000" w:themeColor="text1"/>
          <w:sz w:val="24"/>
        </w:rPr>
        <w:t xml:space="preserve"> </w:t>
      </w:r>
      <w:r w:rsidR="00E0771A">
        <w:rPr>
          <w:rFonts w:ascii="Times New Roman" w:hAnsi="Times New Roman"/>
          <w:color w:val="000000" w:themeColor="text1"/>
          <w:sz w:val="24"/>
        </w:rPr>
        <w:t>p</w:t>
      </w:r>
      <w:r w:rsidRPr="00E0771A">
        <w:rPr>
          <w:rFonts w:ascii="Times New Roman" w:hAnsi="Times New Roman"/>
          <w:color w:val="000000" w:themeColor="text1"/>
          <w:sz w:val="24"/>
        </w:rPr>
        <w:t xml:space="preserve">hytocompounds from </w:t>
      </w:r>
      <w:r w:rsidRPr="00E0771A">
        <w:rPr>
          <w:rFonts w:ascii="Times New Roman" w:hAnsi="Times New Roman"/>
          <w:i/>
          <w:iCs/>
          <w:color w:val="000000" w:themeColor="text1"/>
          <w:sz w:val="24"/>
        </w:rPr>
        <w:t>Mangifera indica</w:t>
      </w:r>
      <w:r w:rsidRPr="00E0771A">
        <w:rPr>
          <w:rFonts w:ascii="Times New Roman" w:hAnsi="Times New Roman"/>
          <w:color w:val="000000" w:themeColor="text1"/>
          <w:sz w:val="24"/>
        </w:rPr>
        <w:t xml:space="preserve"> were screened using the Phytochemical and Drug Target Database (PDTDB) and IMPPAT 2.0, yielding 545 compounds, which were further narrowed down to 241 based on blood-brain barrier (BBB) permeability. The X-ray crystallography structure of BACE-1 (PDB ID: 1FKN) was prepared for docking using the Schrodinger Maestro suite. Molecular docking was performed using Glide and Prime suites</w:t>
      </w:r>
      <w:r w:rsidR="00E0771A">
        <w:rPr>
          <w:rFonts w:ascii="Times New Roman" w:hAnsi="Times New Roman"/>
          <w:color w:val="000000" w:themeColor="text1"/>
          <w:sz w:val="24"/>
        </w:rPr>
        <w:t>;</w:t>
      </w:r>
      <w:r w:rsidRPr="00E0771A">
        <w:rPr>
          <w:rFonts w:ascii="Times New Roman" w:hAnsi="Times New Roman"/>
          <w:color w:val="000000" w:themeColor="text1"/>
          <w:sz w:val="24"/>
        </w:rPr>
        <w:t xml:space="preserve"> followed by molecular dynamics simulations to assess the stability and interaction of the top ligands with BACE-1.</w:t>
      </w:r>
    </w:p>
    <w:p w14:paraId="5A8548BD" w14:textId="4EA78948" w:rsidR="007266B0" w:rsidRPr="00E0771A" w:rsidRDefault="00DB6425">
      <w:pPr>
        <w:spacing w:before="120" w:after="120"/>
        <w:jc w:val="both"/>
        <w:rPr>
          <w:rFonts w:ascii="Times New Roman" w:hAnsi="Times New Roman"/>
          <w:b/>
          <w:bCs/>
          <w:color w:val="000000" w:themeColor="text1"/>
          <w:sz w:val="24"/>
        </w:rPr>
      </w:pPr>
      <w:r w:rsidRPr="00E0771A">
        <w:rPr>
          <w:rFonts w:ascii="Times New Roman" w:hAnsi="Times New Roman"/>
          <w:b/>
          <w:bCs/>
          <w:color w:val="000000" w:themeColor="text1"/>
          <w:sz w:val="24"/>
        </w:rPr>
        <w:t xml:space="preserve">Results: </w:t>
      </w:r>
      <w:r w:rsidRPr="00E0771A">
        <w:rPr>
          <w:rFonts w:ascii="Times New Roman" w:hAnsi="Times New Roman"/>
          <w:color w:val="000000" w:themeColor="text1"/>
          <w:sz w:val="24"/>
        </w:rPr>
        <w:t xml:space="preserve">Molecular docking revealed that </w:t>
      </w:r>
      <w:proofErr w:type="spellStart"/>
      <w:r w:rsidRPr="00E0771A">
        <w:rPr>
          <w:rFonts w:ascii="Times New Roman" w:hAnsi="Times New Roman"/>
          <w:color w:val="000000" w:themeColor="text1"/>
          <w:sz w:val="24"/>
        </w:rPr>
        <w:t>Indicol</w:t>
      </w:r>
      <w:proofErr w:type="spellEnd"/>
      <w:r w:rsidRPr="00E0771A">
        <w:rPr>
          <w:rFonts w:ascii="Times New Roman" w:hAnsi="Times New Roman"/>
          <w:color w:val="000000" w:themeColor="text1"/>
          <w:sz w:val="24"/>
        </w:rPr>
        <w:t xml:space="preserve"> exhibited a binding affinity of -6.65 kcal/mol, forming significant hydrogen bonds with crucial BACE-1 residues</w:t>
      </w:r>
      <w:r w:rsidR="008B21CE" w:rsidRPr="00E0771A">
        <w:rPr>
          <w:rFonts w:ascii="Times New Roman" w:hAnsi="Times New Roman"/>
          <w:color w:val="000000" w:themeColor="text1"/>
          <w:sz w:val="24"/>
        </w:rPr>
        <w:t xml:space="preserve"> </w:t>
      </w:r>
      <w:r w:rsidRPr="00E0771A">
        <w:rPr>
          <w:rFonts w:ascii="Times New Roman" w:hAnsi="Times New Roman"/>
          <w:color w:val="000000" w:themeColor="text1"/>
          <w:sz w:val="24"/>
        </w:rPr>
        <w:t xml:space="preserve">(Gln73, Lys107, Gly230, Thr232). </w:t>
      </w:r>
      <w:proofErr w:type="spellStart"/>
      <w:r w:rsidRPr="00E0771A">
        <w:rPr>
          <w:rFonts w:ascii="Times New Roman" w:hAnsi="Times New Roman"/>
          <w:color w:val="000000" w:themeColor="text1"/>
          <w:sz w:val="24"/>
        </w:rPr>
        <w:t>Cyclocolorenone</w:t>
      </w:r>
      <w:proofErr w:type="spellEnd"/>
      <w:r w:rsidRPr="00E0771A">
        <w:rPr>
          <w:rFonts w:ascii="Times New Roman" w:hAnsi="Times New Roman"/>
          <w:color w:val="000000" w:themeColor="text1"/>
          <w:sz w:val="24"/>
        </w:rPr>
        <w:t>, while showing a lower binding affinity of -5.37 kcal/mol in MM/GBSA analysis, demonstrated weaker interactions with BACE-1. Molecular dynamics simulations</w:t>
      </w:r>
      <w:r w:rsidR="00E0771A">
        <w:rPr>
          <w:rFonts w:ascii="Times New Roman" w:hAnsi="Times New Roman"/>
          <w:color w:val="000000" w:themeColor="text1"/>
          <w:sz w:val="24"/>
        </w:rPr>
        <w:t xml:space="preserve"> also </w:t>
      </w:r>
      <w:r w:rsidRPr="00E0771A">
        <w:rPr>
          <w:rFonts w:ascii="Times New Roman" w:hAnsi="Times New Roman"/>
          <w:color w:val="000000" w:themeColor="text1"/>
          <w:sz w:val="24"/>
        </w:rPr>
        <w:t>indicated that</w:t>
      </w:r>
      <w:r w:rsidR="00E0771A">
        <w:rPr>
          <w:rFonts w:ascii="Times New Roman" w:hAnsi="Times New Roman"/>
          <w:color w:val="000000" w:themeColor="text1"/>
          <w:sz w:val="24"/>
        </w:rPr>
        <w:t>,</w:t>
      </w:r>
      <w:r w:rsidRPr="00E0771A">
        <w:rPr>
          <w:rFonts w:ascii="Times New Roman" w:hAnsi="Times New Roman"/>
          <w:color w:val="000000" w:themeColor="text1"/>
          <w:sz w:val="24"/>
        </w:rPr>
        <w:t xml:space="preserve"> </w:t>
      </w:r>
      <w:proofErr w:type="spellStart"/>
      <w:r w:rsidRPr="00E0771A">
        <w:rPr>
          <w:rFonts w:ascii="Times New Roman" w:hAnsi="Times New Roman"/>
          <w:color w:val="000000" w:themeColor="text1"/>
          <w:sz w:val="24"/>
        </w:rPr>
        <w:t>Indicol</w:t>
      </w:r>
      <w:proofErr w:type="spellEnd"/>
      <w:r w:rsidRPr="00E0771A">
        <w:rPr>
          <w:rFonts w:ascii="Times New Roman" w:hAnsi="Times New Roman"/>
          <w:color w:val="000000" w:themeColor="text1"/>
          <w:sz w:val="24"/>
        </w:rPr>
        <w:t xml:space="preserve"> maintained stable interactions over a 100 ns simulation, whereas </w:t>
      </w:r>
      <w:proofErr w:type="spellStart"/>
      <w:r w:rsidRPr="00E0771A">
        <w:rPr>
          <w:rFonts w:ascii="Times New Roman" w:hAnsi="Times New Roman"/>
          <w:color w:val="000000" w:themeColor="text1"/>
          <w:sz w:val="24"/>
        </w:rPr>
        <w:t>Cyclocolorenone</w:t>
      </w:r>
      <w:proofErr w:type="spellEnd"/>
      <w:r w:rsidRPr="00E0771A">
        <w:rPr>
          <w:rFonts w:ascii="Times New Roman" w:hAnsi="Times New Roman"/>
          <w:color w:val="000000" w:themeColor="text1"/>
          <w:sz w:val="24"/>
        </w:rPr>
        <w:t xml:space="preserve"> showed less consistent binding.</w:t>
      </w:r>
    </w:p>
    <w:p w14:paraId="464451CD" w14:textId="77777777" w:rsidR="007266B0" w:rsidRPr="00E0771A" w:rsidRDefault="00DB6425">
      <w:pPr>
        <w:spacing w:before="120" w:after="120"/>
        <w:jc w:val="both"/>
        <w:rPr>
          <w:rFonts w:ascii="Times New Roman" w:hAnsi="Times New Roman"/>
          <w:b/>
          <w:bCs/>
          <w:color w:val="000000" w:themeColor="text1"/>
          <w:sz w:val="24"/>
        </w:rPr>
      </w:pPr>
      <w:r w:rsidRPr="00E0771A">
        <w:rPr>
          <w:rFonts w:ascii="Times New Roman" w:hAnsi="Times New Roman"/>
          <w:b/>
          <w:bCs/>
          <w:color w:val="000000" w:themeColor="text1"/>
          <w:sz w:val="24"/>
        </w:rPr>
        <w:t xml:space="preserve">Conclusion: </w:t>
      </w:r>
      <w:r w:rsidRPr="00E0771A">
        <w:rPr>
          <w:rFonts w:ascii="Times New Roman" w:hAnsi="Times New Roman"/>
          <w:color w:val="000000" w:themeColor="text1"/>
          <w:sz w:val="24"/>
        </w:rPr>
        <w:t xml:space="preserve">The findings suggest that </w:t>
      </w:r>
      <w:proofErr w:type="spellStart"/>
      <w:r w:rsidRPr="00E0771A">
        <w:rPr>
          <w:rFonts w:ascii="Times New Roman" w:hAnsi="Times New Roman"/>
          <w:color w:val="000000" w:themeColor="text1"/>
          <w:sz w:val="24"/>
        </w:rPr>
        <w:t>Indicol</w:t>
      </w:r>
      <w:proofErr w:type="spellEnd"/>
      <w:r w:rsidRPr="00E0771A">
        <w:rPr>
          <w:rFonts w:ascii="Times New Roman" w:hAnsi="Times New Roman"/>
          <w:color w:val="000000" w:themeColor="text1"/>
          <w:sz w:val="24"/>
        </w:rPr>
        <w:t xml:space="preserve"> from </w:t>
      </w:r>
      <w:proofErr w:type="spellStart"/>
      <w:r w:rsidRPr="00E0771A">
        <w:rPr>
          <w:rFonts w:ascii="Times New Roman" w:hAnsi="Times New Roman"/>
          <w:i/>
          <w:iCs/>
          <w:color w:val="000000" w:themeColor="text1"/>
          <w:sz w:val="24"/>
        </w:rPr>
        <w:t>Mangifera</w:t>
      </w:r>
      <w:proofErr w:type="spellEnd"/>
      <w:r w:rsidRPr="00E0771A">
        <w:rPr>
          <w:rFonts w:ascii="Times New Roman" w:hAnsi="Times New Roman"/>
          <w:i/>
          <w:iCs/>
          <w:color w:val="000000" w:themeColor="text1"/>
          <w:sz w:val="24"/>
        </w:rPr>
        <w:t xml:space="preserve"> </w:t>
      </w:r>
      <w:proofErr w:type="spellStart"/>
      <w:r w:rsidRPr="00E0771A">
        <w:rPr>
          <w:rFonts w:ascii="Times New Roman" w:hAnsi="Times New Roman"/>
          <w:i/>
          <w:iCs/>
          <w:color w:val="000000" w:themeColor="text1"/>
          <w:sz w:val="24"/>
        </w:rPr>
        <w:t>indica</w:t>
      </w:r>
      <w:proofErr w:type="spellEnd"/>
      <w:r w:rsidRPr="00E0771A">
        <w:rPr>
          <w:rFonts w:ascii="Times New Roman" w:hAnsi="Times New Roman"/>
          <w:color w:val="000000" w:themeColor="text1"/>
          <w:sz w:val="24"/>
        </w:rPr>
        <w:t xml:space="preserve"> is a promising candidate for BACE-1 inhibition, demonstrating strong binding affinity and stability </w:t>
      </w:r>
      <w:r w:rsidRPr="00E0771A">
        <w:rPr>
          <w:rFonts w:ascii="Times New Roman" w:hAnsi="Times New Roman"/>
          <w:i/>
          <w:iCs/>
          <w:color w:val="000000" w:themeColor="text1"/>
          <w:sz w:val="24"/>
        </w:rPr>
        <w:t>in silico</w:t>
      </w:r>
      <w:r w:rsidRPr="00E0771A">
        <w:rPr>
          <w:rFonts w:ascii="Times New Roman" w:hAnsi="Times New Roman"/>
          <w:color w:val="000000" w:themeColor="text1"/>
          <w:sz w:val="24"/>
        </w:rPr>
        <w:t xml:space="preserve">. The results warrant further experimental validation to explore the therapeutic potential of </w:t>
      </w:r>
      <w:proofErr w:type="spellStart"/>
      <w:r w:rsidRPr="00E0771A">
        <w:rPr>
          <w:rFonts w:ascii="Times New Roman" w:hAnsi="Times New Roman"/>
          <w:color w:val="000000" w:themeColor="text1"/>
          <w:sz w:val="24"/>
        </w:rPr>
        <w:t>Indicol</w:t>
      </w:r>
      <w:proofErr w:type="spellEnd"/>
      <w:r w:rsidRPr="00E0771A">
        <w:rPr>
          <w:rFonts w:ascii="Times New Roman" w:hAnsi="Times New Roman"/>
          <w:color w:val="000000" w:themeColor="text1"/>
          <w:sz w:val="24"/>
        </w:rPr>
        <w:t xml:space="preserve"> in the treatment of Alzheimer’s disease.</w:t>
      </w:r>
    </w:p>
    <w:p w14:paraId="460308D4" w14:textId="77777777" w:rsidR="007266B0" w:rsidRPr="00E0771A" w:rsidRDefault="00DB6425">
      <w:pPr>
        <w:spacing w:before="120" w:after="120"/>
        <w:jc w:val="both"/>
        <w:rPr>
          <w:rFonts w:ascii="Times New Roman" w:hAnsi="Times New Roman" w:cs="Times New Roman"/>
          <w:color w:val="000000" w:themeColor="text1"/>
          <w:sz w:val="24"/>
        </w:rPr>
      </w:pPr>
      <w:r w:rsidRPr="00E0771A">
        <w:rPr>
          <w:rFonts w:ascii="Times New Roman" w:hAnsi="Times New Roman" w:cs="Times New Roman"/>
          <w:b/>
          <w:color w:val="000000" w:themeColor="text1"/>
          <w:sz w:val="24"/>
        </w:rPr>
        <w:t>Keywords</w:t>
      </w:r>
      <w:r w:rsidRPr="00E0771A">
        <w:rPr>
          <w:rFonts w:ascii="Times New Roman" w:hAnsi="Times New Roman" w:cs="Times New Roman"/>
          <w:color w:val="000000" w:themeColor="text1"/>
          <w:sz w:val="24"/>
        </w:rPr>
        <w:t>: Alzheimer’s disease, BACE-1, molecular docking, MD simulation</w:t>
      </w:r>
    </w:p>
    <w:p w14:paraId="7D76814E" w14:textId="77777777" w:rsidR="007266B0" w:rsidRPr="00E0771A" w:rsidRDefault="00DB6425">
      <w:pPr>
        <w:spacing w:after="240"/>
        <w:jc w:val="both"/>
        <w:rPr>
          <w:rFonts w:ascii="Times New Roman" w:hAnsi="Times New Roman" w:cs="Times New Roman"/>
          <w:b/>
          <w:color w:val="000000" w:themeColor="text1"/>
          <w:sz w:val="24"/>
        </w:rPr>
      </w:pPr>
      <w:r w:rsidRPr="00E0771A">
        <w:rPr>
          <w:rFonts w:ascii="Times New Roman" w:hAnsi="Times New Roman" w:cs="Times New Roman"/>
          <w:noProof/>
          <w:color w:val="000000" w:themeColor="text1"/>
          <w:sz w:val="24"/>
        </w:rPr>
        <w:lastRenderedPageBreak/>
        <mc:AlternateContent>
          <mc:Choice Requires="wps">
            <w:drawing>
              <wp:anchor distT="0" distB="0" distL="114300" distR="114300" simplePos="0" relativeHeight="251662336" behindDoc="0" locked="0" layoutInCell="1" allowOverlap="1" wp14:anchorId="10800F09" wp14:editId="1BCD83CB">
                <wp:simplePos x="0" y="0"/>
                <wp:positionH relativeFrom="column">
                  <wp:posOffset>0</wp:posOffset>
                </wp:positionH>
                <wp:positionV relativeFrom="paragraph">
                  <wp:posOffset>177800</wp:posOffset>
                </wp:positionV>
                <wp:extent cx="0" cy="12700"/>
                <wp:effectExtent l="0" t="0" r="0" b="0"/>
                <wp:wrapNone/>
                <wp:docPr id="59" name="Straight Arrow Connector 59"/>
                <wp:cNvGraphicFramePr/>
                <a:graphic xmlns:a="http://schemas.openxmlformats.org/drawingml/2006/main">
                  <a:graphicData uri="http://schemas.microsoft.com/office/word/2010/wordprocessingShape">
                    <wps:wsp>
                      <wps:cNvCnPr/>
                      <wps:spPr>
                        <a:xfrm>
                          <a:off x="2132583" y="3780000"/>
                          <a:ext cx="642683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_x0000_s1026" o:spid="_x0000_s1026" o:spt="32" type="#_x0000_t32" style="position:absolute;left:0pt;margin-left:0pt;margin-top:14pt;height:1pt;width:0pt;z-index:251662336;mso-width-relative:page;mso-height-relative:page;" filled="f" stroked="t" coordsize="21600,21600" o:gfxdata="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UJ5Fm9EAAAADAQAADwAAAAAAAAABACAAAAAiAAAAZHJzL2Rvd25yZXYueG1sUEsB&#10;AhQAFAAAAAgAh07iQDcYMVj8AQAADgQAAA4AAAAAAAAAAQAgAAAAIAEAAGRycy9lMm9Eb2MueG1s&#10;UEsFBgAAAAAGAAYAWQEAAI4FAAAAAA==&#10;">
                <v:fill on="f" focussize="0,0"/>
                <v:stroke color="#000000" joinstyle="round" startarrowwidth="narrow" startarrowlength="short" endarrowwidth="narrow" endarrowlength="short"/>
                <v:imagedata o:title=""/>
                <o:lock v:ext="edit" aspectratio="f"/>
              </v:shape>
            </w:pict>
          </mc:Fallback>
        </mc:AlternateContent>
      </w:r>
      <w:r w:rsidRPr="00E0771A">
        <w:rPr>
          <w:rFonts w:ascii="Times New Roman" w:hAnsi="Times New Roman" w:cs="Times New Roman"/>
          <w:b/>
          <w:color w:val="000000" w:themeColor="text1"/>
          <w:sz w:val="24"/>
        </w:rPr>
        <w:t>Introduction:</w:t>
      </w:r>
    </w:p>
    <w:p w14:paraId="464B9ACD" w14:textId="77777777"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Calibri" w:hAnsi="Times New Roman" w:cs="Times New Roman"/>
          <w:color w:val="000000" w:themeColor="text1"/>
          <w:kern w:val="2"/>
          <w:sz w:val="24"/>
          <w:lang w:eastAsia="en-US"/>
        </w:rPr>
        <w:t xml:space="preserve">AD is an age-related neurodegeneration disorder characterized by patients exhibiting dementia, impairment of thinking, reasoning and judgment, accompanied by a progressive loss of neocortex and hippocampal neurons in the brain </w:t>
      </w:r>
      <w:r w:rsidRPr="00E0771A">
        <w:rPr>
          <w:rFonts w:ascii="Times New Roman" w:eastAsia="Calibri" w:hAnsi="Times New Roman" w:cs="Times New Roman"/>
          <w:color w:val="000000" w:themeColor="text1"/>
          <w:kern w:val="2"/>
          <w:sz w:val="24"/>
          <w:lang w:eastAsia="en-US"/>
        </w:rPr>
        <w:fldChar w:fldCharType="begin"/>
      </w:r>
      <w:r w:rsidRPr="00E0771A">
        <w:rPr>
          <w:rFonts w:ascii="Times New Roman" w:eastAsia="Calibri" w:hAnsi="Times New Roman" w:cs="Times New Roman"/>
          <w:color w:val="000000" w:themeColor="text1"/>
          <w:kern w:val="2"/>
          <w:sz w:val="24"/>
          <w:lang w:eastAsia="en-US"/>
        </w:rPr>
        <w:instrText xml:space="preserve"> ADDIN EN.CITE &lt;EndNote&gt;&lt;Cite&gt;&lt;Author&gt;Ferreira&lt;/Author&gt;&lt;Year&gt;2012&lt;/Year&gt;&lt;RecNum&gt;24&lt;/RecNum&gt;&lt;DisplayText&gt;[1]&lt;/DisplayText&gt;&lt;record&gt;&lt;rec-number&gt;24&lt;/rec-number&gt;&lt;foreign-keys&gt;&lt;key app="EN" db-id="wsdv0pte9vpfs7e9x5tpdwp1xaa59rxrzzwr" timestamp="1712494048"&gt;24&lt;/key&gt;&lt;key app="ENWeb" db-id=""&gt;0&lt;/key&gt;&lt;/foreign-keys&gt;&lt;ref-type name="Journal Article"&gt;17&lt;/ref-type&gt;&lt;contributors&gt;&lt;authors&gt;&lt;author&gt;Ferreira, A.&lt;/author&gt;&lt;/authors&gt;&lt;/contributors&gt;&lt;auth-address&gt;Department of Cell and Molecular Biology, Feinberg School of Medicine, Northwestern University, 303 E. Chicago Avenue, Ward 8-140, Chicago, IL 60611, USA.&lt;/auth-address&gt;&lt;titles&gt;&lt;title&gt;Calpain dysregulation in Alzheimer&amp;apos;s disease&lt;/title&gt;&lt;secondary-title&gt;ISRN Biochem&lt;/secondary-title&gt;&lt;/titles&gt;&lt;periodical&gt;&lt;full-title&gt;ISRN Biochem&lt;/full-title&gt;&lt;/periodical&gt;&lt;pages&gt;728571&lt;/pages&gt;&lt;volume&gt;2012&lt;/volume&gt;&lt;edition&gt;2012/01/01&lt;/edition&gt;&lt;dates&gt;&lt;year&gt;2012&lt;/year&gt;&lt;/dates&gt;&lt;isbn&gt;2090-7729 (Print)&amp;#xD;2090-7729 (Electronic)&amp;#xD;2090-7729 (Linking)&lt;/isbn&gt;&lt;accession-num&gt;25969760&lt;/accession-num&gt;&lt;urls&gt;&lt;related-urls&gt;&lt;url&gt;https://www.ncbi.nlm.nih.gov/pubmed/25969760&lt;/url&gt;&lt;/related-urls&gt;&lt;/urls&gt;&lt;custom2&gt;PMC4393001&lt;/custom2&gt;&lt;electronic-resource-num&gt;10.5402/2012/728571&lt;/electronic-resource-num&gt;&lt;/record&gt;&lt;/Cite&gt;&lt;/EndNote&gt;</w:instrText>
      </w:r>
      <w:r w:rsidRPr="00E0771A">
        <w:rPr>
          <w:rFonts w:ascii="Times New Roman" w:eastAsia="Calibri" w:hAnsi="Times New Roman" w:cs="Times New Roman"/>
          <w:color w:val="000000" w:themeColor="text1"/>
          <w:kern w:val="2"/>
          <w:sz w:val="24"/>
          <w:lang w:eastAsia="en-US"/>
        </w:rPr>
        <w:fldChar w:fldCharType="separate"/>
      </w:r>
      <w:r w:rsidRPr="00E0771A">
        <w:rPr>
          <w:rFonts w:ascii="Times New Roman" w:eastAsia="Calibri" w:hAnsi="Times New Roman" w:cs="Times New Roman"/>
          <w:color w:val="000000" w:themeColor="text1"/>
          <w:kern w:val="2"/>
          <w:sz w:val="24"/>
          <w:lang w:eastAsia="en-US"/>
        </w:rPr>
        <w:t>[1]</w:t>
      </w:r>
      <w:r w:rsidRPr="00E0771A">
        <w:rPr>
          <w:rFonts w:ascii="Times New Roman" w:eastAsia="Calibri" w:hAnsi="Times New Roman" w:cs="Times New Roman"/>
          <w:color w:val="000000" w:themeColor="text1"/>
          <w:kern w:val="2"/>
          <w:sz w:val="24"/>
          <w:lang w:eastAsia="en-US"/>
        </w:rPr>
        <w:fldChar w:fldCharType="end"/>
      </w:r>
      <w:r w:rsidRPr="00E0771A">
        <w:rPr>
          <w:rFonts w:ascii="Times New Roman" w:eastAsia="Calibri" w:hAnsi="Times New Roman" w:cs="Times New Roman"/>
          <w:color w:val="000000" w:themeColor="text1"/>
          <w:kern w:val="2"/>
          <w:sz w:val="24"/>
          <w:lang w:eastAsia="en-US"/>
        </w:rPr>
        <w:t xml:space="preserve"> </w:t>
      </w:r>
      <w:r w:rsidRPr="00E0771A">
        <w:rPr>
          <w:rFonts w:ascii="Times New Roman" w:eastAsia="Calibri" w:hAnsi="Times New Roman" w:cs="Times New Roman"/>
          <w:color w:val="000000" w:themeColor="text1"/>
          <w:kern w:val="2"/>
          <w:sz w:val="24"/>
          <w:lang w:eastAsia="en-US"/>
        </w:rPr>
        <w:fldChar w:fldCharType="begin"/>
      </w:r>
      <w:r w:rsidRPr="00E0771A">
        <w:rPr>
          <w:rFonts w:ascii="Times New Roman" w:eastAsia="Calibri" w:hAnsi="Times New Roman" w:cs="Times New Roman"/>
          <w:color w:val="000000" w:themeColor="text1"/>
          <w:kern w:val="2"/>
          <w:sz w:val="24"/>
          <w:lang w:eastAsia="en-US"/>
        </w:rPr>
        <w:instrText xml:space="preserve"> ADDIN EN.CITE &lt;EndNote&gt;&lt;Cite&gt;&lt;Author&gt;Ravindranath&lt;/Author&gt;&lt;Year&gt;2021&lt;/Year&gt;&lt;RecNum&gt;182&lt;/RecNum&gt;&lt;DisplayText&gt;[2]&lt;/DisplayText&gt;&lt;record&gt;&lt;rec-number&gt;182&lt;/rec-number&gt;&lt;foreign-keys&gt;&lt;key app="EN" db-id="wsdv0pte9vpfs7e9x5tpdwp1xaa59rxrzzwr" timestamp="1712495007"&gt;182&lt;/key&gt;&lt;key app="ENWeb" db-id=""&gt;0&lt;/key&gt;&lt;/foreign-keys&gt;&lt;ref-type name="Journal Article"&gt;17&lt;/ref-type&gt;&lt;contributors&gt;&lt;authors&gt;&lt;author&gt;Ravindranath, V.&lt;/author&gt;&lt;author&gt;Sundarakumar, J. S.&lt;/author&gt;&lt;/authors&gt;&lt;/contributors&gt;&lt;auth-address&gt;Centre for Brain Research, Indian Institute of Science, Bengaluru, India. viji@iisc.ac.in.&amp;#xD;Centre for Brain Research, Indian Institute of Science, Bengaluru, India.&lt;/auth-address&gt;&lt;titles&gt;&lt;title&gt;Changing demography and the challenge of dementia in India&lt;/title&gt;&lt;secondary-title&gt;Nat Rev Neurol&lt;/secondary-title&gt;&lt;/titles&gt;&lt;periodical&gt;&lt;full-title&gt;Nat Rev Neurol&lt;/full-title&gt;&lt;/periodical&gt;&lt;pages&gt;747-758&lt;/pages&gt;&lt;volume&gt;17&lt;/volume&gt;&lt;number&gt;12&lt;/number&gt;&lt;edition&gt;2021/10/20&lt;/edition&gt;&lt;keywords&gt;&lt;keyword&gt;Aged&lt;/keyword&gt;&lt;keyword&gt;Aged, 80 and over&lt;/keyword&gt;&lt;keyword&gt;Aging&lt;/keyword&gt;&lt;keyword&gt;Dementia/*epidemiology&lt;/keyword&gt;&lt;keyword&gt;Humans&lt;/keyword&gt;&lt;keyword&gt;India/epidemiology&lt;/keyword&gt;&lt;keyword&gt;Middle Aged&lt;/keyword&gt;&lt;keyword&gt;Prevalence&lt;/keyword&gt;&lt;keyword&gt;Public Health&lt;/keyword&gt;&lt;/keywords&gt;&lt;dates&gt;&lt;year&gt;2021&lt;/year&gt;&lt;pub-dates&gt;&lt;date&gt;Dec&lt;/date&gt;&lt;/pub-dates&gt;&lt;/dates&gt;&lt;isbn&gt;1759-4766 (Electronic)&amp;#xD;1759-4758 (Print)&amp;#xD;1759-4758 (Linking)&lt;/isbn&gt;&lt;accession-num&gt;34663985&lt;/accession-num&gt;&lt;urls&gt;&lt;related-urls&gt;&lt;url&gt;https://www.ncbi.nlm.nih.gov/pubmed/34663985&lt;/url&gt;&lt;/related-urls&gt;&lt;/urls&gt;&lt;custom2&gt;PMC8522537&lt;/custom2&gt;&lt;electronic-resource-num&gt;10.1038/s41582-021-00565-x&lt;/electronic-resource-num&gt;&lt;/record&gt;&lt;/Cite&gt;&lt;/EndNote&gt;</w:instrText>
      </w:r>
      <w:r w:rsidRPr="00E0771A">
        <w:rPr>
          <w:rFonts w:ascii="Times New Roman" w:eastAsia="Calibri" w:hAnsi="Times New Roman" w:cs="Times New Roman"/>
          <w:color w:val="000000" w:themeColor="text1"/>
          <w:kern w:val="2"/>
          <w:sz w:val="24"/>
          <w:lang w:eastAsia="en-US"/>
        </w:rPr>
        <w:fldChar w:fldCharType="separate"/>
      </w:r>
      <w:r w:rsidRPr="00E0771A">
        <w:rPr>
          <w:rFonts w:ascii="Times New Roman" w:eastAsia="Calibri" w:hAnsi="Times New Roman" w:cs="Times New Roman"/>
          <w:color w:val="000000" w:themeColor="text1"/>
          <w:kern w:val="2"/>
          <w:sz w:val="24"/>
          <w:lang w:eastAsia="en-US"/>
        </w:rPr>
        <w:t>[2]</w:t>
      </w:r>
      <w:r w:rsidRPr="00E0771A">
        <w:rPr>
          <w:rFonts w:ascii="Times New Roman" w:eastAsia="Calibri" w:hAnsi="Times New Roman" w:cs="Times New Roman"/>
          <w:color w:val="000000" w:themeColor="text1"/>
          <w:kern w:val="2"/>
          <w:sz w:val="24"/>
          <w:lang w:eastAsia="en-US"/>
        </w:rPr>
        <w:fldChar w:fldCharType="end"/>
      </w:r>
      <w:r w:rsidRPr="00E0771A">
        <w:rPr>
          <w:rFonts w:ascii="Times New Roman" w:eastAsia="Calibri" w:hAnsi="Times New Roman" w:cs="Times New Roman"/>
          <w:color w:val="000000" w:themeColor="text1"/>
          <w:kern w:val="2"/>
          <w:sz w:val="24"/>
          <w:lang w:eastAsia="en-US"/>
        </w:rPr>
        <w:t xml:space="preserve">. According to the World Health Organization (WHO), around 50 million people suffer from this disorder worldwide. In India, ⁓ 5.29 million people suffer from Alzheimer’s disease. This number is estimated to rise to ⁓ 82 million by 2030 worldwide </w:t>
      </w:r>
      <w:r w:rsidRPr="00E0771A">
        <w:rPr>
          <w:rFonts w:ascii="Times New Roman" w:eastAsia="Calibri" w:hAnsi="Times New Roman" w:cs="Times New Roman"/>
          <w:color w:val="000000" w:themeColor="text1"/>
          <w:kern w:val="2"/>
          <w:sz w:val="24"/>
          <w:lang w:eastAsia="en-US"/>
        </w:rPr>
        <w:fldChar w:fldCharType="begin"/>
      </w:r>
      <w:r w:rsidRPr="00E0771A">
        <w:rPr>
          <w:rFonts w:ascii="Times New Roman" w:eastAsia="Calibri" w:hAnsi="Times New Roman" w:cs="Times New Roman"/>
          <w:color w:val="000000" w:themeColor="text1"/>
          <w:kern w:val="2"/>
          <w:sz w:val="24"/>
          <w:lang w:eastAsia="en-US"/>
        </w:rPr>
        <w:instrText xml:space="preserve"> ADDIN EN.CITE &lt;EndNote&gt;&lt;Cite&gt;&lt;Author&gt;Nandi&lt;/Author&gt;&lt;Year&gt;2022&lt;/Year&gt;&lt;RecNum&gt;1829&lt;/RecNum&gt;&lt;DisplayText&gt;[3, 4]&lt;/DisplayText&gt;&lt;record&gt;&lt;rec-number&gt;1829&lt;/rec-number&gt;&lt;foreign-keys&gt;&lt;key app="EN" db-id="wsdv0pte9vpfs7e9x5tpdwp1xaa59rxrzzwr" timestamp="1725577813"&gt;1829&lt;/key&gt;&lt;/foreign-keys&gt;&lt;ref-type name="Journal Article"&gt;17&lt;/ref-type&gt;&lt;contributors&gt;&lt;authors&gt;&lt;author&gt;Nandi, Arindam&lt;/author&gt;&lt;author&gt;Counts, Nathaniel&lt;/author&gt;&lt;author&gt;Chen, Simiao&lt;/author&gt;&lt;author&gt;Seligman, Benjamin&lt;/author&gt;&lt;author&gt;Tortorice, Daniel&lt;/author&gt;&lt;author&gt;Vigo, Daniel&lt;/author&gt;&lt;author&gt;Bloom, David E %J EClinicalMedicine&lt;/author&gt;&lt;/authors&gt;&lt;/contributors&gt;&lt;titles&gt;&lt;title&gt;Global and regional projections of the economic burden of Alzheimer&amp;apos;s disease and related dementias from 2019 to 2050: A value of statistical life approach&lt;/title&gt;&lt;/titles&gt;&lt;volume&gt;51&lt;/volume&gt;&lt;dates&gt;&lt;year&gt;2022&lt;/year&gt;&lt;/dates&gt;&lt;isbn&gt;2589-5370&lt;/isbn&gt;&lt;urls&gt;&lt;/urls&gt;&lt;/record&gt;&lt;/Cite&gt;&lt;Cite&gt;&lt;Author&gt;Singh&lt;/Author&gt;&lt;Year&gt;2021&lt;/Year&gt;&lt;RecNum&gt;1830&lt;/RecNum&gt;&lt;record&gt;&lt;rec-number&gt;1830&lt;/rec-number&gt;&lt;foreign-keys&gt;&lt;key app="EN" db-id="wsdv0pte9vpfs7e9x5tpdwp1xaa59rxrzzwr" timestamp="1725577874"&gt;1830&lt;/key&gt;&lt;/foreign-keys&gt;&lt;ref-type name="Journal Article"&gt;17&lt;/ref-type&gt;&lt;contributors&gt;&lt;authors&gt;&lt;author&gt;Singh, Gagandeep&lt;/author&gt;&lt;author&gt;Sharma, Meenakshi&lt;/author&gt;&lt;author&gt;Kumar, G Anil&lt;/author&gt;&lt;author&gt;Rao, N Girish&lt;/author&gt;&lt;author&gt;Prasad, Kameshwar&lt;/author&gt;&lt;author&gt;Mathur, Prashant&lt;/author&gt;&lt;author&gt;Pandian, Jeyaraj D&lt;/author&gt;&lt;author&gt;Steinmetz, Jaimie D&lt;/author&gt;&lt;author&gt;Biswas, Atanu&lt;/author&gt;&lt;author&gt;Pal, Pramod K %J The Lancet Global Health&lt;/author&gt;&lt;/authors&gt;&lt;/contributors&gt;&lt;titles&gt;&lt;title&gt;The burden of neurological disorders across the states of India: the Global Burden of Disease Study 1990–2019&lt;/title&gt;&lt;/titles&gt;&lt;pages&gt;e1129-e1144&lt;/pages&gt;&lt;volume&gt;9&lt;/volume&gt;&lt;number&gt;8&lt;/number&gt;&lt;dates&gt;&lt;year&gt;2021&lt;/year&gt;&lt;/dates&gt;&lt;isbn&gt;2214-109X&lt;/isbn&gt;&lt;urls&gt;&lt;/urls&gt;&lt;/record&gt;&lt;/Cite&gt;&lt;/EndNote&gt;</w:instrText>
      </w:r>
      <w:r w:rsidRPr="00E0771A">
        <w:rPr>
          <w:rFonts w:ascii="Times New Roman" w:eastAsia="Calibri" w:hAnsi="Times New Roman" w:cs="Times New Roman"/>
          <w:color w:val="000000" w:themeColor="text1"/>
          <w:kern w:val="2"/>
          <w:sz w:val="24"/>
          <w:lang w:eastAsia="en-US"/>
        </w:rPr>
        <w:fldChar w:fldCharType="separate"/>
      </w:r>
      <w:r w:rsidRPr="00E0771A">
        <w:rPr>
          <w:rFonts w:ascii="Times New Roman" w:eastAsia="Calibri" w:hAnsi="Times New Roman" w:cs="Times New Roman"/>
          <w:color w:val="000000" w:themeColor="text1"/>
          <w:kern w:val="2"/>
          <w:sz w:val="24"/>
          <w:lang w:eastAsia="en-US"/>
        </w:rPr>
        <w:t>[3, 4]</w:t>
      </w:r>
      <w:r w:rsidRPr="00E0771A">
        <w:rPr>
          <w:rFonts w:ascii="Times New Roman" w:eastAsia="Calibri" w:hAnsi="Times New Roman" w:cs="Times New Roman"/>
          <w:color w:val="000000" w:themeColor="text1"/>
          <w:kern w:val="2"/>
          <w:sz w:val="24"/>
          <w:lang w:eastAsia="en-US"/>
        </w:rPr>
        <w:fldChar w:fldCharType="end"/>
      </w:r>
      <w:r w:rsidRPr="00E0771A">
        <w:rPr>
          <w:rFonts w:ascii="Times New Roman" w:eastAsia="Calibri" w:hAnsi="Times New Roman" w:cs="Times New Roman"/>
          <w:color w:val="000000" w:themeColor="text1"/>
          <w:kern w:val="2"/>
          <w:sz w:val="24"/>
          <w:lang w:eastAsia="en-US"/>
        </w:rPr>
        <w:t>. Therefore, an immediate measure is necessary to curb the development of AD in India and globally.</w:t>
      </w:r>
      <w:r w:rsidRPr="00E0771A">
        <w:rPr>
          <w:rFonts w:ascii="Times New Roman" w:hAnsi="Times New Roman" w:cs="Times New Roman"/>
          <w:color w:val="000000" w:themeColor="text1"/>
          <w:sz w:val="24"/>
        </w:rPr>
        <w:t xml:space="preserve"> Two hallmark pathologies characterize this disease; the extracellular accumulation of Aβ</w:t>
      </w:r>
      <w:r w:rsidRPr="00E0771A">
        <w:rPr>
          <w:rFonts w:ascii="Times New Roman" w:hAnsi="Times New Roman" w:cs="Times New Roman"/>
          <w:color w:val="000000" w:themeColor="text1"/>
          <w:sz w:val="24"/>
          <w:vertAlign w:val="subscript"/>
        </w:rPr>
        <w:t>42</w:t>
      </w:r>
      <w:r w:rsidRPr="00E0771A">
        <w:rPr>
          <w:rFonts w:ascii="Times New Roman" w:hAnsi="Times New Roman" w:cs="Times New Roman"/>
          <w:color w:val="000000" w:themeColor="text1"/>
          <w:sz w:val="24"/>
        </w:rPr>
        <w:t xml:space="preserve"> peptides and intracellular cytoskeleton Tau protein aggregation in the cortical and hippocampal regions of the brain. The Aβ</w:t>
      </w:r>
      <w:r w:rsidRPr="00E0771A">
        <w:rPr>
          <w:rFonts w:ascii="Times New Roman" w:hAnsi="Times New Roman" w:cs="Times New Roman"/>
          <w:color w:val="000000" w:themeColor="text1"/>
          <w:sz w:val="24"/>
          <w:vertAlign w:val="subscript"/>
        </w:rPr>
        <w:t>42</w:t>
      </w:r>
      <w:r w:rsidRPr="00E0771A">
        <w:rPr>
          <w:rFonts w:ascii="Times New Roman" w:hAnsi="Times New Roman" w:cs="Times New Roman"/>
          <w:color w:val="000000" w:themeColor="text1"/>
          <w:sz w:val="24"/>
        </w:rPr>
        <w:t xml:space="preserve"> accumulation results from the cleavage of Amyloid beta Precursor Protein (APP) by β-secretase and γ-secretase </w:t>
      </w:r>
      <w:r w:rsidRPr="00E0771A">
        <w:rPr>
          <w:rFonts w:ascii="Times New Roman" w:hAnsi="Times New Roman" w:cs="Times New Roman"/>
          <w:color w:val="000000" w:themeColor="text1"/>
          <w:sz w:val="24"/>
        </w:rPr>
        <w:fldChar w:fldCharType="begin"/>
      </w:r>
      <w:r w:rsidRPr="00E0771A">
        <w:rPr>
          <w:rFonts w:ascii="Times New Roman" w:hAnsi="Times New Roman" w:cs="Times New Roman"/>
          <w:color w:val="000000" w:themeColor="text1"/>
          <w:sz w:val="24"/>
        </w:rPr>
        <w:instrText xml:space="preserve"> ADDIN EN.CITE &lt;EndNote&gt;&lt;Cite&gt;&lt;Author&gt;Nasb&lt;/Author&gt;&lt;Year&gt;2024&lt;/Year&gt;&lt;RecNum&gt;1807&lt;/RecNum&gt;&lt;DisplayText&gt;[5]&lt;/DisplayText&gt;&lt;record&gt;&lt;rec-number&gt;1807&lt;/rec-number&gt;&lt;foreign-keys&gt;&lt;key app="EN" db-id="wsdv0pte9vpfs7e9x5tpdwp1xaa59rxrzzwr" timestamp="1725564154"&gt;1807&lt;/key&gt;&lt;/foreign-keys&gt;&lt;ref-type name="Journal Article"&gt;17&lt;/ref-type&gt;&lt;contributors&gt;&lt;authors&gt;&lt;author&gt;Nasb, Mohammad&lt;/author&gt;&lt;author&gt;Tao, Weichu&lt;/author&gt;&lt;author&gt;Chen, Ning %J Aging&lt;/author&gt;&lt;author&gt;Disease&lt;/author&gt;&lt;/authors&gt;&lt;/contributors&gt;&lt;titles&gt;&lt;title&gt;Alzheimer&amp;apos;s disease puzzle: delving into pathogenesis hypotheses&lt;/title&gt;&lt;/titles&gt;&lt;pages&gt;43&lt;/pages&gt;&lt;volume&gt;15&lt;/volume&gt;&lt;number&gt;1&lt;/number&gt;&lt;dates&gt;&lt;year&gt;2024&lt;/year&gt;&lt;/dates&gt;&lt;urls&gt;&lt;/urls&gt;&lt;/record&gt;&lt;/Cite&gt;&lt;/EndNote&gt;</w:instrText>
      </w:r>
      <w:r w:rsidRPr="00E0771A">
        <w:rPr>
          <w:rFonts w:ascii="Times New Roman" w:hAnsi="Times New Roman" w:cs="Times New Roman"/>
          <w:color w:val="000000" w:themeColor="text1"/>
          <w:sz w:val="24"/>
        </w:rPr>
        <w:fldChar w:fldCharType="separate"/>
      </w:r>
      <w:r w:rsidRPr="00E0771A">
        <w:rPr>
          <w:rFonts w:ascii="Times New Roman" w:hAnsi="Times New Roman" w:cs="Times New Roman"/>
          <w:color w:val="000000" w:themeColor="text1"/>
          <w:sz w:val="24"/>
        </w:rPr>
        <w:t>[5]</w:t>
      </w:r>
      <w:r w:rsidRPr="00E0771A">
        <w:rPr>
          <w:rFonts w:ascii="Times New Roman" w:hAnsi="Times New Roman" w:cs="Times New Roman"/>
          <w:color w:val="000000" w:themeColor="text1"/>
          <w:sz w:val="24"/>
        </w:rPr>
        <w:fldChar w:fldCharType="end"/>
      </w:r>
      <w:r w:rsidRPr="00E0771A">
        <w:rPr>
          <w:rFonts w:ascii="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lang w:eastAsia="zh-CN"/>
        </w:rPr>
        <w:t xml:space="preserve">APP is a substrate of BACE-1 that results in the regulation of neurite growth, synapse formation, metal homeostasis, and synaptic plasticity. BACE-1 is also involved in processing neuregulin-1, which in turn regulates the development and signaling pathway of neuronal cells. In the case of AD brain, the levels of neuregilin-1 are found to be high, thereby affecting neuronal cell development. BACE1 also regulate the voltage-gated sodium channels in the presynaptic terminals, which increases the Aβ plaque formation between the synaptic junction of nerve cells of AD brain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2LCA3XTwvRGlzcGxheVRleHQ+PHJlY29y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</w:fldData>
        </w:fldChar>
      </w:r>
      <w:r w:rsidRPr="00E0771A">
        <w:rPr>
          <w:rFonts w:ascii="Times New Roman" w:eastAsia="Times New Roman" w:hAnsi="Times New Roman" w:cs="Times New Roman"/>
          <w:color w:val="000000" w:themeColor="text1"/>
          <w:sz w:val="24"/>
          <w:lang w:eastAsia="zh-CN"/>
        </w:rPr>
        <w:instrText xml:space="preserve"> ADDIN EN.CITE </w:instrText>
      </w:r>
      <w:r w:rsidRPr="00E0771A">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2LCA3XTwvRGlzcGxheVRleHQ+PHJlY29y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</w:fldData>
        </w:fldChar>
      </w:r>
      <w:r w:rsidRPr="00E0771A">
        <w:rPr>
          <w:rFonts w:ascii="Times New Roman" w:eastAsia="Times New Roman" w:hAnsi="Times New Roman" w:cs="Times New Roman"/>
          <w:color w:val="000000" w:themeColor="text1"/>
          <w:sz w:val="24"/>
          <w:lang w:eastAsia="zh-CN"/>
        </w:rPr>
        <w:instrText xml:space="preserve"> ADDIN EN.CITE.DATA </w:instrText>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Pr="00E0771A">
        <w:rPr>
          <w:rFonts w:ascii="Times New Roman" w:eastAsia="Times New Roman" w:hAnsi="Times New Roman" w:cs="Times New Roman"/>
          <w:color w:val="000000" w:themeColor="text1"/>
          <w:sz w:val="24"/>
          <w:lang w:eastAsia="zh-CN"/>
        </w:rPr>
        <w:t>[6, 7]</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These reports provide sufficient reason to speculate that, targeting BACE-1 using suitable compounds can yield promising therapeutic for the treatment of AD.  </w:t>
      </w:r>
    </w:p>
    <w:p w14:paraId="5D7E81EA" w14:textId="77777777"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Times New Roman" w:hAnsi="Times New Roman" w:cs="Times New Roman"/>
          <w:color w:val="000000" w:themeColor="text1"/>
          <w:sz w:val="24"/>
          <w:lang w:eastAsia="zh-CN"/>
        </w:rPr>
        <w:t xml:space="preserve">Studies relating to BACE-1 knockout mice have reported a decline in Aβ production associated with mild neurological defects, the involvement of BACE-1 knockout in synaptic defects, peripheral hypomethylation, and disturbance in substrate-specific BACE-1 activation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2LCA3XTwvRGlzcGxheVRleHQ+PHJlY29y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</w:fldData>
        </w:fldChar>
      </w:r>
      <w:r w:rsidRPr="00E0771A">
        <w:rPr>
          <w:rFonts w:ascii="Times New Roman" w:eastAsia="Times New Roman" w:hAnsi="Times New Roman" w:cs="Times New Roman"/>
          <w:color w:val="000000" w:themeColor="text1"/>
          <w:sz w:val="24"/>
          <w:lang w:eastAsia="zh-CN"/>
        </w:rPr>
        <w:instrText xml:space="preserve"> ADDIN EN.CITE </w:instrText>
      </w:r>
      <w:r w:rsidRPr="00E0771A">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2LCA3XTwvRGlzcGxheVRleHQ+PHJlY29y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</w:fldData>
        </w:fldChar>
      </w:r>
      <w:r w:rsidRPr="00E0771A">
        <w:rPr>
          <w:rFonts w:ascii="Times New Roman" w:eastAsia="Times New Roman" w:hAnsi="Times New Roman" w:cs="Times New Roman"/>
          <w:color w:val="000000" w:themeColor="text1"/>
          <w:sz w:val="24"/>
          <w:lang w:eastAsia="zh-CN"/>
        </w:rPr>
        <w:instrText xml:space="preserve"> ADDIN EN.CITE.DATA </w:instrText>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Pr="00E0771A">
        <w:rPr>
          <w:rFonts w:ascii="Times New Roman" w:eastAsia="Times New Roman" w:hAnsi="Times New Roman" w:cs="Times New Roman"/>
          <w:color w:val="000000" w:themeColor="text1"/>
          <w:sz w:val="24"/>
          <w:lang w:eastAsia="zh-CN"/>
        </w:rPr>
        <w:t>[6, 7]</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Additionally other BACE-1 knockout mice- showed high concentration of BACE-1 in the presynaptic neurons showed memory impairments, reduction in neuron myelination, neurochemical defects, reduced muscle spindles, neurogenesis and astrogenesis based alterations, reduction in spine density, retinal pathology, and other endophenotypes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MYWlyZDwvQXV0aG9yPjxZZWFyPjIwMDU8L1llYXI+PFJl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</w:fldData>
        </w:fldChar>
      </w:r>
      <w:r w:rsidRPr="00E0771A">
        <w:rPr>
          <w:rFonts w:ascii="Times New Roman" w:eastAsia="Times New Roman" w:hAnsi="Times New Roman" w:cs="Times New Roman"/>
          <w:color w:val="000000" w:themeColor="text1"/>
          <w:sz w:val="24"/>
          <w:lang w:eastAsia="zh-CN"/>
        </w:rPr>
        <w:instrText xml:space="preserve"> ADDIN EN.CITE </w:instrText>
      </w:r>
      <w:r w:rsidRPr="00E0771A">
        <w:rPr>
          <w:rFonts w:ascii="Times New Roman" w:eastAsia="Times New Roman" w:hAnsi="Times New Roman" w:cs="Times New Roman"/>
          <w:color w:val="000000" w:themeColor="text1"/>
          <w:sz w:val="24"/>
          <w:lang w:eastAsia="zh-CN"/>
        </w:rPr>
        <w:fldChar w:fldCharType="begin">
          <w:fldData xml:space="preserve">PEVuZE5vdGU+PENpdGU+PEF1dGhvcj5MYWlyZDwvQXV0aG9yPjxZZWFyPjIwMDU8L1llYXI+PFJl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</w:fldData>
        </w:fldChar>
      </w:r>
      <w:r w:rsidRPr="00E0771A">
        <w:rPr>
          <w:rFonts w:ascii="Times New Roman" w:eastAsia="Times New Roman" w:hAnsi="Times New Roman" w:cs="Times New Roman"/>
          <w:color w:val="000000" w:themeColor="text1"/>
          <w:sz w:val="24"/>
          <w:lang w:eastAsia="zh-CN"/>
        </w:rPr>
        <w:instrText xml:space="preserve"> ADDIN EN.CITE.DATA </w:instrText>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Pr="00E0771A">
        <w:rPr>
          <w:rFonts w:ascii="Times New Roman" w:eastAsia="Times New Roman" w:hAnsi="Times New Roman" w:cs="Times New Roman"/>
          <w:color w:val="000000" w:themeColor="text1"/>
          <w:sz w:val="24"/>
          <w:lang w:eastAsia="zh-CN"/>
        </w:rPr>
        <w:t>[8-15]</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These reports have confirmed the limitations in the use of BACE-1 knockout in treatment of AD. </w:t>
      </w:r>
      <w:r w:rsidRPr="00E0771A">
        <w:rPr>
          <w:rFonts w:ascii="Times New Roman" w:eastAsia="Times New Roman" w:hAnsi="Times New Roman" w:cs="Times New Roman"/>
          <w:color w:val="000000" w:themeColor="text1"/>
          <w:sz w:val="24"/>
        </w:rPr>
        <w:t xml:space="preserve">Few chemically synthesized BACE-1 inhibitors such as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w:t>
      </w:r>
      <w:proofErr w:type="spellStart"/>
      <w:r w:rsidRPr="00E0771A">
        <w:rPr>
          <w:rFonts w:ascii="Times New Roman" w:eastAsia="Times New Roman" w:hAnsi="Times New Roman" w:cs="Times New Roman"/>
          <w:color w:val="000000" w:themeColor="text1"/>
          <w:sz w:val="24"/>
        </w:rPr>
        <w:t>Lanabecestat</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Atabecestat</w:t>
      </w:r>
      <w:proofErr w:type="spellEnd"/>
      <w:r w:rsidRPr="00E0771A">
        <w:rPr>
          <w:rFonts w:ascii="Times New Roman" w:eastAsia="Times New Roman" w:hAnsi="Times New Roman" w:cs="Times New Roman"/>
          <w:color w:val="000000" w:themeColor="text1"/>
          <w:sz w:val="24"/>
        </w:rPr>
        <w:t xml:space="preserve"> have been previously assessed in animal models. These compounds however demonstrated side effects such as anxiety, rash development, minimal reduction in Aβ plaque, and reduced Blood-Brain Barrier (BBB) permeability </w:t>
      </w:r>
      <w:r w:rsidRPr="00E0771A">
        <w:rPr>
          <w:rFonts w:ascii="Times New Roman" w:eastAsia="Times New Roman" w:hAnsi="Times New Roman" w:cs="Times New Roman"/>
          <w:color w:val="000000" w:themeColor="text1"/>
          <w:sz w:val="24"/>
        </w:rPr>
        <w:fldChar w:fldCharType="begin">
          <w:fldData xml:space="preserve">PEVuZE5vdGU+PENpdGU+PEF1dGhvcj5EYXM8L0F1dGhvcj48WWVhcj4yMDE5PC9ZZWFyPjxSZWNO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</w:fldData>
        </w:fldChar>
      </w:r>
      <w:r w:rsidRPr="00E0771A">
        <w:rPr>
          <w:rFonts w:ascii="Times New Roman" w:eastAsia="Times New Roman" w:hAnsi="Times New Roman" w:cs="Times New Roman"/>
          <w:color w:val="000000" w:themeColor="text1"/>
          <w:sz w:val="24"/>
        </w:rPr>
        <w:instrText xml:space="preserve"> ADDIN EN.CITE </w:instrText>
      </w:r>
      <w:r w:rsidRPr="00E0771A">
        <w:rPr>
          <w:rFonts w:ascii="Times New Roman" w:eastAsia="Times New Roman" w:hAnsi="Times New Roman" w:cs="Times New Roman"/>
          <w:color w:val="000000" w:themeColor="text1"/>
          <w:sz w:val="24"/>
        </w:rPr>
        <w:fldChar w:fldCharType="begin">
          <w:fldData xml:space="preserve">PEVuZE5vdGU+PENpdGU+PEF1dGhvcj5EYXM8L0F1dGhvcj48WWVhcj4yMDE5PC9ZZWFyPjxSZWNO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</w:fldData>
        </w:fldChar>
      </w:r>
      <w:r w:rsidRPr="00E0771A">
        <w:rPr>
          <w:rFonts w:ascii="Times New Roman" w:eastAsia="Times New Roman" w:hAnsi="Times New Roman" w:cs="Times New Roman"/>
          <w:color w:val="000000" w:themeColor="text1"/>
          <w:sz w:val="24"/>
        </w:rPr>
        <w:instrText xml:space="preserve"> ADDIN EN.CITE.DATA </w:instrText>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Pr="00E0771A">
        <w:rPr>
          <w:rFonts w:ascii="Times New Roman" w:eastAsia="Times New Roman" w:hAnsi="Times New Roman" w:cs="Times New Roman"/>
          <w:color w:val="000000" w:themeColor="text1"/>
          <w:sz w:val="24"/>
        </w:rPr>
        <w:t>[16]</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w:t>
      </w:r>
      <w:r w:rsidRPr="00E0771A">
        <w:rPr>
          <w:rFonts w:ascii="Times New Roman" w:eastAsia="Times New Roman" w:hAnsi="Times New Roman" w:cs="Times New Roman"/>
          <w:color w:val="000000" w:themeColor="text1"/>
          <w:sz w:val="24"/>
          <w:lang w:eastAsia="zh-CN"/>
        </w:rPr>
        <w:t xml:space="preserve"> </w:t>
      </w:r>
      <w:r w:rsidRPr="00E0771A">
        <w:rPr>
          <w:rFonts w:ascii="Times New Roman" w:eastAsia="Times New Roman" w:hAnsi="Times New Roman" w:cs="Times New Roman"/>
          <w:color w:val="000000" w:themeColor="text1"/>
          <w:sz w:val="24"/>
        </w:rPr>
        <w:t xml:space="preserve">Certain properties such as low molecular weight, more nitrogen, sulfur, and halogens and less oxygen in their structures, long chain lengths, high degree of saturation, a high number of rotatable bonds, and fewer chiral centers prevent synthetic compounds from effectively binding to the target proteins </w:t>
      </w:r>
      <w:r w:rsidRPr="00E0771A">
        <w:rPr>
          <w:rFonts w:ascii="Times New Roman" w:eastAsia="Times New Roman" w:hAnsi="Times New Roman" w:cs="Times New Roman"/>
          <w:color w:val="000000" w:themeColor="text1"/>
          <w:sz w:val="24"/>
        </w:rPr>
        <w:fldChar w:fldCharType="begin"/>
      </w:r>
      <w:r w:rsidRPr="00E0771A">
        <w:rPr>
          <w:rFonts w:ascii="Times New Roman" w:eastAsia="Times New Roman" w:hAnsi="Times New Roman" w:cs="Times New Roman"/>
          <w:color w:val="000000" w:themeColor="text1"/>
          <w:sz w:val="24"/>
        </w:rPr>
        <w:instrText xml:space="preserve"> ADDIN EN.CITE &lt;EndNote&gt;&lt;Cite&gt;&lt;Author&gt;Atanasov&lt;/Author&gt;&lt;Year&gt;2015&lt;/Year&gt;&lt;RecNum&gt;663&lt;/RecNum&gt;&lt;DisplayText&gt;[17]&lt;/DisplayText&gt;&lt;record&gt;&lt;rec-number&gt;663&lt;/rec-number&gt;&lt;foreign-keys&gt;&lt;key app="EN" db-id="wrvdepxeaes5szerfz2pptsxsd5w9rzzweet" timestamp="1708642964"&gt;663&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lt;/author&gt;&lt;/authors&gt;&lt;/contributors&gt;&lt;titles&gt;&lt;title&gt;Discovery and resupply of pharmacologically active plant-derived natural products: A review&lt;/title&gt;&lt;secondary-title&gt;Biotechnology advances&lt;/secondary-title&gt;&lt;/titles&gt;&lt;periodical&gt;&lt;full-title&gt;Biotechnology advances&lt;/full-title&gt;&lt;/periodical&gt;&lt;pages&gt;1582-1614&lt;/pages&gt;&lt;volume&gt;33&lt;/volume&gt;&lt;number&gt;8&lt;/number&gt;&lt;dates&gt;&lt;year&gt;2015&lt;/year&gt;&lt;/dates&gt;&lt;isbn&gt;0734-9750&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Pr="00E0771A">
        <w:rPr>
          <w:rFonts w:ascii="Times New Roman" w:eastAsia="Times New Roman" w:hAnsi="Times New Roman" w:cs="Times New Roman"/>
          <w:color w:val="000000" w:themeColor="text1"/>
          <w:sz w:val="24"/>
        </w:rPr>
        <w:t>[1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lang w:eastAsia="zh-CN"/>
        </w:rPr>
        <w:t xml:space="preserve">Furthermore, the issue of efficacy, safety, availability and cost raise concerns </w:t>
      </w:r>
      <w:r w:rsidRPr="00E0771A">
        <w:rPr>
          <w:rFonts w:ascii="Times New Roman" w:eastAsia="Times New Roman" w:hAnsi="Times New Roman" w:cs="Times New Roman"/>
          <w:color w:val="000000" w:themeColor="text1"/>
          <w:sz w:val="24"/>
          <w:lang w:eastAsia="zh-CN"/>
        </w:rPr>
        <w:lastRenderedPageBreak/>
        <w:t xml:space="preserve">on using chemically synthesized drugs as therapeutics against BACE-1. Therefore, there is a dire need to look for phytocompounds that can be used as inhibitor to BACE-1 and developed as therapeutic drug. </w:t>
      </w:r>
    </w:p>
    <w:p w14:paraId="594AC6DF" w14:textId="6AEB131B"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rationale behind using of phytocompounds as therapeutic are, diverse and favorable chemical scaffolds, beneficial ADME/Tox profiles; along with a high degree of binding affinity towards target proteins. Phytocompounds have proven their broad safety profiles and efficacy over synthetic compounds, as they are naturally optimized toward their cellular targets </w:t>
      </w:r>
      <w:r w:rsidRPr="00E0771A">
        <w:rPr>
          <w:rFonts w:ascii="Times New Roman" w:eastAsia="Times New Roman" w:hAnsi="Times New Roman" w:cs="Times New Roman"/>
          <w:color w:val="000000" w:themeColor="text1"/>
          <w:sz w:val="24"/>
        </w:rPr>
        <w:fldChar w:fldCharType="begin"/>
      </w:r>
      <w:r w:rsidRPr="00E0771A">
        <w:rPr>
          <w:rFonts w:ascii="Times New Roman" w:eastAsia="Times New Roman" w:hAnsi="Times New Roman" w:cs="Times New Roman"/>
          <w:color w:val="000000" w:themeColor="text1"/>
          <w:sz w:val="24"/>
        </w:rPr>
        <w:instrText xml:space="preserve"> ADDIN EN.CITE &lt;EndNote&gt;&lt;Cite&gt;&lt;Author&gt;Ayaz&lt;/Author&gt;&lt;Year&gt;2019&lt;/Year&gt;&lt;RecNum&gt;664&lt;/RecNum&gt;&lt;DisplayText&gt;[18]&lt;/DisplayText&gt;&lt;record&gt;&lt;rec-number&gt;664&lt;/rec-number&gt;&lt;foreign-keys&gt;&lt;key app="EN" db-id="wrvdepxeaes5szerfz2pptsxsd5w9rzzweet" timestamp="1708643021"&gt;664&lt;/key&gt;&lt;/foreign-keys&gt;&lt;ref-type name="Generic"&gt;13&lt;/ref-type&gt;&lt;contributors&gt;&lt;authors&gt;&lt;author&gt;Ayaz, Muhammad&lt;/author&gt;&lt;author&gt;Ullah, Farhat&lt;/author&gt;&lt;author&gt;Sadiq, Abdul&lt;/author&gt;&lt;author&gt;Kim, Myeong Ok&lt;/author&gt;&lt;author&gt;Ali, Tahir &lt;/author&gt;&lt;/authors&gt;&lt;/contributors&gt;&lt;titles&gt;&lt;title&gt;Natural products-based drugs: potential therapeutics against Alzheimer’s disease and other neurological disorders&lt;/title&gt;&lt;/titles&gt;&lt;pages&gt;1417&lt;/pages&gt;&lt;volume&gt;10&lt;/volume&gt;&lt;dates&gt;&lt;year&gt;2019&lt;/year&gt;&lt;/dates&gt;&lt;pub-location&gt;Frontiers in Pharmacology&lt;/pub-location&gt;&lt;publisher&gt;Frontiers Media SA&lt;/publisher&gt;&lt;isbn&gt;1663-9812&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Pr="00E0771A">
        <w:rPr>
          <w:rFonts w:ascii="Times New Roman" w:eastAsia="Times New Roman" w:hAnsi="Times New Roman" w:cs="Times New Roman"/>
          <w:color w:val="000000" w:themeColor="text1"/>
          <w:sz w:val="24"/>
        </w:rPr>
        <w:t>[1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Phytochemicals/secondary metabolites obtained from </w:t>
      </w:r>
      <w:r w:rsidRPr="00E0771A">
        <w:rPr>
          <w:rFonts w:ascii="Times New Roman" w:eastAsia="Times New Roman" w:hAnsi="Times New Roman" w:cs="Times New Roman"/>
          <w:color w:val="000000" w:themeColor="text1"/>
          <w:kern w:val="2"/>
          <w:sz w:val="24"/>
          <w:lang w:eastAsia="en-US"/>
        </w:rPr>
        <w:t xml:space="preserve">Bacoside A, Bacoside B, Sulforaphane, Genistein, Resveratrol, Quercetin, Curcumin, Epigalocatechin-3-gallate, </w:t>
      </w:r>
      <w:proofErr w:type="spellStart"/>
      <w:r w:rsidRPr="00E0771A">
        <w:rPr>
          <w:rFonts w:ascii="Times New Roman" w:eastAsia="Times New Roman" w:hAnsi="Times New Roman" w:cs="Times New Roman"/>
          <w:color w:val="000000" w:themeColor="text1"/>
          <w:kern w:val="2"/>
          <w:sz w:val="24"/>
          <w:lang w:eastAsia="en-US"/>
        </w:rPr>
        <w:t>Withanamides</w:t>
      </w:r>
      <w:proofErr w:type="spellEnd"/>
      <w:r w:rsidRPr="00E0771A">
        <w:rPr>
          <w:rFonts w:ascii="Times New Roman" w:eastAsia="Times New Roman" w:hAnsi="Times New Roman" w:cs="Times New Roman"/>
          <w:color w:val="000000" w:themeColor="text1"/>
          <w:kern w:val="2"/>
          <w:sz w:val="24"/>
          <w:lang w:eastAsia="en-US"/>
        </w:rPr>
        <w:t xml:space="preserve"> A and B have been studied for their protection against diseases such as Arthritis, Diabetes, Alzheimer's, Leukemia, and Breast, Lung, Colorectal, Prostate Cancers </w:t>
      </w:r>
      <w:r w:rsidRPr="00E0771A">
        <w:rPr>
          <w:rFonts w:ascii="Times New Roman" w:eastAsia="Times New Roman" w:hAnsi="Times New Roman" w:cs="Times New Roman"/>
          <w:color w:val="000000" w:themeColor="text1"/>
          <w:kern w:val="2"/>
          <w:sz w:val="24"/>
          <w:lang w:eastAsia="en-US"/>
        </w:rPr>
        <w:fldChar w:fldCharType="begin">
          <w:fldData xml:space="preserve">PEVuZE5vdGU+PENpdGU+PEF1dGhvcj5SYW1hc2FteTwvQXV0aG9yPjxZZWFyPjIwMTU8L1llYXI+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</w:fldData>
        </w:fldChar>
      </w:r>
      <w:r w:rsidRPr="00E0771A">
        <w:rPr>
          <w:rFonts w:ascii="Times New Roman" w:eastAsia="Times New Roman" w:hAnsi="Times New Roman" w:cs="Times New Roman"/>
          <w:color w:val="000000" w:themeColor="text1"/>
          <w:kern w:val="2"/>
          <w:sz w:val="24"/>
          <w:lang w:eastAsia="en-US"/>
        </w:rPr>
        <w:instrText xml:space="preserve"> ADDIN EN.CITE </w:instrText>
      </w:r>
      <w:r w:rsidRPr="00E0771A">
        <w:rPr>
          <w:rFonts w:ascii="Times New Roman" w:eastAsia="Times New Roman" w:hAnsi="Times New Roman" w:cs="Times New Roman"/>
          <w:color w:val="000000" w:themeColor="text1"/>
          <w:kern w:val="2"/>
          <w:sz w:val="24"/>
          <w:lang w:eastAsia="en-US"/>
        </w:rPr>
        <w:fldChar w:fldCharType="begin">
          <w:fldData xml:space="preserve">PEVuZE5vdGU+PENpdGU+PEF1dGhvcj5SYW1hc2FteTwvQXV0aG9yPjxZZWFyPjIwMTU8L1llYXI+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</w:fldData>
        </w:fldChar>
      </w:r>
      <w:r w:rsidRPr="00E0771A">
        <w:rPr>
          <w:rFonts w:ascii="Times New Roman" w:eastAsia="Times New Roman" w:hAnsi="Times New Roman" w:cs="Times New Roman"/>
          <w:color w:val="000000" w:themeColor="text1"/>
          <w:kern w:val="2"/>
          <w:sz w:val="24"/>
          <w:lang w:eastAsia="en-US"/>
        </w:rPr>
        <w:instrText xml:space="preserve"> ADDIN EN.CITE.DATA </w:instrText>
      </w:r>
      <w:r w:rsidRPr="00E0771A">
        <w:rPr>
          <w:rFonts w:ascii="Times New Roman" w:eastAsia="Times New Roman" w:hAnsi="Times New Roman" w:cs="Times New Roman"/>
          <w:color w:val="000000" w:themeColor="text1"/>
          <w:kern w:val="2"/>
          <w:sz w:val="24"/>
          <w:lang w:eastAsia="en-US"/>
        </w:rPr>
      </w:r>
      <w:r w:rsidRPr="00E0771A">
        <w:rPr>
          <w:rFonts w:ascii="Times New Roman" w:eastAsia="Times New Roman" w:hAnsi="Times New Roman" w:cs="Times New Roman"/>
          <w:color w:val="000000" w:themeColor="text1"/>
          <w:kern w:val="2"/>
          <w:sz w:val="24"/>
          <w:lang w:eastAsia="en-US"/>
        </w:rPr>
        <w:fldChar w:fldCharType="end"/>
      </w:r>
      <w:r w:rsidRPr="00E0771A">
        <w:rPr>
          <w:rFonts w:ascii="Times New Roman" w:eastAsia="Times New Roman" w:hAnsi="Times New Roman" w:cs="Times New Roman"/>
          <w:color w:val="000000" w:themeColor="text1"/>
          <w:kern w:val="2"/>
          <w:sz w:val="24"/>
          <w:lang w:eastAsia="en-US"/>
        </w:rPr>
      </w:r>
      <w:r w:rsidRPr="00E0771A">
        <w:rPr>
          <w:rFonts w:ascii="Times New Roman" w:eastAsia="Times New Roman" w:hAnsi="Times New Roman" w:cs="Times New Roman"/>
          <w:color w:val="000000" w:themeColor="text1"/>
          <w:kern w:val="2"/>
          <w:sz w:val="24"/>
          <w:lang w:eastAsia="en-US"/>
        </w:rPr>
        <w:fldChar w:fldCharType="separate"/>
      </w:r>
      <w:r w:rsidRPr="00E0771A">
        <w:rPr>
          <w:rFonts w:ascii="Times New Roman" w:eastAsia="Times New Roman" w:hAnsi="Times New Roman" w:cs="Times New Roman"/>
          <w:color w:val="000000" w:themeColor="text1"/>
          <w:kern w:val="2"/>
          <w:sz w:val="24"/>
          <w:lang w:eastAsia="en-US"/>
        </w:rPr>
        <w:t>[19-27]</w:t>
      </w:r>
      <w:r w:rsidRPr="00E0771A">
        <w:rPr>
          <w:rFonts w:ascii="Times New Roman" w:eastAsia="Times New Roman" w:hAnsi="Times New Roman" w:cs="Times New Roman"/>
          <w:color w:val="000000" w:themeColor="text1"/>
          <w:kern w:val="2"/>
          <w:sz w:val="24"/>
          <w:lang w:eastAsia="en-US"/>
        </w:rPr>
        <w:fldChar w:fldCharType="end"/>
      </w:r>
      <w:r w:rsidRPr="00E0771A">
        <w:rPr>
          <w:rFonts w:ascii="Times New Roman" w:eastAsia="Times New Roman" w:hAnsi="Times New Roman" w:cs="Times New Roman"/>
          <w:color w:val="000000" w:themeColor="text1"/>
          <w:kern w:val="2"/>
          <w:sz w:val="24"/>
          <w:lang w:eastAsia="en-US"/>
        </w:rPr>
        <w:t>.</w:t>
      </w:r>
      <w:r w:rsidRPr="00E0771A">
        <w:rPr>
          <w:rFonts w:ascii="Times New Roman" w:eastAsia="Times New Roman" w:hAnsi="Times New Roman" w:cs="Times New Roman"/>
          <w:color w:val="000000" w:themeColor="text1"/>
          <w:sz w:val="24"/>
        </w:rPr>
        <w:t xml:space="preserve"> The phytocompounds obtained from </w:t>
      </w:r>
      <w:r w:rsidRPr="00E0771A">
        <w:rPr>
          <w:rFonts w:ascii="Times New Roman" w:eastAsia="Times New Roman" w:hAnsi="Times New Roman" w:cs="Times New Roman"/>
          <w:i/>
          <w:color w:val="000000" w:themeColor="text1"/>
          <w:sz w:val="24"/>
        </w:rPr>
        <w:t xml:space="preserve">Mangifera indica </w:t>
      </w:r>
      <w:r w:rsidRPr="00E0771A">
        <w:rPr>
          <w:rFonts w:ascii="Times New Roman" w:eastAsia="Times New Roman" w:hAnsi="Times New Roman" w:cs="Times New Roman"/>
          <w:iCs/>
          <w:color w:val="000000" w:themeColor="text1"/>
          <w:sz w:val="24"/>
        </w:rPr>
        <w:t xml:space="preserve">have also </w:t>
      </w:r>
      <w:r w:rsidRPr="00E0771A">
        <w:rPr>
          <w:rFonts w:ascii="Times New Roman" w:eastAsia="Times New Roman" w:hAnsi="Times New Roman" w:cs="Times New Roman"/>
          <w:color w:val="000000" w:themeColor="text1"/>
          <w:sz w:val="24"/>
        </w:rPr>
        <w:t xml:space="preserve">been studied for their antidiabetic, anticancer, neuroprotective, anti-obesity, and anti-parasitic properties against liver injury </w:t>
      </w:r>
      <w:r w:rsidRPr="00E0771A">
        <w:rPr>
          <w:rFonts w:ascii="Times New Roman" w:eastAsia="Times New Roman" w:hAnsi="Times New Roman" w:cs="Times New Roman"/>
          <w:color w:val="000000" w:themeColor="text1"/>
          <w:sz w:val="24"/>
        </w:rPr>
        <w:fldChar w:fldCharType="begin">
          <w:fldData xml:space="preserve">PEVuZE5vdGU+PENpdGU+PEF1dGhvcj5LdW1hcjwvQXV0aG9yPjxZZWFyPjIwMjE8L1llYXI+PFJl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LdW1hcjwvQXV0aG9yPjxZZWFyPjIwMjE8L1llYXI+PFJl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28-35]</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However, the neuroprotective properties of </w:t>
      </w:r>
      <w:r w:rsidRPr="00E0771A">
        <w:rPr>
          <w:rFonts w:ascii="Times New Roman" w:eastAsia="Times New Roman" w:hAnsi="Times New Roman" w:cs="Times New Roman"/>
          <w:i/>
          <w:iCs/>
          <w:color w:val="000000" w:themeColor="text1"/>
          <w:sz w:val="24"/>
        </w:rPr>
        <w:t>Mangifera indica</w:t>
      </w:r>
      <w:r w:rsidRPr="00E0771A">
        <w:rPr>
          <w:rFonts w:ascii="Times New Roman" w:eastAsia="Times New Roman" w:hAnsi="Times New Roman" w:cs="Times New Roman"/>
          <w:color w:val="000000" w:themeColor="text1"/>
          <w:sz w:val="24"/>
        </w:rPr>
        <w:t xml:space="preserve"> derived compounds with respect to their involvement in the AD treatment remain unexplored. In the present study, using </w:t>
      </w:r>
      <w:r w:rsidRPr="00E0771A">
        <w:rPr>
          <w:rFonts w:ascii="Times New Roman" w:eastAsia="Times New Roman" w:hAnsi="Times New Roman" w:cs="Times New Roman"/>
          <w:i/>
          <w:iCs/>
          <w:color w:val="000000" w:themeColor="text1"/>
          <w:sz w:val="24"/>
        </w:rPr>
        <w:t>in silico</w:t>
      </w:r>
      <w:r w:rsidRPr="00E0771A">
        <w:rPr>
          <w:rFonts w:ascii="Times New Roman" w:eastAsia="Times New Roman" w:hAnsi="Times New Roman" w:cs="Times New Roman"/>
          <w:color w:val="000000" w:themeColor="text1"/>
          <w:sz w:val="24"/>
        </w:rPr>
        <w:t xml:space="preserve"> approach, we report existence of phytocompounds in the </w:t>
      </w:r>
      <w:r w:rsidRPr="00E0771A">
        <w:rPr>
          <w:rFonts w:ascii="Times New Roman" w:eastAsia="Times New Roman" w:hAnsi="Times New Roman" w:cs="Times New Roman"/>
          <w:i/>
          <w:iCs/>
          <w:color w:val="000000" w:themeColor="text1"/>
          <w:sz w:val="24"/>
        </w:rPr>
        <w:t>Mangifera indica</w:t>
      </w:r>
      <w:r w:rsidRPr="00E0771A">
        <w:rPr>
          <w:rFonts w:ascii="Times New Roman" w:eastAsia="Times New Roman" w:hAnsi="Times New Roman" w:cs="Times New Roman"/>
          <w:color w:val="000000" w:themeColor="text1"/>
          <w:sz w:val="24"/>
        </w:rPr>
        <w:t>, those demonstrate the interactions with the crucial BACE-1 residues. These interactions seem to possess BACE-1 inhibitory potential and thus can be of therapeutic significance in the treatment of Alzheimer disease.</w:t>
      </w:r>
    </w:p>
    <w:p w14:paraId="5ADA4C89" w14:textId="77777777" w:rsidR="008D6303" w:rsidRDefault="008D6303">
      <w:pPr>
        <w:spacing w:after="240" w:line="480" w:lineRule="auto"/>
        <w:rPr>
          <w:rFonts w:ascii="Times New Roman" w:hAnsi="Times New Roman" w:cs="Times New Roman"/>
          <w:b/>
          <w:color w:val="000000" w:themeColor="text1"/>
          <w:sz w:val="24"/>
          <w:lang w:val="en-IN"/>
        </w:rPr>
      </w:pPr>
    </w:p>
    <w:p w14:paraId="1F31AF94" w14:textId="77777777" w:rsidR="008D6303" w:rsidRDefault="008D6303">
      <w:pPr>
        <w:spacing w:after="240" w:line="480" w:lineRule="auto"/>
        <w:rPr>
          <w:rFonts w:ascii="Times New Roman" w:hAnsi="Times New Roman" w:cs="Times New Roman"/>
          <w:b/>
          <w:color w:val="000000" w:themeColor="text1"/>
          <w:sz w:val="24"/>
          <w:lang w:val="en-IN"/>
        </w:rPr>
      </w:pPr>
    </w:p>
    <w:p w14:paraId="24BC4330" w14:textId="03B7046E" w:rsidR="007266B0" w:rsidRPr="00E0771A" w:rsidRDefault="00DB6425">
      <w:pPr>
        <w:spacing w:after="240" w:line="480" w:lineRule="auto"/>
        <w:rPr>
          <w:rFonts w:ascii="Times New Roman" w:hAnsi="Times New Roman" w:cs="Times New Roman"/>
          <w:b/>
          <w:color w:val="000000" w:themeColor="text1"/>
          <w:sz w:val="24"/>
          <w:lang w:val="en-IN"/>
        </w:rPr>
      </w:pPr>
      <w:r w:rsidRPr="00E0771A">
        <w:rPr>
          <w:rFonts w:ascii="Times New Roman" w:hAnsi="Times New Roman" w:cs="Times New Roman"/>
          <w:b/>
          <w:color w:val="000000" w:themeColor="text1"/>
          <w:sz w:val="24"/>
          <w:lang w:val="en-IN"/>
        </w:rPr>
        <w:t>Materials And Methods</w:t>
      </w:r>
      <w:r w:rsidRPr="00E0771A">
        <w:rPr>
          <w:rFonts w:ascii="Times New Roman" w:hAnsi="Times New Roman" w:cs="Times New Roman"/>
          <w:b/>
          <w:color w:val="000000" w:themeColor="text1"/>
          <w:sz w:val="24"/>
        </w:rPr>
        <w:t>:</w:t>
      </w:r>
    </w:p>
    <w:p w14:paraId="656A4AAC"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bookmarkStart w:id="2" w:name="_heading=h.od5ifc2wn35s" w:colFirst="0" w:colLast="0"/>
      <w:bookmarkEnd w:id="2"/>
      <w:r w:rsidRPr="00E0771A">
        <w:rPr>
          <w:rFonts w:ascii="Times New Roman" w:hAnsi="Times New Roman" w:cs="Times New Roman"/>
          <w:b/>
          <w:bCs/>
          <w:color w:val="000000" w:themeColor="text1"/>
          <w:sz w:val="24"/>
          <w:szCs w:val="24"/>
        </w:rPr>
        <w:t>Phytocompound and ADME/Tox Screening:</w:t>
      </w:r>
    </w:p>
    <w:p w14:paraId="39BF9834" w14:textId="484A6223" w:rsidR="007266B0" w:rsidRPr="00E0771A" w:rsidRDefault="00DB6425">
      <w:pPr>
        <w:spacing w:after="240"/>
        <w:jc w:val="both"/>
        <w:rPr>
          <w:rFonts w:ascii="Times New Roman" w:eastAsia="Times New Roman" w:hAnsi="Times New Roman" w:cs="Times New Roman"/>
          <w:color w:val="000000" w:themeColor="text1"/>
          <w:sz w:val="24"/>
        </w:rPr>
      </w:pPr>
      <w:bookmarkStart w:id="3" w:name="_heading=h.q639e334jkd4" w:colFirst="0" w:colLast="0"/>
      <w:bookmarkEnd w:id="3"/>
      <w:r w:rsidRPr="00E0771A">
        <w:rPr>
          <w:rFonts w:ascii="Times New Roman" w:eastAsia="Times New Roman" w:hAnsi="Times New Roman" w:cs="Times New Roman"/>
          <w:color w:val="000000" w:themeColor="text1"/>
          <w:sz w:val="24"/>
        </w:rPr>
        <w:t xml:space="preserve">Phytocompounds (Ligands) from </w:t>
      </w:r>
      <w:r w:rsidRPr="00E0771A">
        <w:rPr>
          <w:rFonts w:ascii="Times New Roman" w:eastAsia="Times New Roman" w:hAnsi="Times New Roman" w:cs="Times New Roman"/>
          <w:i/>
          <w:color w:val="000000" w:themeColor="text1"/>
          <w:sz w:val="24"/>
        </w:rPr>
        <w:t xml:space="preserve">Mangifera indica </w:t>
      </w:r>
      <w:r w:rsidRPr="00E0771A">
        <w:rPr>
          <w:rFonts w:ascii="Times New Roman" w:eastAsia="Times New Roman" w:hAnsi="Times New Roman" w:cs="Times New Roman"/>
          <w:color w:val="000000" w:themeColor="text1"/>
          <w:sz w:val="24"/>
        </w:rPr>
        <w:t>were screened using PDTDB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hytochemical and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rug </w:t>
      </w:r>
      <w:r w:rsidRPr="00E0771A">
        <w:rPr>
          <w:rFonts w:ascii="Times New Roman" w:eastAsia="Times New Roman" w:hAnsi="Times New Roman" w:cs="Times New Roman"/>
          <w:color w:val="000000" w:themeColor="text1"/>
          <w:sz w:val="24"/>
          <w:u w:val="single"/>
        </w:rPr>
        <w:t>T</w:t>
      </w:r>
      <w:r w:rsidRPr="00E0771A">
        <w:rPr>
          <w:rFonts w:ascii="Times New Roman" w:eastAsia="Times New Roman" w:hAnsi="Times New Roman" w:cs="Times New Roman"/>
          <w:color w:val="000000" w:themeColor="text1"/>
          <w:sz w:val="24"/>
        </w:rPr>
        <w:t xml:space="preserve">arget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ata</w:t>
      </w:r>
      <w:r w:rsidRPr="00E0771A">
        <w:rPr>
          <w:rFonts w:ascii="Times New Roman" w:eastAsia="Times New Roman" w:hAnsi="Times New Roman" w:cs="Times New Roman"/>
          <w:color w:val="000000" w:themeColor="text1"/>
          <w:sz w:val="24"/>
          <w:u w:val="single"/>
        </w:rPr>
        <w:t>b</w:t>
      </w:r>
      <w:r w:rsidRPr="00E0771A">
        <w:rPr>
          <w:rFonts w:ascii="Times New Roman" w:eastAsia="Times New Roman" w:hAnsi="Times New Roman" w:cs="Times New Roman"/>
          <w:color w:val="000000" w:themeColor="text1"/>
          <w:sz w:val="24"/>
        </w:rPr>
        <w:t xml:space="preserve">ase: </w:t>
      </w:r>
      <w:hyperlink r:id="rId9">
        <w:r w:rsidR="007266B0" w:rsidRPr="00E0771A">
          <w:rPr>
            <w:rFonts w:ascii="Times New Roman" w:eastAsia="Times New Roman" w:hAnsi="Times New Roman" w:cs="Times New Roman"/>
            <w:color w:val="000000" w:themeColor="text1"/>
            <w:sz w:val="24"/>
            <w:u w:val="single"/>
          </w:rPr>
          <w:t>https://pdt.biogem.org/search.php</w:t>
        </w:r>
      </w:hyperlink>
      <w:r w:rsidRPr="00E0771A">
        <w:rPr>
          <w:rFonts w:ascii="Times New Roman" w:eastAsia="Times New Roman" w:hAnsi="Times New Roman" w:cs="Times New Roman"/>
          <w:color w:val="000000" w:themeColor="text1"/>
          <w:sz w:val="24"/>
        </w:rPr>
        <w:t>)  and IMPPAT 2.0 (</w:t>
      </w:r>
      <w:r w:rsidRPr="00E0771A">
        <w:rPr>
          <w:rFonts w:ascii="Times New Roman" w:eastAsia="Times New Roman" w:hAnsi="Times New Roman" w:cs="Times New Roman"/>
          <w:color w:val="000000" w:themeColor="text1"/>
          <w:sz w:val="24"/>
          <w:u w:val="single"/>
        </w:rPr>
        <w:t>I</w:t>
      </w:r>
      <w:r w:rsidRPr="00E0771A">
        <w:rPr>
          <w:rFonts w:ascii="Times New Roman" w:eastAsia="Times New Roman" w:hAnsi="Times New Roman" w:cs="Times New Roman"/>
          <w:color w:val="000000" w:themeColor="text1"/>
          <w:sz w:val="24"/>
        </w:rPr>
        <w:t xml:space="preserve">ndian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dicinal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lants,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hytochemistry </w:t>
      </w:r>
      <w:r w:rsidRPr="00E0771A">
        <w:rPr>
          <w:rFonts w:ascii="Times New Roman" w:eastAsia="Times New Roman" w:hAnsi="Times New Roman" w:cs="Times New Roman"/>
          <w:color w:val="000000" w:themeColor="text1"/>
          <w:sz w:val="24"/>
          <w:u w:val="single"/>
        </w:rPr>
        <w:t>A</w:t>
      </w:r>
      <w:r w:rsidRPr="00E0771A">
        <w:rPr>
          <w:rFonts w:ascii="Times New Roman" w:eastAsia="Times New Roman" w:hAnsi="Times New Roman" w:cs="Times New Roman"/>
          <w:color w:val="000000" w:themeColor="text1"/>
          <w:sz w:val="24"/>
        </w:rPr>
        <w:t xml:space="preserve">nd </w:t>
      </w:r>
      <w:r w:rsidRPr="00E0771A">
        <w:rPr>
          <w:rFonts w:ascii="Times New Roman" w:eastAsia="Times New Roman" w:hAnsi="Times New Roman" w:cs="Times New Roman"/>
          <w:color w:val="000000" w:themeColor="text1"/>
          <w:sz w:val="24"/>
          <w:u w:val="single"/>
        </w:rPr>
        <w:t>T</w:t>
      </w:r>
      <w:r w:rsidRPr="00E0771A">
        <w:rPr>
          <w:rFonts w:ascii="Times New Roman" w:eastAsia="Times New Roman" w:hAnsi="Times New Roman" w:cs="Times New Roman"/>
          <w:color w:val="000000" w:themeColor="text1"/>
          <w:sz w:val="24"/>
        </w:rPr>
        <w:t xml:space="preserve">herapeutics 2.0: </w:t>
      </w:r>
      <w:hyperlink r:id="rId10">
        <w:r w:rsidR="007266B0" w:rsidRPr="00E0771A">
          <w:rPr>
            <w:rFonts w:ascii="Times New Roman" w:eastAsia="Times New Roman" w:hAnsi="Times New Roman" w:cs="Times New Roman"/>
            <w:color w:val="000000" w:themeColor="text1"/>
            <w:sz w:val="24"/>
            <w:u w:val="single"/>
          </w:rPr>
          <w:t>https://cb.imsc.res.in/imppat/home</w:t>
        </w:r>
      </w:hyperlink>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fldData xml:space="preserve">PEVuZE5vdGU+PENpdGU+PEF1dGhvcj5WaXZlay1BbmFudGg8L0F1dGhvcj48WWVhcj4yMDIzPC9Z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WaXZlay1BbmFudGg8L0F1dGhvcj48WWVhcj4yMDIzPC9Z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36, 3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highlight w:val="white"/>
        </w:rPr>
        <w:t>.</w:t>
      </w:r>
      <w:r w:rsidRPr="00E0771A">
        <w:rPr>
          <w:rFonts w:ascii="Times New Roman" w:eastAsia="Times New Roman" w:hAnsi="Times New Roman" w:cs="Times New Roman"/>
          <w:color w:val="000000" w:themeColor="text1"/>
          <w:sz w:val="24"/>
        </w:rPr>
        <w:t xml:space="preserve"> These compounds were further screened for their physiochemical and drug-likeness properties using ‘</w:t>
      </w:r>
      <w:proofErr w:type="spellStart"/>
      <w:r w:rsidRPr="00E0771A">
        <w:rPr>
          <w:rFonts w:ascii="Times New Roman" w:eastAsia="Times New Roman" w:hAnsi="Times New Roman" w:cs="Times New Roman"/>
          <w:color w:val="000000" w:themeColor="text1"/>
          <w:sz w:val="24"/>
        </w:rPr>
        <w:t>SwissADME</w:t>
      </w:r>
      <w:proofErr w:type="spellEnd"/>
      <w:r w:rsidRPr="00E0771A">
        <w:rPr>
          <w:rFonts w:ascii="Times New Roman" w:eastAsia="Times New Roman" w:hAnsi="Times New Roman" w:cs="Times New Roman"/>
          <w:color w:val="000000" w:themeColor="text1"/>
          <w:sz w:val="24"/>
        </w:rPr>
        <w:t>’ (</w:t>
      </w:r>
      <w:hyperlink r:id="rId11">
        <w:r w:rsidR="007266B0" w:rsidRPr="00E0771A">
          <w:rPr>
            <w:rFonts w:ascii="Times New Roman" w:eastAsia="Times New Roman" w:hAnsi="Times New Roman" w:cs="Times New Roman"/>
            <w:color w:val="000000" w:themeColor="text1"/>
            <w:sz w:val="24"/>
            <w:u w:val="single"/>
          </w:rPr>
          <w:t>http://www.swissadme.ch/</w:t>
        </w:r>
      </w:hyperlink>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admetSAR</w:t>
      </w:r>
      <w:proofErr w:type="spellEnd"/>
      <w:r w:rsidRPr="00E0771A">
        <w:rPr>
          <w:rFonts w:ascii="Times New Roman" w:eastAsia="Times New Roman" w:hAnsi="Times New Roman" w:cs="Times New Roman"/>
          <w:color w:val="000000" w:themeColor="text1"/>
          <w:sz w:val="24"/>
        </w:rPr>
        <w:t xml:space="preserve"> (</w:t>
      </w:r>
      <w:hyperlink r:id="rId12">
        <w:r w:rsidR="007266B0" w:rsidRPr="00E0771A">
          <w:rPr>
            <w:rFonts w:ascii="Times New Roman" w:eastAsia="Times New Roman" w:hAnsi="Times New Roman" w:cs="Times New Roman"/>
            <w:color w:val="000000" w:themeColor="text1"/>
            <w:sz w:val="24"/>
            <w:u w:val="single"/>
          </w:rPr>
          <w:t>http://lmmd.ecust.edu.cn/admetsar2/</w:t>
        </w:r>
      </w:hyperlink>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Daina&lt;/Author&gt;&lt;Year&gt;2017&lt;/Year&gt;&lt;RecNum&gt;251&lt;/RecNum&gt;&lt;DisplayText&gt;[38]&lt;/DisplayText&gt;&lt;record&gt;&lt;rec-number&gt;251&lt;/rec-number&gt;&lt;foreign-keys&gt;&lt;key app="EN" db-id="wsdv0pte9vpfs7e9x5tpdwp1xaa59rxrzzwr" timestamp="1712495439"&gt;251&lt;/key&gt;&lt;key app="ENWeb" db-id=""&gt;0&lt;/key&gt;&lt;/foreign-keys&gt;&lt;ref-type name="Journal Article"&gt;17&lt;/ref-type&gt;&lt;contributors&gt;&lt;authors&gt;&lt;author&gt;Daina, A.&lt;/author&gt;&lt;author&gt;Michielin, O.&lt;/author&gt;&lt;author&gt;Zoete, V.&lt;/author&gt;&lt;/authors&gt;&lt;/contributors&gt;&lt;auth-address&gt;SIB Swiss Institute of Bioinformatics, Molecular Modeling Group, Quartier Sorge, Batiment Genopode, CH-1015 Lausanne, Switzerland.&amp;#xD;Department of Oncology, Centre Hospitalier Universitaire Vaudois, CH-1015 Lausanne, Switzerland.&amp;#xD;Ludwig Institute for Cancer Research, University of Lausanne, CH-1015 Lausanne, Switzerland.&lt;/auth-addres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4&lt;/edition&gt;&lt;keywords&gt;&lt;keyword&gt;Drug Discovery/*methods&lt;/keyword&gt;&lt;keyword&gt;Small Molecule Libraries/adverse effects/chemistry/pharmacokinetics/*pharmacology&lt;/keyword&gt;&lt;keyword&gt;*Software&lt;/keyword&gt;&lt;/keywords&gt;&lt;dates&gt;&lt;year&gt;2017&lt;/year&gt;&lt;pub-dates&gt;&lt;date&gt;Mar 3&lt;/date&gt;&lt;/pub-dates&gt;&lt;/dates&gt;&lt;isbn&gt;2045-2322 (Electronic)&amp;#xD;2045-2322 (Linking)&lt;/isbn&gt;&lt;accession-num&gt;28256516&lt;/accession-num&gt;&lt;urls&gt;&lt;related-urls&gt;&lt;url&gt;https://www.ncbi.nlm.nih.gov/pubmed/28256516&lt;/url&gt;&lt;/related-urls&gt;&lt;/urls&gt;&lt;custom2&gt;PMC5335600&lt;/custom2&gt;&lt;electronic-resource-num&gt;10.1038/srep4271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3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w:t>
      </w:r>
    </w:p>
    <w:p w14:paraId="063ED611"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Target protein selection and structure validation:</w:t>
      </w:r>
    </w:p>
    <w:p w14:paraId="33A6EF1E" w14:textId="2F13BC2C" w:rsidR="007266B0" w:rsidRPr="00E0771A" w:rsidRDefault="00DB6425">
      <w:pPr>
        <w:spacing w:after="240"/>
        <w:jc w:val="both"/>
        <w:rPr>
          <w:rFonts w:ascii="Times New Roman" w:eastAsia="Times New Roman" w:hAnsi="Times New Roman" w:cs="Times New Roman"/>
          <w:color w:val="000000" w:themeColor="text1"/>
          <w:sz w:val="24"/>
        </w:rPr>
      </w:pPr>
      <w:bookmarkStart w:id="4" w:name="_heading=h.8hjc5mxoveal" w:colFirst="0" w:colLast="0"/>
      <w:bookmarkEnd w:id="4"/>
      <w:r w:rsidRPr="00E0771A">
        <w:rPr>
          <w:rFonts w:ascii="Times New Roman" w:eastAsia="Times New Roman" w:hAnsi="Times New Roman" w:cs="Times New Roman"/>
          <w:color w:val="000000" w:themeColor="text1"/>
          <w:sz w:val="24"/>
        </w:rPr>
        <w:t xml:space="preserve">The X-ray crystallography structure of Human BACE-1 was obtained from the </w:t>
      </w:r>
      <w:r w:rsidRPr="00E0771A">
        <w:rPr>
          <w:rFonts w:ascii="Times New Roman" w:eastAsia="Times New Roman" w:hAnsi="Times New Roman" w:cs="Times New Roman"/>
          <w:color w:val="000000" w:themeColor="text1"/>
          <w:sz w:val="24"/>
          <w:u w:val="single"/>
        </w:rPr>
        <w:t>R</w:t>
      </w:r>
      <w:r w:rsidRPr="00E0771A">
        <w:rPr>
          <w:rFonts w:ascii="Times New Roman" w:eastAsia="Times New Roman" w:hAnsi="Times New Roman" w:cs="Times New Roman"/>
          <w:color w:val="000000" w:themeColor="text1"/>
          <w:sz w:val="24"/>
        </w:rPr>
        <w:t xml:space="preserve">esearch </w:t>
      </w:r>
      <w:r w:rsidRPr="00E0771A">
        <w:rPr>
          <w:rFonts w:ascii="Times New Roman" w:eastAsia="Times New Roman" w:hAnsi="Times New Roman" w:cs="Times New Roman"/>
          <w:color w:val="000000" w:themeColor="text1"/>
          <w:sz w:val="24"/>
          <w:u w:val="single"/>
        </w:rPr>
        <w:t>C</w:t>
      </w:r>
      <w:r w:rsidRPr="00E0771A">
        <w:rPr>
          <w:rFonts w:ascii="Times New Roman" w:eastAsia="Times New Roman" w:hAnsi="Times New Roman" w:cs="Times New Roman"/>
          <w:color w:val="000000" w:themeColor="text1"/>
          <w:sz w:val="24"/>
        </w:rPr>
        <w:t xml:space="preserve">ollaboratory for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tructural </w:t>
      </w:r>
      <w:r w:rsidRPr="00E0771A">
        <w:rPr>
          <w:rFonts w:ascii="Times New Roman" w:eastAsia="Times New Roman" w:hAnsi="Times New Roman" w:cs="Times New Roman"/>
          <w:color w:val="000000" w:themeColor="text1"/>
          <w:sz w:val="24"/>
          <w:u w:val="single"/>
        </w:rPr>
        <w:t>B</w:t>
      </w:r>
      <w:r w:rsidRPr="00E0771A">
        <w:rPr>
          <w:rFonts w:ascii="Times New Roman" w:eastAsia="Times New Roman" w:hAnsi="Times New Roman" w:cs="Times New Roman"/>
          <w:color w:val="000000" w:themeColor="text1"/>
          <w:sz w:val="24"/>
        </w:rPr>
        <w:t xml:space="preserve">ioinformatics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rotein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ata </w:t>
      </w:r>
      <w:r w:rsidRPr="00E0771A">
        <w:rPr>
          <w:rFonts w:ascii="Times New Roman" w:eastAsia="Times New Roman" w:hAnsi="Times New Roman" w:cs="Times New Roman"/>
          <w:color w:val="000000" w:themeColor="text1"/>
          <w:sz w:val="24"/>
          <w:u w:val="single"/>
        </w:rPr>
        <w:t>B</w:t>
      </w:r>
      <w:r w:rsidRPr="00E0771A">
        <w:rPr>
          <w:rFonts w:ascii="Times New Roman" w:eastAsia="Times New Roman" w:hAnsi="Times New Roman" w:cs="Times New Roman"/>
          <w:color w:val="000000" w:themeColor="text1"/>
          <w:sz w:val="24"/>
        </w:rPr>
        <w:t>ank (RCSB-PDB) (</w:t>
      </w:r>
      <w:hyperlink r:id="rId13">
        <w:r w:rsidR="007266B0" w:rsidRPr="00E0771A">
          <w:rPr>
            <w:rFonts w:ascii="Times New Roman" w:eastAsia="Times New Roman" w:hAnsi="Times New Roman" w:cs="Times New Roman"/>
            <w:color w:val="000000" w:themeColor="text1"/>
            <w:sz w:val="24"/>
            <w:u w:val="single"/>
          </w:rPr>
          <w:t>https://www.rcsb.org/</w:t>
        </w:r>
      </w:hyperlink>
      <w:r w:rsidRPr="00E0771A">
        <w:rPr>
          <w:rFonts w:ascii="Times New Roman" w:eastAsia="Times New Roman" w:hAnsi="Times New Roman" w:cs="Times New Roman"/>
          <w:color w:val="000000" w:themeColor="text1"/>
          <w:sz w:val="24"/>
        </w:rPr>
        <w:t xml:space="preserve">). The PDB ID: </w:t>
      </w:r>
      <w:r w:rsidRPr="00E0771A">
        <w:rPr>
          <w:rFonts w:ascii="Times New Roman" w:eastAsia="Times New Roman" w:hAnsi="Times New Roman" w:cs="Times New Roman"/>
          <w:color w:val="000000" w:themeColor="text1"/>
          <w:sz w:val="24"/>
        </w:rPr>
        <w:lastRenderedPageBreak/>
        <w:t xml:space="preserve">1FKN was selected as the structure had a resolution of 1.90Å, working and free R-value of 0.224 and 0.180 respectively </w:t>
      </w:r>
      <w:r w:rsidRPr="00E0771A">
        <w:rPr>
          <w:rFonts w:ascii="Times New Roman" w:eastAsia="Times New Roman" w:hAnsi="Times New Roman" w:cs="Times New Roman"/>
          <w:color w:val="000000" w:themeColor="text1"/>
          <w:sz w:val="24"/>
        </w:rPr>
        <w:fldChar w:fldCharType="begin">
          <w:fldData xml:space="preserve">PEVuZE5vdGU+PENpdGU+PEF1dGhvcj5Sb3NlPC9BdXRob3I+PFllYXI+MjAxMzwvWWVhcj48UmVj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==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Sb3NlPC9BdXRob3I+PFllYXI+MjAxMzwvWWVhcj48UmVj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==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3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p>
    <w:p w14:paraId="26301A6E"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t>Protein and Ligand preparation:</w:t>
      </w:r>
    </w:p>
    <w:p w14:paraId="1E72C135" w14:textId="5EBB61AB" w:rsidR="007266B0" w:rsidRPr="00E0771A" w:rsidRDefault="00DB6425">
      <w:pPr>
        <w:spacing w:after="240"/>
        <w:jc w:val="both"/>
        <w:rPr>
          <w:rFonts w:ascii="Times New Roman" w:eastAsia="Times New Roman" w:hAnsi="Times New Roman" w:cs="Times New Roman"/>
          <w:color w:val="000000" w:themeColor="text1"/>
          <w:sz w:val="24"/>
        </w:rPr>
      </w:pPr>
      <w:bookmarkStart w:id="5" w:name="_heading=h.am7x73723zux" w:colFirst="0" w:colLast="0"/>
      <w:bookmarkEnd w:id="5"/>
      <w:r w:rsidRPr="00E0771A">
        <w:rPr>
          <w:rFonts w:ascii="Times New Roman" w:eastAsia="Times New Roman" w:hAnsi="Times New Roman" w:cs="Times New Roman"/>
          <w:color w:val="000000" w:themeColor="text1"/>
          <w:sz w:val="24"/>
        </w:rPr>
        <w:t>BACE-1 X-ray crystallography structure (1FKN) was prepared for docking using the ‘Protein Preparation Wizard’ module of Schrodinger Maestro suit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 xml:space="preserve">-1. We set the default parameters for optimizing hydrogen bonds, assigning bond orders, adding missing heavy atoms, creating disulfide bonds, and assigning protonation states and </w:t>
      </w:r>
      <w:proofErr w:type="spellStart"/>
      <w:r w:rsidR="00C83AAB" w:rsidRPr="00E0771A">
        <w:rPr>
          <w:rFonts w:ascii="Times New Roman" w:eastAsia="Times New Roman" w:hAnsi="Times New Roman" w:cs="Times New Roman"/>
          <w:color w:val="000000" w:themeColor="text1"/>
          <w:sz w:val="24"/>
        </w:rPr>
        <w:t>tautomers</w:t>
      </w:r>
      <w:proofErr w:type="spellEnd"/>
      <w:r w:rsidRPr="00E0771A">
        <w:rPr>
          <w:rFonts w:ascii="Times New Roman" w:eastAsia="Times New Roman" w:hAnsi="Times New Roman" w:cs="Times New Roman"/>
          <w:color w:val="000000" w:themeColor="text1"/>
          <w:sz w:val="24"/>
        </w:rPr>
        <w:t>. Similarly, the shortlisted ligands were optimized using the ‘</w:t>
      </w:r>
      <w:proofErr w:type="spellStart"/>
      <w:r w:rsidRPr="00E0771A">
        <w:rPr>
          <w:rFonts w:ascii="Times New Roman" w:eastAsia="Times New Roman" w:hAnsi="Times New Roman" w:cs="Times New Roman"/>
          <w:color w:val="000000" w:themeColor="text1"/>
          <w:sz w:val="24"/>
        </w:rPr>
        <w:t>LigPrep</w:t>
      </w:r>
      <w:proofErr w:type="spellEnd"/>
      <w:r w:rsidRPr="00E0771A">
        <w:rPr>
          <w:rFonts w:ascii="Times New Roman" w:eastAsia="Times New Roman" w:hAnsi="Times New Roman" w:cs="Times New Roman"/>
          <w:color w:val="000000" w:themeColor="text1"/>
          <w:sz w:val="24"/>
        </w:rPr>
        <w:t xml:space="preserve">’ module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Iwaloye&lt;/Author&gt;&lt;Year&gt;2020&lt;/Year&gt;&lt;RecNum&gt;651&lt;/RecNum&gt;&lt;DisplayText&gt;[39]&lt;/DisplayText&gt;&lt;record&gt;&lt;rec-number&gt;651&lt;/rec-number&gt;&lt;foreign-keys&gt;&lt;key app="EN" db-id="wrvdepxeaes5szerfz2pptsxsd5w9rzzweet" timestamp="1708641409"&gt;651&lt;/key&gt;&lt;/foreign-keys&gt;&lt;ref-type name="Journal Article"&gt;17&lt;/ref-type&gt;&lt;contributors&gt;&lt;authors&gt;&lt;author&gt;Iwaloye, Opeyemi&lt;/author&gt;&lt;author&gt;Elekofehinti, Olusola Olalekan&lt;/author&gt;&lt;author&gt;Momoh, Abiola Ibrahim&lt;/author&gt;&lt;author&gt;Babatomiwa, Kikiowo&lt;/author&gt;&lt;author&gt;Ariyo, Esther Opeyemi  &lt;/author&gt;&lt;author&gt;Bioinformatics&lt;/author&gt;&lt;/authors&gt;&lt;/contributors&gt;&lt;titles&gt;&lt;title&gt;In silico molecular studies of natural compounds as possible anti-Alzheimer’s agents: ligand-based design&lt;/title&gt;&lt;secondary-title&gt;Network Modeling Analysis in Health Informatics and Bioinformatics&lt;/secondary-title&gt;&lt;/titles&gt;&lt;periodical&gt;&lt;full-title&gt;Network Modeling Analysis in Health Informatics and Bioinformatics&lt;/full-title&gt;&lt;/periodical&gt;&lt;pages&gt;1-14&lt;/pages&gt;&lt;volume&gt;9&lt;/volume&gt;&lt;dates&gt;&lt;year&gt;2020&lt;/year&gt;&lt;/dates&gt;&lt;isbn&gt;2192-6662&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39]</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The parameters such as structure optimization, and addition of any missing atoms or partial charges using the force field OPLS-2005 were set for the ligands. </w:t>
      </w:r>
    </w:p>
    <w:p w14:paraId="336AE087" w14:textId="3905407D"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Post preparation, the active site of BACE-1 was identified as Asp32 and Asp228 as per Kocak et.al. 2016 and UNIPROT databas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_02 (</w:t>
      </w:r>
      <w:hyperlink r:id="rId14">
        <w:r w:rsidR="007266B0" w:rsidRPr="00E0771A">
          <w:rPr>
            <w:rFonts w:ascii="Times New Roman" w:eastAsia="Times New Roman" w:hAnsi="Times New Roman" w:cs="Times New Roman"/>
            <w:color w:val="000000" w:themeColor="text1"/>
            <w:sz w:val="24"/>
            <w:u w:val="single"/>
          </w:rPr>
          <w:t>https://www.uniprot.org/help/uniprotkb</w:t>
        </w:r>
      </w:hyperlink>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Consortium&lt;/Author&gt;&lt;Year&gt;2015&lt;/Year&gt;&lt;RecNum&gt;652&lt;/RecNum&gt;&lt;DisplayText&gt;[40]&lt;/DisplayText&gt;&lt;record&gt;&lt;rec-number&gt;652&lt;/rec-number&gt;&lt;foreign-keys&gt;&lt;key app="EN" db-id="wrvdepxeaes5szerfz2pptsxsd5w9rzzweet" timestamp="1708641496"&gt;652&lt;/key&gt;&lt;/foreign-keys&gt;&lt;ref-type name="Journal Article"&gt;17&lt;/ref-type&gt;&lt;contributors&gt;&lt;authors&gt;&lt;author&gt;UniProt Consortium &lt;/author&gt;&lt;/authors&gt;&lt;/contributors&gt;&lt;titles&gt;&lt;title&gt;UniProt: a hub for protein information&lt;/title&gt;&lt;secondary-title&gt;Nucleic acids research&lt;/secondary-title&gt;&lt;/titles&gt;&lt;periodical&gt;&lt;full-title&gt;Nucleic acids research&lt;/full-title&gt;&lt;/periodical&gt;&lt;pages&gt;D204-D212&lt;/pages&gt;&lt;volume&gt;43&lt;/volume&gt;&lt;number&gt;D1&lt;/number&gt;&lt;dates&gt;&lt;year&gt;2015&lt;/year&gt;&lt;/dates&gt;&lt;isbn&gt;1362-4962&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0]</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efore molecular docking, the ligands were positioned within the interaction box to ensure their proximity to the BACE-1 active site. </w:t>
      </w:r>
    </w:p>
    <w:p w14:paraId="26345F74"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t>Molecular docking:</w:t>
      </w:r>
    </w:p>
    <w:p w14:paraId="423EB8C3" w14:textId="1F172F3A" w:rsidR="007266B0" w:rsidRPr="00E0771A" w:rsidRDefault="00DB6425">
      <w:pPr>
        <w:spacing w:after="240"/>
        <w:jc w:val="both"/>
        <w:rPr>
          <w:rFonts w:ascii="Times New Roman" w:eastAsia="Times New Roman" w:hAnsi="Times New Roman" w:cs="Times New Roman"/>
          <w:b/>
          <w:color w:val="000000" w:themeColor="text1"/>
          <w:sz w:val="24"/>
        </w:rPr>
      </w:pPr>
      <w:bookmarkStart w:id="6" w:name="_heading=h.e28lrw35vz7i" w:colFirst="0" w:colLast="0"/>
      <w:bookmarkEnd w:id="6"/>
      <w:r w:rsidRPr="00E0771A">
        <w:rPr>
          <w:rFonts w:ascii="Times New Roman" w:eastAsia="Times New Roman" w:hAnsi="Times New Roman" w:cs="Times New Roman"/>
          <w:color w:val="000000" w:themeColor="text1"/>
          <w:sz w:val="24"/>
        </w:rPr>
        <w:t>We employed two docking methods using the Glide and Prime suites of Schrodinger Maestro Suit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 xml:space="preserve">-1. We used the Glide suite for conducting a </w:t>
      </w:r>
      <w:r w:rsidRPr="00E0771A">
        <w:rPr>
          <w:rFonts w:ascii="Times New Roman" w:eastAsia="Times New Roman" w:hAnsi="Times New Roman" w:cs="Times New Roman"/>
          <w:color w:val="000000" w:themeColor="text1"/>
          <w:sz w:val="24"/>
          <w:u w:val="single"/>
        </w:rPr>
        <w:t>H</w:t>
      </w:r>
      <w:r w:rsidRPr="00E0771A">
        <w:rPr>
          <w:rFonts w:ascii="Times New Roman" w:eastAsia="Times New Roman" w:hAnsi="Times New Roman" w:cs="Times New Roman"/>
          <w:color w:val="000000" w:themeColor="text1"/>
          <w:sz w:val="24"/>
        </w:rPr>
        <w:t xml:space="preserve">igh </w:t>
      </w:r>
      <w:r w:rsidRPr="00E0771A">
        <w:rPr>
          <w:rFonts w:ascii="Times New Roman" w:eastAsia="Times New Roman" w:hAnsi="Times New Roman" w:cs="Times New Roman"/>
          <w:color w:val="000000" w:themeColor="text1"/>
          <w:sz w:val="24"/>
          <w:u w:val="single"/>
        </w:rPr>
        <w:t>T</w:t>
      </w:r>
      <w:r w:rsidRPr="00E0771A">
        <w:rPr>
          <w:rFonts w:ascii="Times New Roman" w:eastAsia="Times New Roman" w:hAnsi="Times New Roman" w:cs="Times New Roman"/>
          <w:color w:val="000000" w:themeColor="text1"/>
          <w:sz w:val="24"/>
        </w:rPr>
        <w:t xml:space="preserve">hroughput </w:t>
      </w:r>
      <w:r w:rsidRPr="00E0771A">
        <w:rPr>
          <w:rFonts w:ascii="Times New Roman" w:eastAsia="Times New Roman" w:hAnsi="Times New Roman" w:cs="Times New Roman"/>
          <w:color w:val="000000" w:themeColor="text1"/>
          <w:sz w:val="24"/>
          <w:u w:val="single"/>
        </w:rPr>
        <w:t>V</w:t>
      </w:r>
      <w:r w:rsidRPr="00E0771A">
        <w:rPr>
          <w:rFonts w:ascii="Times New Roman" w:eastAsia="Times New Roman" w:hAnsi="Times New Roman" w:cs="Times New Roman"/>
          <w:color w:val="000000" w:themeColor="text1"/>
          <w:sz w:val="24"/>
        </w:rPr>
        <w:t xml:space="preserve">irtual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creening (HTVS) to increase the hit rate and filter potential phytocompounds against BACE-1. Following this, the docking analysis was performed using the Glide SP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tandard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recision) and XP (E</w:t>
      </w:r>
      <w:r w:rsidRPr="00E0771A">
        <w:rPr>
          <w:rFonts w:ascii="Times New Roman" w:eastAsia="Times New Roman" w:hAnsi="Times New Roman" w:cs="Times New Roman"/>
          <w:color w:val="000000" w:themeColor="text1"/>
          <w:sz w:val="24"/>
          <w:u w:val="single"/>
        </w:rPr>
        <w:t>x</w:t>
      </w:r>
      <w:r w:rsidRPr="00E0771A">
        <w:rPr>
          <w:rFonts w:ascii="Times New Roman" w:eastAsia="Times New Roman" w:hAnsi="Times New Roman" w:cs="Times New Roman"/>
          <w:color w:val="000000" w:themeColor="text1"/>
          <w:sz w:val="24"/>
        </w:rPr>
        <w:t xml:space="preserve">tra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recision) for accurately predicting the ligand poses in BACE-1 binding sites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Chidambaram&lt;/Author&gt;&lt;Year&gt;2023&lt;/Year&gt;&lt;RecNum&gt;653&lt;/RecNum&gt;&lt;DisplayText&gt;[41]&lt;/DisplayText&gt;&lt;record&gt;&lt;rec-number&gt;653&lt;/rec-number&gt;&lt;foreign-keys&gt;&lt;key app="EN" db-id="wrvdepxeaes5szerfz2pptsxsd5w9rzzweet" timestamp="1708641557"&gt;653&lt;/key&gt;&lt;/foreign-keys&gt;&lt;ref-type name="Journal Article"&gt;17&lt;/ref-type&gt;&lt;contributors&gt;&lt;authors&gt;&lt;author&gt;Chidambaram, Kumarappan&lt;/author&gt;&lt;/authors&gt;&lt;/contributors&gt;&lt;titles&gt;&lt;title&gt;Identification of BACE-1 Inhibitors against Alzheimer’s Disease through E-Pharmacophore-Based Virtual Screening and Molecular Dynamics Simulation Studies: An Insilco Approach&lt;/title&gt;&lt;secondary-title&gt;Life&lt;/secondary-title&gt;&lt;/titles&gt;&lt;periodical&gt;&lt;full-title&gt;Life&lt;/full-title&gt;&lt;/periodical&gt;&lt;pages&gt;952&lt;/pages&gt;&lt;volume&gt;13&lt;/volume&gt;&lt;number&gt;4&lt;/number&gt;&lt;dates&gt;&lt;year&gt;2023&lt;/year&gt;&lt;/dates&gt;&lt;isbn&gt;2075-1729&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1]</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After filtering the binding affinities of each compound, we predicted the MM/GBSA scores of the top 10 docked compounds. The MM/GBSA analysis was done using the Prime suite of the same software; as this method is used to measure the binding affinities in the presence of a solvation layer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Pattar&lt;/Author&gt;&lt;Year&gt;2020&lt;/Year&gt;&lt;RecNum&gt;85&lt;/RecNum&gt;&lt;DisplayText&gt;[42]&lt;/DisplayText&gt;&lt;record&gt;&lt;rec-number&gt;85&lt;/rec-number&gt;&lt;foreign-keys&gt;&lt;key app="EN" db-id="wsdv0pte9vpfs7e9x5tpdwp1xaa59rxrzzwr" timestamp="1712494389"&gt;85&lt;/key&gt;&lt;key app="ENWeb" db-id=""&gt;0&lt;/key&gt;&lt;/foreign-keys&gt;&lt;ref-type name="Journal Article"&gt;17&lt;/ref-type&gt;&lt;contributors&gt;&lt;authors&gt;&lt;author&gt;Pattar, Shridhar Veeresh&lt;/author&gt;&lt;author&gt;Adhoni, Shakeel Ahamed&lt;/author&gt;&lt;author&gt;Kamanavalli, Chandrappa Mukappa&lt;/author&gt;&lt;author&gt;Kumbar, Suresh Sadashiv&lt;/author&gt;&lt;/authors&gt;&lt;/contributors&gt;&lt;titles&gt;&lt;title&gt;In silico molecular docking studies and MM/GBSA analysis of coumarin-carbonodithioate hybrid derivatives divulge the anticancer potential against breast cancer&lt;/title&gt;&lt;secondary-title&gt;Beni-Suef University Journal of Basic and Applied Sciences&lt;/secondary-title&gt;&lt;/titles&gt;&lt;periodical&gt;&lt;full-title&gt;Beni-Suef University Journal of Basic and Applied Sciences&lt;/full-title&gt;&lt;/periodical&gt;&lt;volume&gt;9&lt;/volume&gt;&lt;number&gt;1&lt;/number&gt;&lt;dates&gt;&lt;year&gt;2020&lt;/year&gt;&lt;/dates&gt;&lt;isbn&gt;2314-8543&lt;/isbn&gt;&lt;urls&gt;&lt;/urls&gt;&lt;electronic-resource-num&gt;10.1186/s43088-020-00059-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Finally, the top docked interactions (one from Glide XP and one from Prime MM/GBSA) were compared with a negative and positive control.</w:t>
      </w:r>
    </w:p>
    <w:p w14:paraId="7B42DF96"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t>Molecular Dynamic Simulation:</w:t>
      </w:r>
    </w:p>
    <w:p w14:paraId="4F887A06" w14:textId="6F493FE5"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compounds with the highest binding affinity (from Glide XP) and MM/GBSA (from Prime MM/GBSA) scores were subjected to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olecular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ynamic (MD) simulation using the ‘Desmond’ suite. The simulations were carried out using the isothermal-isobaric ensemble at 300 Kelvin and 1.013 bar pressure for 100 nanoseconds. The OPLS-2005 force field and the predefined TIP3P solvent model were utilized for running MD simulations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ith BACE-1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Kumar&lt;/Author&gt;&lt;Year&gt;2020&lt;/Year&gt;&lt;RecNum&gt;655&lt;/RecNum&gt;&lt;DisplayText&gt;[43]&lt;/DisplayText&gt;&lt;record&gt;&lt;rec-number&gt;655&lt;/rec-number&gt;&lt;foreign-keys&gt;&lt;key app="EN" db-id="wrvdepxeaes5szerfz2pptsxsd5w9rzzweet" timestamp="1708641745"&gt;655&lt;/key&gt;&lt;/foreign-keys&gt;&lt;ref-type name="Journal Article"&gt;17&lt;/ref-type&gt;&lt;contributors&gt;&lt;authors&gt;&lt;author&gt;Kumar, Sumit&lt;/author&gt;&lt;author&gt;Sharma, Prem Prakash&lt;/author&gt;&lt;author&gt;Shankar, Uma&lt;/author&gt;&lt;author&gt;Kumar, Dhruv&lt;/author&gt;&lt;author&gt;Joshi, Sanjeev K&lt;/author&gt;&lt;author&gt;Pena, Lindomar&lt;/author&gt;&lt;author&gt;Durvasula, Ravi&lt;/author&gt;&lt;author&gt;Kumar, Amit&lt;/author&gt;&lt;author&gt;Kempaiah, Prakasha&lt;/author&gt;&lt;author&gt;Poonam &lt;/author&gt;&lt;/authors&gt;&lt;/contributors&gt;&lt;titles&gt;&lt;title&gt;Discovery of new hydroxyethylamine analogs against 3CLpro protein target of SARS-CoV-2: Molecular docking, molecular dynamics simulation, and structure–activity relationship studies&lt;/title&gt;&lt;secondary-title&gt;Journal of Chemical Information Modeling&lt;/secondary-title&gt;&lt;/titles&gt;&lt;periodical&gt;&lt;full-title&gt;Journal of Chemical Information Modeling&lt;/full-title&gt;&lt;/periodical&gt;&lt;pages&gt;5754-5770&lt;/pages&gt;&lt;volume&gt;60&lt;/volume&gt;&lt;number&gt;12&lt;/number&gt;&lt;dates&gt;&lt;year&gt;2020&lt;/year&gt;&lt;/dates&gt;&lt;isbn&gt;1549-9596&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The results of the MD simulation were analyzed using RMSD (</w:t>
      </w:r>
      <w:r w:rsidRPr="00E0771A">
        <w:rPr>
          <w:rFonts w:ascii="Times New Roman" w:eastAsia="Times New Roman" w:hAnsi="Times New Roman" w:cs="Times New Roman"/>
          <w:color w:val="000000" w:themeColor="text1"/>
          <w:sz w:val="24"/>
          <w:u w:val="single"/>
        </w:rPr>
        <w:t>R</w:t>
      </w:r>
      <w:r w:rsidRPr="00E0771A">
        <w:rPr>
          <w:rFonts w:ascii="Times New Roman" w:eastAsia="Times New Roman" w:hAnsi="Times New Roman" w:cs="Times New Roman"/>
          <w:color w:val="000000" w:themeColor="text1"/>
          <w:sz w:val="24"/>
        </w:rPr>
        <w:t xml:space="preserve">oot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an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quare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eviation), RMSF (</w:t>
      </w:r>
      <w:r w:rsidRPr="00E0771A">
        <w:rPr>
          <w:rFonts w:ascii="Times New Roman" w:eastAsia="Times New Roman" w:hAnsi="Times New Roman" w:cs="Times New Roman"/>
          <w:color w:val="000000" w:themeColor="text1"/>
          <w:sz w:val="24"/>
          <w:u w:val="single"/>
        </w:rPr>
        <w:t>R</w:t>
      </w:r>
      <w:r w:rsidRPr="00E0771A">
        <w:rPr>
          <w:rFonts w:ascii="Times New Roman" w:eastAsia="Times New Roman" w:hAnsi="Times New Roman" w:cs="Times New Roman"/>
          <w:color w:val="000000" w:themeColor="text1"/>
          <w:sz w:val="24"/>
        </w:rPr>
        <w:t xml:space="preserve">oot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an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quare </w:t>
      </w:r>
      <w:r w:rsidRPr="00E0771A">
        <w:rPr>
          <w:rFonts w:ascii="Times New Roman" w:eastAsia="Times New Roman" w:hAnsi="Times New Roman" w:cs="Times New Roman"/>
          <w:color w:val="000000" w:themeColor="text1"/>
          <w:sz w:val="24"/>
          <w:u w:val="single"/>
        </w:rPr>
        <w:lastRenderedPageBreak/>
        <w:t>F</w:t>
      </w:r>
      <w:r w:rsidRPr="00E0771A">
        <w:rPr>
          <w:rFonts w:ascii="Times New Roman" w:eastAsia="Times New Roman" w:hAnsi="Times New Roman" w:cs="Times New Roman"/>
          <w:color w:val="000000" w:themeColor="text1"/>
          <w:sz w:val="24"/>
        </w:rPr>
        <w:t xml:space="preserve">luctuation), and ligand-receptor interaction-based plots (ligand-atom points of contact over time, ligand-receptor point of contact plot at atomic scale). </w:t>
      </w:r>
    </w:p>
    <w:p w14:paraId="41BE0DD3" w14:textId="77777777" w:rsidR="007266B0" w:rsidRPr="00E0771A" w:rsidRDefault="00DB6425">
      <w:pPr>
        <w:spacing w:after="240" w:line="480" w:lineRule="auto"/>
        <w:jc w:val="both"/>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t>Results:</w:t>
      </w:r>
    </w:p>
    <w:p w14:paraId="332522BB"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bookmarkStart w:id="7" w:name="_heading=h.wtzjncqqzlii" w:colFirst="0" w:colLast="0"/>
      <w:bookmarkEnd w:id="7"/>
      <w:r w:rsidRPr="00E0771A">
        <w:rPr>
          <w:rFonts w:ascii="Times New Roman" w:hAnsi="Times New Roman" w:cs="Times New Roman"/>
          <w:b/>
          <w:bCs/>
          <w:color w:val="000000" w:themeColor="text1"/>
          <w:sz w:val="24"/>
          <w:szCs w:val="24"/>
        </w:rPr>
        <w:t>Phytochemicals screening from Mangifera indica:</w:t>
      </w:r>
    </w:p>
    <w:p w14:paraId="32B239EC" w14:textId="2D2F7C53" w:rsidR="007266B0" w:rsidRPr="00E0771A" w:rsidRDefault="00DB6425">
      <w:pPr>
        <w:spacing w:after="240"/>
        <w:jc w:val="both"/>
        <w:rPr>
          <w:rFonts w:ascii="Times New Roman" w:eastAsia="Times New Roman" w:hAnsi="Times New Roman" w:cs="Times New Roman"/>
          <w:color w:val="000000" w:themeColor="text1"/>
          <w:sz w:val="24"/>
        </w:rPr>
      </w:pPr>
      <w:bookmarkStart w:id="8" w:name="_heading=h.jxknqrbkoz70" w:colFirst="0" w:colLast="0"/>
      <w:bookmarkEnd w:id="8"/>
      <w:r w:rsidRPr="00E0771A">
        <w:rPr>
          <w:rFonts w:ascii="Times New Roman" w:eastAsia="Times New Roman" w:hAnsi="Times New Roman" w:cs="Times New Roman"/>
          <w:color w:val="000000" w:themeColor="text1"/>
          <w:sz w:val="24"/>
        </w:rPr>
        <w:t xml:space="preserve">In the present study we used IMPPAT and PDTDB databases that revealed the presence of 545 phytochemicals in </w:t>
      </w:r>
      <w:r w:rsidRPr="00E0771A">
        <w:rPr>
          <w:rFonts w:ascii="Times New Roman" w:eastAsia="Times New Roman" w:hAnsi="Times New Roman" w:cs="Times New Roman"/>
          <w:i/>
          <w:color w:val="000000" w:themeColor="text1"/>
          <w:sz w:val="24"/>
        </w:rPr>
        <w:t>Mangifera indica</w:t>
      </w:r>
      <w:r w:rsidRPr="00E0771A">
        <w:rPr>
          <w:rFonts w:ascii="Times New Roman" w:eastAsia="Times New Roman" w:hAnsi="Times New Roman" w:cs="Times New Roman"/>
          <w:color w:val="000000" w:themeColor="text1"/>
          <w:sz w:val="24"/>
        </w:rPr>
        <w:t>. These phytochemicals were further shortlisted to 241 compounds based on their BBB (blood-brain barrier) crossing capabilities. These potential 241 small molecule inhibitors compounds (</w:t>
      </w:r>
      <w:r w:rsidRPr="00E0771A">
        <w:rPr>
          <w:rFonts w:ascii="Times New Roman" w:eastAsia="Times New Roman" w:hAnsi="Times New Roman" w:cs="Times New Roman"/>
          <w:b/>
          <w:bCs/>
          <w:color w:val="000000" w:themeColor="text1"/>
          <w:sz w:val="24"/>
        </w:rPr>
        <w:t xml:space="preserve">shown in </w:t>
      </w:r>
      <w:r w:rsidRPr="00E0771A">
        <w:rPr>
          <w:rFonts w:ascii="Times New Roman" w:eastAsia="Times New Roman" w:hAnsi="Times New Roman" w:cs="Times New Roman"/>
          <w:b/>
          <w:color w:val="000000" w:themeColor="text1"/>
          <w:sz w:val="24"/>
        </w:rPr>
        <w:t>Table</w:t>
      </w:r>
      <w:r w:rsidR="00A530B3">
        <w:rPr>
          <w:rFonts w:ascii="Times New Roman" w:eastAsia="Times New Roman" w:hAnsi="Times New Roman" w:cs="Times New Roman"/>
          <w:b/>
          <w:color w:val="000000" w:themeColor="text1"/>
          <w:sz w:val="24"/>
        </w:rPr>
        <w:t xml:space="preserve"> </w:t>
      </w:r>
      <w:r w:rsidRPr="00E0771A">
        <w:rPr>
          <w:rFonts w:ascii="Times New Roman" w:eastAsia="Times New Roman" w:hAnsi="Times New Roman" w:cs="Times New Roman"/>
          <w:b/>
          <w:color w:val="000000" w:themeColor="text1"/>
          <w:sz w:val="24"/>
        </w:rPr>
        <w:t>1</w:t>
      </w:r>
      <w:r w:rsidRPr="00E0771A">
        <w:rPr>
          <w:rFonts w:ascii="Times New Roman" w:eastAsia="Times New Roman" w:hAnsi="Times New Roman" w:cs="Times New Roman"/>
          <w:color w:val="000000" w:themeColor="text1"/>
          <w:sz w:val="24"/>
        </w:rPr>
        <w:t>), were subjected to molecular docking analysis against BACE-1 (</w:t>
      </w:r>
      <w:r w:rsidRPr="00E0771A">
        <w:rPr>
          <w:rFonts w:ascii="Times New Roman" w:eastAsia="Times New Roman" w:hAnsi="Times New Roman" w:cs="Times New Roman"/>
          <w:b/>
          <w:color w:val="000000" w:themeColor="text1"/>
          <w:sz w:val="24"/>
        </w:rPr>
        <w:t>Table 1</w:t>
      </w:r>
      <w:r w:rsidRPr="00E0771A">
        <w:rPr>
          <w:rFonts w:ascii="Times New Roman" w:eastAsia="Times New Roman" w:hAnsi="Times New Roman" w:cs="Times New Roman"/>
          <w:color w:val="000000" w:themeColor="text1"/>
          <w:sz w:val="24"/>
        </w:rPr>
        <w:t xml:space="preserve">). </w:t>
      </w:r>
    </w:p>
    <w:p w14:paraId="7A64F257" w14:textId="77777777" w:rsidR="007266B0" w:rsidRPr="00E0771A" w:rsidRDefault="00DB6425">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Protein model selection and verification:</w:t>
      </w:r>
    </w:p>
    <w:p w14:paraId="0DB1EB1F" w14:textId="3F9F5B46"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Times New Roman" w:hAnsi="Times New Roman" w:cs="Times New Roman"/>
          <w:color w:val="000000" w:themeColor="text1"/>
          <w:sz w:val="24"/>
        </w:rPr>
        <w:t>The 3D model for BACE-1 was downloaded from PDB (</w:t>
      </w:r>
      <w:r w:rsidRPr="00E0771A">
        <w:rPr>
          <w:rFonts w:ascii="Times New Roman" w:eastAsia="Times New Roman" w:hAnsi="Times New Roman" w:cs="Times New Roman"/>
          <w:b/>
          <w:bCs/>
          <w:color w:val="000000" w:themeColor="text1"/>
          <w:sz w:val="24"/>
        </w:rPr>
        <w:t>PDB ID: 1FKN</w:t>
      </w:r>
      <w:r w:rsidRPr="00E0771A">
        <w:rPr>
          <w:rFonts w:ascii="Times New Roman" w:eastAsia="Times New Roman" w:hAnsi="Times New Roman" w:cs="Times New Roman"/>
          <w:color w:val="000000" w:themeColor="text1"/>
          <w:sz w:val="24"/>
        </w:rPr>
        <w:t xml:space="preserve">). It was found that several studies have used 1FKN as a template for analyzing the inhibitory potentials of numerous phytocompounds against BACE-1 </w:t>
      </w:r>
      <w:r w:rsidRPr="00E0771A">
        <w:rPr>
          <w:rFonts w:ascii="Times New Roman" w:eastAsia="Times New Roman" w:hAnsi="Times New Roman" w:cs="Times New Roman"/>
          <w:color w:val="000000" w:themeColor="text1"/>
          <w:sz w:val="24"/>
        </w:rPr>
        <w:fldChar w:fldCharType="begin">
          <w:fldData xml:space="preserve">PEVuZE5vdGU+PENpdGU+PEF1dGhvcj5Db250cmVyYXMtUHVlbnRlczwvQXV0aG9yPjxZZWFyPjIw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Db250cmVyYXMtUHVlbnRlczwvQXV0aG9yPjxZZWFyPjIw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4-4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The 3D structure of 1FKN was prepared for molecular docking using the ‘Protein preparation wizard’. While the structure post preparation was verified using ‘Ramachandran plot’ module of the same software (</w:t>
      </w:r>
      <w:r w:rsidRPr="00E0771A">
        <w:rPr>
          <w:rFonts w:ascii="Times New Roman" w:eastAsia="Times New Roman" w:hAnsi="Times New Roman" w:cs="Times New Roman"/>
          <w:b/>
          <w:bCs/>
          <w:color w:val="000000" w:themeColor="text1"/>
          <w:sz w:val="24"/>
        </w:rPr>
        <w:t>Ramachandran</w:t>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b/>
          <w:bCs/>
          <w:color w:val="000000" w:themeColor="text1"/>
          <w:sz w:val="24"/>
        </w:rPr>
        <w:t xml:space="preserve">plot displayed in Figure 1) </w:t>
      </w:r>
      <w:r w:rsidRPr="00E0771A">
        <w:rPr>
          <w:rFonts w:ascii="Times New Roman" w:eastAsia="Times New Roman" w:hAnsi="Times New Roman" w:cs="Times New Roman"/>
          <w:color w:val="000000" w:themeColor="text1"/>
          <w:sz w:val="24"/>
        </w:rPr>
        <w:fldChar w:fldCharType="begin">
          <w:fldData xml:space="preserve">PEVuZE5vdGU+PENpdGU+PEF1dGhvcj5TaWx2YS1KdW5pb3I8L0F1dGhvcj48WWVhcj4yMDE3PC9Z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TaWx2YS1KdW5pb3I8L0F1dGhvcj48WWVhcj4yMDE3PC9Z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8, 49]</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lang w:eastAsia="zh-CN"/>
        </w:rPr>
        <w:t xml:space="preserve">. </w:t>
      </w:r>
      <w:r w:rsidRPr="00E0771A">
        <w:rPr>
          <w:rFonts w:ascii="Times New Roman" w:eastAsia="Times New Roman" w:hAnsi="Times New Roman" w:cs="Times New Roman"/>
          <w:color w:val="000000" w:themeColor="text1"/>
          <w:sz w:val="24"/>
        </w:rPr>
        <w:t xml:space="preserve">In the present study we have utilized 1FKN/BACE-1 for assessing its interacting potentials with the phytocompounds found in </w:t>
      </w:r>
      <w:r w:rsidRPr="00E0771A">
        <w:rPr>
          <w:rFonts w:ascii="Times New Roman" w:eastAsia="Times New Roman" w:hAnsi="Times New Roman" w:cs="Times New Roman"/>
          <w:i/>
          <w:iCs/>
          <w:color w:val="000000" w:themeColor="text1"/>
          <w:sz w:val="24"/>
        </w:rPr>
        <w:t>Mangifera indica</w:t>
      </w:r>
      <w:r w:rsidRPr="00E0771A">
        <w:rPr>
          <w:rFonts w:ascii="Times New Roman" w:eastAsia="Times New Roman" w:hAnsi="Times New Roman" w:cs="Times New Roman"/>
          <w:color w:val="000000" w:themeColor="text1"/>
          <w:sz w:val="24"/>
        </w:rPr>
        <w:t xml:space="preserve">. </w:t>
      </w:r>
    </w:p>
    <w:p w14:paraId="7D95ACF2"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 xml:space="preserve">Molecular docking analysis of </w:t>
      </w:r>
      <w:proofErr w:type="spellStart"/>
      <w:r w:rsidRPr="00E0771A">
        <w:rPr>
          <w:rFonts w:ascii="Times New Roman" w:hAnsi="Times New Roman" w:cs="Times New Roman"/>
          <w:b/>
          <w:bCs/>
          <w:color w:val="000000" w:themeColor="text1"/>
          <w:sz w:val="24"/>
          <w:szCs w:val="24"/>
        </w:rPr>
        <w:t>Indicol</w:t>
      </w:r>
      <w:proofErr w:type="spellEnd"/>
      <w:r w:rsidRPr="00E0771A">
        <w:rPr>
          <w:rFonts w:ascii="Times New Roman" w:hAnsi="Times New Roman" w:cs="Times New Roman"/>
          <w:b/>
          <w:bCs/>
          <w:color w:val="000000" w:themeColor="text1"/>
          <w:sz w:val="24"/>
          <w:szCs w:val="24"/>
        </w:rPr>
        <w:t xml:space="preserve"> and </w:t>
      </w:r>
      <w:proofErr w:type="spellStart"/>
      <w:r w:rsidRPr="00E0771A">
        <w:rPr>
          <w:rFonts w:ascii="Times New Roman" w:hAnsi="Times New Roman" w:cs="Times New Roman"/>
          <w:b/>
          <w:bCs/>
          <w:color w:val="000000" w:themeColor="text1"/>
          <w:sz w:val="24"/>
          <w:szCs w:val="24"/>
        </w:rPr>
        <w:t>Cyclocolorenone</w:t>
      </w:r>
      <w:proofErr w:type="spellEnd"/>
      <w:r w:rsidRPr="00E0771A">
        <w:rPr>
          <w:rFonts w:ascii="Times New Roman" w:hAnsi="Times New Roman" w:cs="Times New Roman"/>
          <w:b/>
          <w:bCs/>
          <w:color w:val="000000" w:themeColor="text1"/>
          <w:sz w:val="24"/>
          <w:szCs w:val="24"/>
        </w:rPr>
        <w:t xml:space="preserve"> with BACE-1: </w:t>
      </w:r>
    </w:p>
    <w:p w14:paraId="7218B1F4" w14:textId="38DDBCF7" w:rsidR="007266B0" w:rsidRPr="00E0771A" w:rsidRDefault="00DB6425">
      <w:pPr>
        <w:pStyle w:val="Subtitle"/>
        <w:spacing w:before="0" w:after="240"/>
        <w:jc w:val="both"/>
        <w:rPr>
          <w:rFonts w:ascii="Times New Roman" w:eastAsia="Times New Roman" w:hAnsi="Times New Roman" w:cs="Times New Roman"/>
          <w:i w:val="0"/>
          <w:iCs/>
          <w:color w:val="000000" w:themeColor="text1"/>
          <w:sz w:val="24"/>
          <w:szCs w:val="24"/>
        </w:rPr>
      </w:pPr>
      <w:r w:rsidRPr="00E0771A">
        <w:rPr>
          <w:rFonts w:ascii="Times New Roman" w:eastAsia="Times New Roman" w:hAnsi="Times New Roman" w:cs="Times New Roman"/>
          <w:i w:val="0"/>
          <w:iCs/>
          <w:color w:val="000000" w:themeColor="text1"/>
          <w:sz w:val="24"/>
          <w:szCs w:val="24"/>
        </w:rPr>
        <w:t xml:space="preserve">We subjected the 545 phytocompounds to HTVS analysis that filtered 241 compounds </w:t>
      </w:r>
      <w:r w:rsidRPr="00E0771A">
        <w:rPr>
          <w:rFonts w:ascii="Times New Roman" w:eastAsia="Times New Roman" w:hAnsi="Times New Roman" w:cs="Times New Roman"/>
          <w:b/>
          <w:i w:val="0"/>
          <w:iCs/>
          <w:color w:val="000000" w:themeColor="text1"/>
          <w:sz w:val="24"/>
          <w:szCs w:val="24"/>
        </w:rPr>
        <w:t>(listed in Table 2)</w:t>
      </w:r>
      <w:r w:rsidRPr="00E0771A">
        <w:rPr>
          <w:rFonts w:ascii="Times New Roman" w:eastAsia="Times New Roman" w:hAnsi="Times New Roman" w:cs="Times New Roman"/>
          <w:i w:val="0"/>
          <w:iCs/>
          <w:color w:val="000000" w:themeColor="text1"/>
          <w:sz w:val="24"/>
          <w:szCs w:val="24"/>
        </w:rPr>
        <w:t xml:space="preserve"> that were lead optimized. The HTVS analysis shortlisted 155 phytocompounds, which showed benzoic acid to have a binding energy of −5.91 kcal/mol.  Further these 155 compounds were subjected to Glide SP and then Glide XP molecular docking suites respectively; to refine lead optimization and identify top lead compounds against BACE-1 </w:t>
      </w:r>
      <w:r w:rsidRPr="00E0771A">
        <w:rPr>
          <w:rFonts w:ascii="Times New Roman" w:eastAsia="Times New Roman" w:hAnsi="Times New Roman" w:cs="Times New Roman"/>
          <w:i w:val="0"/>
          <w:iCs/>
          <w:color w:val="000000" w:themeColor="text1"/>
          <w:sz w:val="24"/>
          <w:szCs w:val="24"/>
        </w:rPr>
        <w:fldChar w:fldCharType="begin"/>
      </w:r>
      <w:r w:rsidR="0008443F">
        <w:rPr>
          <w:rFonts w:ascii="Times New Roman" w:eastAsia="Times New Roman" w:hAnsi="Times New Roman" w:cs="Times New Roman"/>
          <w:i w:val="0"/>
          <w:iCs/>
          <w:color w:val="000000" w:themeColor="text1"/>
          <w:sz w:val="24"/>
          <w:szCs w:val="24"/>
        </w:rPr>
        <w:instrText xml:space="preserve"> ADDIN EN.CITE &lt;EndNote&gt;&lt;Cite&gt;&lt;Author&gt;Mishra&lt;/Author&gt;&lt;Year&gt;2019&lt;/Year&gt;&lt;RecNum&gt;476&lt;/RecNum&gt;&lt;DisplayText&gt;[50]&lt;/DisplayText&gt;&lt;record&gt;&lt;rec-number&gt;476&lt;/rec-number&gt;&lt;foreign-keys&gt;&lt;key app="EN" db-id="wrvdepxeaes5szerfz2pptsxsd5w9rzzweet" timestamp="1708361706"&gt;476&lt;/key&gt;&lt;/foreign-keys&gt;&lt;ref-type name="Journal Article"&gt;17&lt;/ref-type&gt;&lt;contributors&gt;&lt;authors&gt;&lt;author&gt;Mishra, Vinita&lt;/author&gt;&lt;author&gt;Pathak, Chandramani %J International journal of biological macromolecules&lt;/author&gt;&lt;/authors&gt;&lt;/contributors&gt;&lt;titles&gt;&lt;title&gt;Human Toll-Like Receptor 4 (hTLR4): Structural and functional dynamics in cancer&lt;/title&gt;&lt;/titles&gt;&lt;pages&gt;425-451&lt;/pages&gt;&lt;volume&gt;122&lt;/volume&gt;&lt;dates&gt;&lt;year&gt;2019&lt;/year&gt;&lt;/dates&gt;&lt;isbn&gt;0141-8130&lt;/isbn&gt;&lt;urls&gt;&lt;/urls&gt;&lt;/record&gt;&lt;/Cite&gt;&lt;/EndNote&gt;</w:instrText>
      </w:r>
      <w:r w:rsidRPr="00E0771A">
        <w:rPr>
          <w:rFonts w:ascii="Times New Roman" w:eastAsia="Times New Roman" w:hAnsi="Times New Roman" w:cs="Times New Roman"/>
          <w:i w:val="0"/>
          <w:iCs/>
          <w:color w:val="000000" w:themeColor="text1"/>
          <w:sz w:val="24"/>
          <w:szCs w:val="24"/>
        </w:rPr>
        <w:fldChar w:fldCharType="separate"/>
      </w:r>
      <w:r w:rsidR="0008443F">
        <w:rPr>
          <w:rFonts w:ascii="Times New Roman" w:eastAsia="Times New Roman" w:hAnsi="Times New Roman" w:cs="Times New Roman"/>
          <w:i w:val="0"/>
          <w:iCs/>
          <w:noProof/>
          <w:color w:val="000000" w:themeColor="text1"/>
          <w:sz w:val="24"/>
          <w:szCs w:val="24"/>
        </w:rPr>
        <w:t>[50]</w:t>
      </w:r>
      <w:r w:rsidRPr="00E0771A">
        <w:rPr>
          <w:rFonts w:ascii="Times New Roman" w:eastAsia="Times New Roman" w:hAnsi="Times New Roman" w:cs="Times New Roman"/>
          <w:i w:val="0"/>
          <w:iCs/>
          <w:color w:val="000000" w:themeColor="text1"/>
          <w:sz w:val="24"/>
          <w:szCs w:val="24"/>
        </w:rPr>
        <w:fldChar w:fldCharType="end"/>
      </w:r>
      <w:r w:rsidRPr="00E0771A">
        <w:rPr>
          <w:rFonts w:ascii="Times New Roman" w:eastAsia="Times New Roman" w:hAnsi="Times New Roman" w:cs="Times New Roman"/>
          <w:i w:val="0"/>
          <w:iCs/>
          <w:color w:val="000000" w:themeColor="text1"/>
          <w:sz w:val="24"/>
          <w:szCs w:val="24"/>
        </w:rPr>
        <w:t>. The Glide SP analysis filtered 60 compounds, among them Guaiol had the highest binding affinity of −6.71 kcal/mol (</w:t>
      </w:r>
      <w:r w:rsidRPr="00E0771A">
        <w:rPr>
          <w:rFonts w:ascii="Times New Roman" w:eastAsia="Times New Roman" w:hAnsi="Times New Roman" w:cs="Times New Roman"/>
          <w:b/>
          <w:bCs/>
          <w:i w:val="0"/>
          <w:iCs/>
          <w:color w:val="000000" w:themeColor="text1"/>
          <w:sz w:val="24"/>
          <w:szCs w:val="24"/>
        </w:rPr>
        <w:t>Table 3</w:t>
      </w:r>
      <w:r w:rsidRPr="00E0771A">
        <w:rPr>
          <w:rFonts w:ascii="Times New Roman" w:eastAsia="Times New Roman" w:hAnsi="Times New Roman" w:cs="Times New Roman"/>
          <w:i w:val="0"/>
          <w:iCs/>
          <w:color w:val="000000" w:themeColor="text1"/>
          <w:sz w:val="24"/>
          <w:szCs w:val="24"/>
        </w:rPr>
        <w:t>), whereas the Glide XP docking analysis filtered the top 12 (</w:t>
      </w:r>
      <w:r w:rsidRPr="00E0771A">
        <w:rPr>
          <w:rFonts w:ascii="Times New Roman" w:eastAsia="Times New Roman" w:hAnsi="Times New Roman" w:cs="Times New Roman"/>
          <w:b/>
          <w:bCs/>
          <w:i w:val="0"/>
          <w:iCs/>
          <w:color w:val="000000" w:themeColor="text1"/>
          <w:sz w:val="24"/>
          <w:szCs w:val="24"/>
        </w:rPr>
        <w:t>Table 4</w:t>
      </w:r>
      <w:r w:rsidRPr="00E0771A">
        <w:rPr>
          <w:rFonts w:ascii="Times New Roman" w:eastAsia="Times New Roman" w:hAnsi="Times New Roman" w:cs="Times New Roman"/>
          <w:i w:val="0"/>
          <w:iCs/>
          <w:color w:val="000000" w:themeColor="text1"/>
          <w:sz w:val="24"/>
          <w:szCs w:val="24"/>
        </w:rPr>
        <w:t>) phytocompounds having the higher binding affinities with BACE-1; as compared to 241 compounds (</w:t>
      </w:r>
      <w:r w:rsidRPr="00E0771A">
        <w:rPr>
          <w:rFonts w:ascii="Times New Roman" w:eastAsia="Times New Roman" w:hAnsi="Times New Roman" w:cs="Times New Roman"/>
          <w:b/>
          <w:i w:val="0"/>
          <w:iCs/>
          <w:color w:val="000000" w:themeColor="text1"/>
          <w:sz w:val="24"/>
          <w:szCs w:val="24"/>
        </w:rPr>
        <w:t>the top 10 compounds are shown in Table 1</w:t>
      </w:r>
      <w:r w:rsidRPr="00E0771A">
        <w:rPr>
          <w:rFonts w:ascii="Times New Roman" w:eastAsia="Times New Roman" w:hAnsi="Times New Roman" w:cs="Times New Roman"/>
          <w:i w:val="0"/>
          <w:iCs/>
          <w:color w:val="000000" w:themeColor="text1"/>
          <w:sz w:val="24"/>
          <w:szCs w:val="24"/>
        </w:rPr>
        <w:t xml:space="preserve">). Among these top 12 phytocompounds, only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w:t>
      </w:r>
      <w:r w:rsidRPr="00E0771A">
        <w:rPr>
          <w:rFonts w:ascii="Times New Roman" w:eastAsia="Times New Roman" w:hAnsi="Times New Roman" w:cs="Times New Roman"/>
          <w:b/>
          <w:i w:val="0"/>
          <w:iCs/>
          <w:color w:val="000000" w:themeColor="text1"/>
          <w:sz w:val="24"/>
          <w:szCs w:val="24"/>
        </w:rPr>
        <w:t xml:space="preserve">Figure 2a) </w:t>
      </w:r>
      <w:r w:rsidRPr="00E0771A">
        <w:rPr>
          <w:rFonts w:ascii="Times New Roman" w:eastAsia="Times New Roman" w:hAnsi="Times New Roman" w:cs="Times New Roman"/>
          <w:i w:val="0"/>
          <w:iCs/>
          <w:color w:val="000000" w:themeColor="text1"/>
          <w:sz w:val="24"/>
          <w:szCs w:val="24"/>
        </w:rPr>
        <w:t>demonstrated the highest binding affinity of −6.65 kcal/mol. Subsequently, we subjected these top 12 phytocompounds to the Prime MM/GBSA suite to calculate their MM/GBSA ΔG binding scores (</w:t>
      </w:r>
      <w:r w:rsidRPr="00E0771A">
        <w:rPr>
          <w:rFonts w:ascii="Times New Roman" w:eastAsia="Times New Roman" w:hAnsi="Times New Roman" w:cs="Times New Roman"/>
          <w:b/>
          <w:bCs/>
          <w:i w:val="0"/>
          <w:iCs/>
          <w:color w:val="000000" w:themeColor="text1"/>
          <w:sz w:val="24"/>
          <w:szCs w:val="24"/>
        </w:rPr>
        <w:t>MM/GBSA scores shown in Table 5</w:t>
      </w:r>
      <w:r w:rsidRPr="00E0771A">
        <w:rPr>
          <w:rFonts w:ascii="Times New Roman" w:eastAsia="Times New Roman" w:hAnsi="Times New Roman" w:cs="Times New Roman"/>
          <w:i w:val="0"/>
          <w:iCs/>
          <w:color w:val="000000" w:themeColor="text1"/>
          <w:sz w:val="24"/>
          <w:szCs w:val="24"/>
        </w:rPr>
        <w:t xml:space="preserve">). Among those, </w:t>
      </w:r>
      <w:proofErr w:type="spellStart"/>
      <w:r w:rsidRPr="00E0771A">
        <w:rPr>
          <w:rFonts w:ascii="Times New Roman" w:eastAsia="Times New Roman" w:hAnsi="Times New Roman" w:cs="Times New Roman"/>
          <w:i w:val="0"/>
          <w:iCs/>
          <w:color w:val="000000" w:themeColor="text1"/>
          <w:sz w:val="24"/>
          <w:szCs w:val="24"/>
        </w:rPr>
        <w:t>Cyclocolorenone</w:t>
      </w:r>
      <w:proofErr w:type="spellEnd"/>
      <w:r w:rsidRPr="00E0771A">
        <w:rPr>
          <w:rFonts w:ascii="Times New Roman" w:eastAsia="Times New Roman" w:hAnsi="Times New Roman" w:cs="Times New Roman"/>
          <w:i w:val="0"/>
          <w:iCs/>
          <w:color w:val="000000" w:themeColor="text1"/>
          <w:sz w:val="24"/>
          <w:szCs w:val="24"/>
        </w:rPr>
        <w:t xml:space="preserve"> (</w:t>
      </w:r>
      <w:r w:rsidRPr="00E0771A">
        <w:rPr>
          <w:rFonts w:ascii="Times New Roman" w:eastAsia="Times New Roman" w:hAnsi="Times New Roman" w:cs="Times New Roman"/>
          <w:b/>
          <w:i w:val="0"/>
          <w:iCs/>
          <w:color w:val="000000" w:themeColor="text1"/>
          <w:sz w:val="24"/>
          <w:szCs w:val="24"/>
        </w:rPr>
        <w:t>Figure 2b</w:t>
      </w:r>
      <w:r w:rsidRPr="00E0771A">
        <w:rPr>
          <w:rFonts w:ascii="Times New Roman" w:eastAsia="Times New Roman" w:hAnsi="Times New Roman" w:cs="Times New Roman"/>
          <w:i w:val="0"/>
          <w:iCs/>
          <w:color w:val="000000" w:themeColor="text1"/>
          <w:sz w:val="24"/>
          <w:szCs w:val="24"/>
        </w:rPr>
        <w:t xml:space="preserve">) had the highest MM/GBSA ΔG binding score of −56.37kcal/mol with BACE-1. The Glide </w:t>
      </w:r>
      <w:r w:rsidRPr="00E0771A">
        <w:rPr>
          <w:rFonts w:ascii="Times New Roman" w:eastAsia="Times New Roman" w:hAnsi="Times New Roman" w:cs="Times New Roman"/>
          <w:i w:val="0"/>
          <w:iCs/>
          <w:color w:val="000000" w:themeColor="text1"/>
          <w:sz w:val="24"/>
          <w:szCs w:val="24"/>
        </w:rPr>
        <w:lastRenderedPageBreak/>
        <w:t xml:space="preserve">XP and Prime MM/GBSA suites filtered the most favorable chemical structures having the highest binding affinities. Hence,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and </w:t>
      </w:r>
      <w:proofErr w:type="spellStart"/>
      <w:r w:rsidRPr="00E0771A">
        <w:rPr>
          <w:rFonts w:ascii="Times New Roman" w:eastAsia="Times New Roman" w:hAnsi="Times New Roman" w:cs="Times New Roman"/>
          <w:i w:val="0"/>
          <w:iCs/>
          <w:color w:val="000000" w:themeColor="text1"/>
          <w:sz w:val="24"/>
          <w:szCs w:val="24"/>
        </w:rPr>
        <w:t>Cyclocolorenone</w:t>
      </w:r>
      <w:proofErr w:type="spellEnd"/>
      <w:r w:rsidRPr="00E0771A">
        <w:rPr>
          <w:rFonts w:ascii="Times New Roman" w:eastAsia="Times New Roman" w:hAnsi="Times New Roman" w:cs="Times New Roman"/>
          <w:i w:val="0"/>
          <w:iCs/>
          <w:color w:val="000000" w:themeColor="text1"/>
          <w:sz w:val="24"/>
          <w:szCs w:val="24"/>
        </w:rPr>
        <w:t xml:space="preserve"> were selected for analyzing the 2D and 3D interactions with BACE-1 residues.</w:t>
      </w:r>
    </w:p>
    <w:p w14:paraId="386FC92A" w14:textId="77777777" w:rsidR="007266B0" w:rsidRPr="00E0771A" w:rsidRDefault="00DB6425">
      <w:pPr>
        <w:pStyle w:val="Subtitle"/>
        <w:spacing w:before="0" w:after="240"/>
        <w:jc w:val="both"/>
        <w:rPr>
          <w:rFonts w:ascii="Times New Roman" w:eastAsia="Times New Roman" w:hAnsi="Times New Roman" w:cs="Times New Roman"/>
          <w:i w:val="0"/>
          <w:iCs/>
          <w:color w:val="000000" w:themeColor="text1"/>
          <w:sz w:val="24"/>
          <w:szCs w:val="24"/>
        </w:rPr>
      </w:pPr>
      <w:r w:rsidRPr="00E0771A">
        <w:rPr>
          <w:rFonts w:ascii="Times New Roman" w:eastAsia="Times New Roman" w:hAnsi="Times New Roman" w:cs="Times New Roman"/>
          <w:i w:val="0"/>
          <w:iCs/>
          <w:color w:val="000000" w:themeColor="text1"/>
          <w:sz w:val="24"/>
          <w:szCs w:val="24"/>
        </w:rPr>
        <w:t xml:space="preserve">The 2D interaction diagram of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w:t>
      </w:r>
      <w:r w:rsidRPr="00E0771A">
        <w:rPr>
          <w:rFonts w:ascii="Times New Roman" w:eastAsia="Times New Roman" w:hAnsi="Times New Roman" w:cs="Times New Roman"/>
          <w:b/>
          <w:i w:val="0"/>
          <w:iCs/>
          <w:color w:val="000000" w:themeColor="text1"/>
          <w:sz w:val="24"/>
          <w:szCs w:val="24"/>
        </w:rPr>
        <w:t>Figure 3a</w:t>
      </w:r>
      <w:r w:rsidRPr="00E0771A">
        <w:rPr>
          <w:rFonts w:ascii="Times New Roman" w:eastAsia="Times New Roman" w:hAnsi="Times New Roman" w:cs="Times New Roman"/>
          <w:i w:val="0"/>
          <w:iCs/>
          <w:color w:val="000000" w:themeColor="text1"/>
          <w:sz w:val="24"/>
          <w:szCs w:val="24"/>
        </w:rPr>
        <w:t xml:space="preserve">) showed three OH groups from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those formed hydrogen bonds with four BACE-1 residues Gln73, Lys107, Gly230, and Thr232. This result indicated interaction between the ligand and protein. The hydrogen bond distance between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and BACE-1 residues was measured using the ‘Measure’ tool of the Maestro suite. Using the measure tool, the 3D interaction diagrams displayed the bond distance between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and Gln73, Lys107, Gly230, and Thr232 were 1.69Ǻ, 2.06Ǻ, 1.89Ǻ and 3.29Ǻ respectively (</w:t>
      </w:r>
      <w:r w:rsidRPr="00E0771A">
        <w:rPr>
          <w:rFonts w:ascii="Times New Roman" w:eastAsia="Times New Roman" w:hAnsi="Times New Roman" w:cs="Times New Roman"/>
          <w:b/>
          <w:i w:val="0"/>
          <w:iCs/>
          <w:color w:val="000000" w:themeColor="text1"/>
          <w:sz w:val="24"/>
          <w:szCs w:val="24"/>
        </w:rPr>
        <w:t>shown in Figure 3b &amp; 3c</w:t>
      </w:r>
      <w:r w:rsidRPr="00E0771A">
        <w:rPr>
          <w:rFonts w:ascii="Times New Roman" w:eastAsia="Times New Roman" w:hAnsi="Times New Roman" w:cs="Times New Roman"/>
          <w:i w:val="0"/>
          <w:iCs/>
          <w:color w:val="000000" w:themeColor="text1"/>
          <w:sz w:val="24"/>
          <w:szCs w:val="24"/>
        </w:rPr>
        <w:t xml:space="preserve">). The ligand-protein hydrogen bond distances signify strong binding affinity with BACE-1. On the other hand, the carbonyl group of </w:t>
      </w:r>
      <w:proofErr w:type="spellStart"/>
      <w:r w:rsidRPr="00E0771A">
        <w:rPr>
          <w:rFonts w:ascii="Times New Roman" w:eastAsia="Times New Roman" w:hAnsi="Times New Roman" w:cs="Times New Roman"/>
          <w:i w:val="0"/>
          <w:iCs/>
          <w:color w:val="000000" w:themeColor="text1"/>
          <w:sz w:val="24"/>
          <w:szCs w:val="24"/>
        </w:rPr>
        <w:t>Cyclocolorenone</w:t>
      </w:r>
      <w:proofErr w:type="spellEnd"/>
      <w:r w:rsidRPr="00E0771A">
        <w:rPr>
          <w:rFonts w:ascii="Times New Roman" w:eastAsia="Times New Roman" w:hAnsi="Times New Roman" w:cs="Times New Roman"/>
          <w:i w:val="0"/>
          <w:iCs/>
          <w:color w:val="000000" w:themeColor="text1"/>
          <w:sz w:val="24"/>
          <w:szCs w:val="24"/>
        </w:rPr>
        <w:t xml:space="preserve"> formed a hydrogen bond with Thr232 (</w:t>
      </w:r>
      <w:r w:rsidRPr="00E0771A">
        <w:rPr>
          <w:rFonts w:ascii="Times New Roman" w:eastAsia="Times New Roman" w:hAnsi="Times New Roman" w:cs="Times New Roman"/>
          <w:b/>
          <w:i w:val="0"/>
          <w:iCs/>
          <w:color w:val="000000" w:themeColor="text1"/>
          <w:sz w:val="24"/>
          <w:szCs w:val="24"/>
        </w:rPr>
        <w:t>Figure 3d</w:t>
      </w:r>
      <w:r w:rsidRPr="00E0771A">
        <w:rPr>
          <w:rFonts w:ascii="Times New Roman" w:eastAsia="Times New Roman" w:hAnsi="Times New Roman" w:cs="Times New Roman"/>
          <w:i w:val="0"/>
          <w:iCs/>
          <w:color w:val="000000" w:themeColor="text1"/>
          <w:sz w:val="24"/>
          <w:szCs w:val="24"/>
        </w:rPr>
        <w:t>); with a bond distance of 4.31Ǻ (</w:t>
      </w:r>
      <w:r w:rsidRPr="00E0771A">
        <w:rPr>
          <w:rFonts w:ascii="Times New Roman" w:eastAsia="Times New Roman" w:hAnsi="Times New Roman" w:cs="Times New Roman"/>
          <w:b/>
          <w:i w:val="0"/>
          <w:iCs/>
          <w:color w:val="000000" w:themeColor="text1"/>
          <w:sz w:val="24"/>
          <w:szCs w:val="24"/>
        </w:rPr>
        <w:t>Figure 3e</w:t>
      </w:r>
      <w:r w:rsidRPr="00E0771A">
        <w:rPr>
          <w:rFonts w:ascii="Times New Roman" w:eastAsia="Times New Roman" w:hAnsi="Times New Roman" w:cs="Times New Roman"/>
          <w:i w:val="0"/>
          <w:iCs/>
          <w:color w:val="000000" w:themeColor="text1"/>
          <w:sz w:val="24"/>
          <w:szCs w:val="24"/>
        </w:rPr>
        <w:t xml:space="preserve">). Together these results suggested that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and </w:t>
      </w:r>
      <w:proofErr w:type="spellStart"/>
      <w:r w:rsidRPr="00E0771A">
        <w:rPr>
          <w:rFonts w:ascii="Times New Roman" w:eastAsia="Times New Roman" w:hAnsi="Times New Roman" w:cs="Times New Roman"/>
          <w:i w:val="0"/>
          <w:iCs/>
          <w:color w:val="000000" w:themeColor="text1"/>
          <w:sz w:val="24"/>
          <w:szCs w:val="24"/>
        </w:rPr>
        <w:t>Cyclocolorenone</w:t>
      </w:r>
      <w:proofErr w:type="spellEnd"/>
      <w:r w:rsidRPr="00E0771A">
        <w:rPr>
          <w:rFonts w:ascii="Times New Roman" w:eastAsia="Times New Roman" w:hAnsi="Times New Roman" w:cs="Times New Roman"/>
          <w:i w:val="0"/>
          <w:iCs/>
          <w:color w:val="000000" w:themeColor="text1"/>
          <w:sz w:val="24"/>
          <w:szCs w:val="24"/>
        </w:rPr>
        <w:t xml:space="preserve"> can interact with BACE-1 in silico. Furthermore, such interactions between Indicol-BACE1 and Cyclocolorenone-BACE1 could be inhibitory to BACE-1 activity in situ. However, in order to rule out the artifactuality of these outcomes it was necessary to compare the interaction between BACE1 and these compounds against suitable controls.</w:t>
      </w:r>
    </w:p>
    <w:p w14:paraId="33851CE9" w14:textId="1DDC6C28"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molecular docking results (including the bond distance and interactions)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ith BACE-1 were compared to positive and negative control. We used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as a positive control, which is a known synthetic inhibitor to BACE-1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Kennedy&lt;/Author&gt;&lt;Year&gt;2016&lt;/Year&gt;&lt;RecNum&gt;657&lt;/RecNum&gt;&lt;DisplayText&gt;[51]&lt;/DisplayText&gt;&lt;record&gt;&lt;rec-number&gt;657&lt;/rec-number&gt;&lt;foreign-keys&gt;&lt;key app="EN" db-id="wrvdepxeaes5szerfz2pptsxsd5w9rzzweet" timestamp="1708641938"&gt;657&lt;/key&gt;&lt;/foreign-keys&gt;&lt;ref-type name="Journal Article"&gt;17&lt;/ref-type&gt;&lt;contributors&gt;&lt;authors&gt;&lt;author&gt;Kennedy, Matthew E&lt;/author&gt;&lt;author&gt;Stamford, Andrew W&lt;/author&gt;&lt;author&gt;Chen, Xia&lt;/author&gt;&lt;author&gt;Cox, Kathleen&lt;/author&gt;&lt;author&gt;Cumming, Jared N&lt;/author&gt;&lt;author&gt;Dockendorf, Marissa F&lt;/author&gt;&lt;author&gt;Egan, Michael&lt;/author&gt;&lt;author&gt;Ereshefsky, Larry&lt;/author&gt;&lt;author&gt;Hodgson, Robert A&lt;/author&gt;&lt;author&gt;Hyde, Lynn A&lt;/author&gt;&lt;/authors&gt;&lt;/contributors&gt;&lt;titles&gt;&lt;title&gt;The BACE1 inhibitor verubecestat (MK-8931) reduces CNS β-amyloid in animal models and in Alzheimer’s disease patients&lt;/title&gt;&lt;secondary-title&gt;Science translational medicine&lt;/secondary-title&gt;&lt;/titles&gt;&lt;periodical&gt;&lt;full-title&gt;Science translational medicine&lt;/full-title&gt;&lt;/periodical&gt;&lt;pages&gt;363ra150-363ra150&lt;/pages&gt;&lt;volume&gt;8&lt;/volume&gt;&lt;number&gt;363&lt;/number&gt;&lt;dates&gt;&lt;year&gt;2016&lt;/year&gt;&lt;/dates&gt;&lt;isbn&gt;1946-6234&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51]</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Under similar conditions, using similar parameters It was found that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show binding energy of </w:t>
      </w:r>
      <w:r w:rsidRPr="00E0771A">
        <w:rPr>
          <w:rFonts w:ascii="Times New Roman" w:eastAsia="Times New Roman" w:hAnsi="Times New Roman" w:cs="Times New Roman"/>
          <w:color w:val="000000" w:themeColor="text1"/>
          <w:sz w:val="24"/>
          <w:lang w:eastAsia="en-IN"/>
        </w:rPr>
        <w:t>−</w:t>
      </w:r>
      <w:r w:rsidRPr="00E0771A">
        <w:rPr>
          <w:rFonts w:ascii="Times New Roman" w:eastAsia="Times New Roman" w:hAnsi="Times New Roman" w:cs="Times New Roman"/>
          <w:color w:val="000000" w:themeColor="text1"/>
          <w:sz w:val="24"/>
        </w:rPr>
        <w:t>6.8kcal/mol and formed hydrogen bonds with Gly11, Gln73, Thr232, and Arg235 (</w:t>
      </w:r>
      <w:r w:rsidRPr="00E0771A">
        <w:rPr>
          <w:rFonts w:ascii="Times New Roman" w:eastAsia="Times New Roman" w:hAnsi="Times New Roman" w:cs="Times New Roman"/>
          <w:b/>
          <w:color w:val="000000" w:themeColor="text1"/>
          <w:sz w:val="24"/>
        </w:rPr>
        <w:t>Figure 3f</w:t>
      </w:r>
      <w:r w:rsidRPr="00E0771A">
        <w:rPr>
          <w:rFonts w:ascii="Times New Roman" w:eastAsia="Times New Roman" w:hAnsi="Times New Roman" w:cs="Times New Roman"/>
          <w:color w:val="000000" w:themeColor="text1"/>
          <w:sz w:val="24"/>
        </w:rPr>
        <w:t>). Additionally, the bond distances were 2.01Å, 2.03Å, 2.21Å and 2.17Å (</w:t>
      </w:r>
      <w:r w:rsidRPr="00E0771A">
        <w:rPr>
          <w:rFonts w:ascii="Times New Roman" w:eastAsia="Times New Roman" w:hAnsi="Times New Roman" w:cs="Times New Roman"/>
          <w:b/>
          <w:color w:val="000000" w:themeColor="text1"/>
          <w:sz w:val="24"/>
        </w:rPr>
        <w:t>Figure 3g</w:t>
      </w:r>
      <w:r w:rsidRPr="00E0771A">
        <w:rPr>
          <w:rFonts w:ascii="Times New Roman" w:eastAsia="Times New Roman" w:hAnsi="Times New Roman" w:cs="Times New Roman"/>
          <w:color w:val="000000" w:themeColor="text1"/>
          <w:sz w:val="24"/>
        </w:rPr>
        <w:t xml:space="preserve">). The results display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binding with two crucial BACE-1 residues as compared to the four crucial residues by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These results suggested toward weaker binding affinity between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and BACE-1 </w:t>
      </w:r>
      <w:r w:rsidRPr="00E0771A">
        <w:rPr>
          <w:rFonts w:ascii="Times New Roman" w:eastAsia="Times New Roman" w:hAnsi="Times New Roman" w:cs="Times New Roman"/>
          <w:iCs/>
          <w:color w:val="000000" w:themeColor="text1"/>
          <w:sz w:val="24"/>
        </w:rPr>
        <w:t>as compared to that between Indicol-BACE1</w:t>
      </w:r>
      <w:r w:rsidRPr="00E0771A">
        <w:rPr>
          <w:rFonts w:ascii="Times New Roman" w:eastAsia="Times New Roman" w:hAnsi="Times New Roman" w:cs="Times New Roman"/>
          <w:color w:val="000000" w:themeColor="text1"/>
          <w:sz w:val="24"/>
        </w:rPr>
        <w:t xml:space="preserve">. As a negative control, we docked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with pepsin (stomach enzyme belonging to the aspartic protease family)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Fu&lt;/Author&gt;&lt;Year&gt;2021&lt;/Year&gt;&lt;RecNum&gt;658&lt;/RecNum&gt;&lt;DisplayText&gt;[52]&lt;/DisplayText&gt;&lt;record&gt;&lt;rec-number&gt;658&lt;/rec-number&gt;&lt;foreign-keys&gt;&lt;key app="EN" db-id="wrvdepxeaes5szerfz2pptsxsd5w9rzzweet" timestamp="1708642003"&gt;658&lt;/key&gt;&lt;/foreign-keys&gt;&lt;ref-type name="Journal Article"&gt;17&lt;/ref-type&gt;&lt;contributors&gt;&lt;authors&gt;&lt;author&gt;Fu, Zhirong&lt;/author&gt;&lt;author&gt;Akula, Srinivas&lt;/author&gt;&lt;author&gt;Thorpe, Michael&lt;/author&gt;&lt;author&gt;Hellman, Lars %J Biological Chemistry&lt;/author&gt;&lt;/authors&gt;&lt;/contributors&gt;&lt;titles&gt;&lt;title&gt;Marked difference in efficiency of the digestive enzymes pepsin, trypsin, chymotrypsin, and pancreatic elastase to cleave tightly folded proteins&lt;/title&gt;&lt;secondary-title&gt; Biological Chemistry&lt;/secondary-title&gt;&lt;/titles&gt;&lt;pages&gt;861-867&lt;/pages&gt;&lt;volume&gt;402&lt;/volume&gt;&lt;number&gt;7&lt;/number&gt;&lt;dates&gt;&lt;year&gt;2021&lt;/year&gt;&lt;/dates&gt;&lt;isbn&gt;1437-4315&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5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The docking results showed a binding score of </w:t>
      </w:r>
      <w:r w:rsidRPr="00E0771A">
        <w:rPr>
          <w:rFonts w:ascii="Times New Roman" w:eastAsia="Times New Roman" w:hAnsi="Times New Roman" w:cs="Times New Roman"/>
          <w:color w:val="000000" w:themeColor="text1"/>
          <w:sz w:val="24"/>
          <w:lang w:eastAsia="en-IN"/>
        </w:rPr>
        <w:t>−</w:t>
      </w:r>
      <w:r w:rsidRPr="00E0771A">
        <w:rPr>
          <w:rFonts w:ascii="Times New Roman" w:eastAsia="Times New Roman" w:hAnsi="Times New Roman" w:cs="Times New Roman"/>
          <w:color w:val="000000" w:themeColor="text1"/>
          <w:sz w:val="24"/>
        </w:rPr>
        <w:t xml:space="preserve">7.7 kcal/mol.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formed a hydrogen bond with pepsin residue Gln308. The bond distance was found to be 2.11Å (</w:t>
      </w:r>
      <w:r w:rsidRPr="00E0771A">
        <w:rPr>
          <w:rFonts w:ascii="Times New Roman" w:eastAsia="Times New Roman" w:hAnsi="Times New Roman" w:cs="Times New Roman"/>
          <w:b/>
          <w:color w:val="000000" w:themeColor="text1"/>
          <w:sz w:val="24"/>
        </w:rPr>
        <w:t>Figure 3h &amp; 3i</w:t>
      </w:r>
      <w:r w:rsidRPr="00E0771A">
        <w:rPr>
          <w:rFonts w:ascii="Times New Roman" w:eastAsia="Times New Roman" w:hAnsi="Times New Roman" w:cs="Times New Roman"/>
          <w:color w:val="000000" w:themeColor="text1"/>
          <w:sz w:val="24"/>
        </w:rPr>
        <w:t xml:space="preserve">).  Parallelly, in other negative control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as docked with pepsin (</w:t>
      </w:r>
      <w:r w:rsidRPr="00E0771A">
        <w:rPr>
          <w:rFonts w:ascii="Times New Roman" w:eastAsia="Times New Roman" w:hAnsi="Times New Roman" w:cs="Times New Roman"/>
          <w:b/>
          <w:color w:val="000000" w:themeColor="text1"/>
          <w:sz w:val="24"/>
        </w:rPr>
        <w:t>as shown in Figure 3j</w:t>
      </w:r>
      <w:r w:rsidRPr="00E0771A">
        <w:rPr>
          <w:rFonts w:ascii="Times New Roman" w:eastAsia="Times New Roman" w:hAnsi="Times New Roman" w:cs="Times New Roman"/>
          <w:color w:val="000000" w:themeColor="text1"/>
          <w:sz w:val="24"/>
        </w:rPr>
        <w:t xml:space="preserve">). Herein it was observed that hydrogen bond (with bond distance 2.12Ǻ) formation take place between the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OH group and Gly93 of pepsin (</w:t>
      </w:r>
      <w:r w:rsidRPr="00E0771A">
        <w:rPr>
          <w:rFonts w:ascii="Times New Roman" w:eastAsia="Times New Roman" w:hAnsi="Times New Roman" w:cs="Times New Roman"/>
          <w:b/>
          <w:color w:val="000000" w:themeColor="text1"/>
          <w:sz w:val="24"/>
        </w:rPr>
        <w:t>shown in Figure 3k</w:t>
      </w:r>
      <w:r w:rsidRPr="00E0771A">
        <w:rPr>
          <w:rFonts w:ascii="Times New Roman" w:eastAsia="Times New Roman" w:hAnsi="Times New Roman" w:cs="Times New Roman"/>
          <w:color w:val="000000" w:themeColor="text1"/>
          <w:sz w:val="24"/>
        </w:rPr>
        <w:t xml:space="preserve">). Clearly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as unable to interfere with pepsin functioning </w:t>
      </w:r>
      <w:r w:rsidRPr="00E0771A">
        <w:rPr>
          <w:rFonts w:ascii="Times New Roman" w:eastAsia="Times New Roman" w:hAnsi="Times New Roman" w:cs="Times New Roman"/>
          <w:i/>
          <w:color w:val="000000" w:themeColor="text1"/>
          <w:sz w:val="24"/>
        </w:rPr>
        <w:t>in silico</w:t>
      </w:r>
      <w:r w:rsidRPr="00E0771A">
        <w:rPr>
          <w:rFonts w:ascii="Times New Roman" w:eastAsia="Times New Roman" w:hAnsi="Times New Roman" w:cs="Times New Roman"/>
          <w:color w:val="000000" w:themeColor="text1"/>
          <w:sz w:val="24"/>
        </w:rPr>
        <w:t xml:space="preserve"> (as Ile94 and Gln277 are the active sites of pepsin). Thus, both the negative controls eliminated the possibility of any artifact in the interaction between Indicol-BACE1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BACE and simultaneously our results also ruled out possibility of </w:t>
      </w:r>
      <w:proofErr w:type="spellStart"/>
      <w:r w:rsidRPr="00E0771A">
        <w:rPr>
          <w:rFonts w:ascii="Times New Roman" w:eastAsia="Times New Roman" w:hAnsi="Times New Roman" w:cs="Times New Roman"/>
          <w:color w:val="000000" w:themeColor="text1"/>
          <w:sz w:val="24"/>
        </w:rPr>
        <w:lastRenderedPageBreak/>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interfering with other regulatory enzymes. Together these results establish the potential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to effectively and specifically target BACE-1 crucial residues without interfering with other metabolic enzymes. </w:t>
      </w:r>
    </w:p>
    <w:p w14:paraId="14B2E985" w14:textId="7C52F743"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MM/GBSA is a molecular docking method that combines molecular mechanics energies and implicit solvation models; to calculate conformational changes between ligand-protein interactions. Many studies have shown MM/GBSA scores to identify and rank the effective inhibitors against specific protein targets such as Acetylcholinesterase, BACE-1 and </w:t>
      </w:r>
      <w:proofErr w:type="spellStart"/>
      <w:r w:rsidRPr="00E0771A">
        <w:rPr>
          <w:rFonts w:ascii="Times New Roman" w:eastAsia="Times New Roman" w:hAnsi="Times New Roman" w:cs="Times New Roman"/>
          <w:color w:val="000000" w:themeColor="text1"/>
          <w:sz w:val="24"/>
        </w:rPr>
        <w:t>synapsin</w:t>
      </w:r>
      <w:proofErr w:type="spellEnd"/>
      <w:r w:rsidRPr="00E0771A">
        <w:rPr>
          <w:rFonts w:ascii="Times New Roman" w:eastAsia="Times New Roman" w:hAnsi="Times New Roman" w:cs="Times New Roman"/>
          <w:color w:val="000000" w:themeColor="text1"/>
          <w:sz w:val="24"/>
        </w:rPr>
        <w:t xml:space="preserve"> I, II and III with </w:t>
      </w:r>
      <w:proofErr w:type="spellStart"/>
      <w:r w:rsidRPr="00E0771A">
        <w:rPr>
          <w:rFonts w:ascii="Times New Roman" w:eastAsia="Times New Roman" w:hAnsi="Times New Roman" w:cs="Times New Roman"/>
          <w:color w:val="000000" w:themeColor="text1"/>
          <w:sz w:val="24"/>
        </w:rPr>
        <w:t>ursolic</w:t>
      </w:r>
      <w:proofErr w:type="spellEnd"/>
      <w:r w:rsidRPr="00E0771A">
        <w:rPr>
          <w:rFonts w:ascii="Times New Roman" w:eastAsia="Times New Roman" w:hAnsi="Times New Roman" w:cs="Times New Roman"/>
          <w:color w:val="000000" w:themeColor="text1"/>
          <w:sz w:val="24"/>
        </w:rPr>
        <w:t xml:space="preserve"> acid, </w:t>
      </w:r>
      <w:proofErr w:type="spellStart"/>
      <w:r w:rsidRPr="00E0771A">
        <w:rPr>
          <w:rFonts w:ascii="Times New Roman" w:eastAsia="Times New Roman" w:hAnsi="Times New Roman" w:cs="Times New Roman"/>
          <w:color w:val="000000" w:themeColor="text1"/>
          <w:sz w:val="24"/>
        </w:rPr>
        <w:t>rosmarinic</w:t>
      </w:r>
      <w:proofErr w:type="spellEnd"/>
      <w:r w:rsidRPr="00E0771A">
        <w:rPr>
          <w:rFonts w:ascii="Times New Roman" w:eastAsia="Times New Roman" w:hAnsi="Times New Roman" w:cs="Times New Roman"/>
          <w:color w:val="000000" w:themeColor="text1"/>
          <w:sz w:val="24"/>
        </w:rPr>
        <w:t xml:space="preserve"> acid, and </w:t>
      </w:r>
      <w:proofErr w:type="spellStart"/>
      <w:r w:rsidRPr="00E0771A">
        <w:rPr>
          <w:rFonts w:ascii="Times New Roman" w:eastAsia="Times New Roman" w:hAnsi="Times New Roman" w:cs="Times New Roman"/>
          <w:color w:val="000000" w:themeColor="text1"/>
          <w:sz w:val="24"/>
        </w:rPr>
        <w:t>carnosic</w:t>
      </w:r>
      <w:proofErr w:type="spellEnd"/>
      <w:r w:rsidRPr="00E0771A">
        <w:rPr>
          <w:rFonts w:ascii="Times New Roman" w:eastAsia="Times New Roman" w:hAnsi="Times New Roman" w:cs="Times New Roman"/>
          <w:color w:val="000000" w:themeColor="text1"/>
          <w:sz w:val="24"/>
        </w:rPr>
        <w:t xml:space="preserve"> acid; HMOX1,CNR1, STAT3, HDAC2, and MAOB with </w:t>
      </w:r>
      <w:proofErr w:type="spellStart"/>
      <w:r w:rsidRPr="00E0771A">
        <w:rPr>
          <w:rFonts w:ascii="Times New Roman" w:eastAsia="Times New Roman" w:hAnsi="Times New Roman" w:cs="Times New Roman"/>
          <w:color w:val="000000" w:themeColor="text1"/>
          <w:sz w:val="24"/>
        </w:rPr>
        <w:t>glycyrrhisoflavone</w:t>
      </w:r>
      <w:proofErr w:type="spellEnd"/>
      <w:r w:rsidRPr="00E0771A">
        <w:rPr>
          <w:rFonts w:ascii="Times New Roman" w:eastAsia="Times New Roman" w:hAnsi="Times New Roman" w:cs="Times New Roman"/>
          <w:color w:val="000000" w:themeColor="text1"/>
          <w:sz w:val="24"/>
        </w:rPr>
        <w:t xml:space="preserve">, eugenol, ferulic acid, methyl </w:t>
      </w:r>
      <w:proofErr w:type="spellStart"/>
      <w:r w:rsidRPr="00E0771A">
        <w:rPr>
          <w:rFonts w:ascii="Times New Roman" w:eastAsia="Times New Roman" w:hAnsi="Times New Roman" w:cs="Times New Roman"/>
          <w:color w:val="000000" w:themeColor="text1"/>
          <w:sz w:val="24"/>
        </w:rPr>
        <w:t>jasmonate</w:t>
      </w:r>
      <w:proofErr w:type="spellEnd"/>
      <w:r w:rsidRPr="00E0771A">
        <w:rPr>
          <w:rFonts w:ascii="Times New Roman" w:eastAsia="Times New Roman" w:hAnsi="Times New Roman" w:cs="Times New Roman"/>
          <w:color w:val="000000" w:themeColor="text1"/>
          <w:sz w:val="24"/>
        </w:rPr>
        <w:t xml:space="preserve">, geranyl </w:t>
      </w:r>
      <w:proofErr w:type="spellStart"/>
      <w:r w:rsidRPr="00E0771A">
        <w:rPr>
          <w:rFonts w:ascii="Times New Roman" w:eastAsia="Times New Roman" w:hAnsi="Times New Roman" w:cs="Times New Roman"/>
          <w:color w:val="000000" w:themeColor="text1"/>
          <w:sz w:val="24"/>
        </w:rPr>
        <w:t>formate</w:t>
      </w:r>
      <w:proofErr w:type="spellEnd"/>
      <w:r w:rsidRPr="00E0771A">
        <w:rPr>
          <w:rFonts w:ascii="Times New Roman" w:eastAsia="Times New Roman" w:hAnsi="Times New Roman" w:cs="Times New Roman"/>
          <w:color w:val="000000" w:themeColor="text1"/>
          <w:sz w:val="24"/>
        </w:rPr>
        <w:t xml:space="preserve">, formononetin, and elemicin </w:t>
      </w:r>
      <w:r w:rsidRPr="00E0771A">
        <w:rPr>
          <w:rFonts w:ascii="Times New Roman" w:eastAsia="Times New Roman" w:hAnsi="Times New Roman" w:cs="Times New Roman"/>
          <w:color w:val="000000" w:themeColor="text1"/>
          <w:sz w:val="24"/>
        </w:rPr>
        <w:fldChar w:fldCharType="begin">
          <w:fldData xml:space="preserve">PEVuZE5vdGU+PENpdGU+PEF1dGhvcj5QYXR0YXI8L0F1dGhvcj48WWVhcj4yMDIwPC9ZZWFyPjxS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QYXR0YXI8L0F1dGhvcj48WWVhcj4yMDIwPC9ZZWFyPjxS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42, 53-55]</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Similarly, our MM/GBSA results revealed the docking score of </w:t>
      </w:r>
      <w:r w:rsidRPr="00E0771A">
        <w:rPr>
          <w:rFonts w:ascii="Times New Roman" w:hAnsi="Times New Roman" w:cs="Times New Roman"/>
          <w:color w:val="000000" w:themeColor="text1"/>
          <w:sz w:val="24"/>
          <w:lang w:eastAsia="zh-CN"/>
        </w:rPr>
        <w:t xml:space="preserve">7.11 </w:t>
      </w:r>
      <w:r w:rsidRPr="00E0771A">
        <w:rPr>
          <w:rFonts w:ascii="Times New Roman" w:eastAsia="Times New Roman" w:hAnsi="Times New Roman" w:cs="Times New Roman"/>
          <w:color w:val="000000" w:themeColor="text1"/>
          <w:sz w:val="24"/>
        </w:rPr>
        <w:t xml:space="preserve">kcal/mol, between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crucial BACE-1 residues. Whereas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showed an MM/GBSA dock score of −56.37 kcal/mol. Between both these compounds, only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displayed an efficient hydrogen binding affinity with crucial BACE-1 residues Gln73, Lys107, Gly230, and Thr232; in contrast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hich had hydrogen binding only with Thr232. Although the positive MM/GBSA docking score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BACE-1 might suggest an endothermic reaction occurring in the cell, as compared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and BACE -1. But these must be corelated using an </w:t>
      </w:r>
      <w:r w:rsidRPr="00E0771A">
        <w:rPr>
          <w:rFonts w:ascii="Times New Roman" w:eastAsia="Times New Roman" w:hAnsi="Times New Roman" w:cs="Times New Roman"/>
          <w:i/>
          <w:iCs/>
          <w:color w:val="000000" w:themeColor="text1"/>
          <w:sz w:val="24"/>
        </w:rPr>
        <w:t>in vitro</w:t>
      </w:r>
      <w:r w:rsidRPr="00E0771A">
        <w:rPr>
          <w:rFonts w:ascii="Times New Roman" w:eastAsia="Times New Roman" w:hAnsi="Times New Roman" w:cs="Times New Roman"/>
          <w:color w:val="000000" w:themeColor="text1"/>
          <w:sz w:val="24"/>
        </w:rPr>
        <w:t xml:space="preserve"> study aimed to deduce the type of biochemical reaction taking place in the neuronal cells. </w:t>
      </w:r>
    </w:p>
    <w:p w14:paraId="2EB542BF"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bookmarkStart w:id="9" w:name="_heading=h.bp8cpp1xhxtr" w:colFirst="0" w:colLast="0"/>
      <w:bookmarkEnd w:id="9"/>
      <w:r w:rsidRPr="00E0771A">
        <w:rPr>
          <w:rFonts w:ascii="Times New Roman" w:hAnsi="Times New Roman" w:cs="Times New Roman"/>
          <w:b/>
          <w:bCs/>
          <w:color w:val="000000" w:themeColor="text1"/>
          <w:sz w:val="24"/>
          <w:szCs w:val="24"/>
        </w:rPr>
        <w:t xml:space="preserve">Molecular dynamic simulations of </w:t>
      </w:r>
      <w:proofErr w:type="spellStart"/>
      <w:r w:rsidRPr="00E0771A">
        <w:rPr>
          <w:rFonts w:ascii="Times New Roman" w:hAnsi="Times New Roman" w:cs="Times New Roman"/>
          <w:b/>
          <w:bCs/>
          <w:color w:val="000000" w:themeColor="text1"/>
          <w:sz w:val="24"/>
          <w:szCs w:val="24"/>
        </w:rPr>
        <w:t>Indicol</w:t>
      </w:r>
      <w:proofErr w:type="spellEnd"/>
      <w:r w:rsidRPr="00E0771A">
        <w:rPr>
          <w:rFonts w:ascii="Times New Roman" w:hAnsi="Times New Roman" w:cs="Times New Roman"/>
          <w:b/>
          <w:bCs/>
          <w:color w:val="000000" w:themeColor="text1"/>
          <w:sz w:val="24"/>
          <w:szCs w:val="24"/>
        </w:rPr>
        <w:t xml:space="preserve"> and </w:t>
      </w:r>
      <w:proofErr w:type="spellStart"/>
      <w:r w:rsidRPr="00E0771A">
        <w:rPr>
          <w:rFonts w:ascii="Times New Roman" w:hAnsi="Times New Roman" w:cs="Times New Roman"/>
          <w:b/>
          <w:bCs/>
          <w:color w:val="000000" w:themeColor="text1"/>
          <w:sz w:val="24"/>
          <w:szCs w:val="24"/>
        </w:rPr>
        <w:t>Cyclocolorenone</w:t>
      </w:r>
      <w:proofErr w:type="spellEnd"/>
      <w:r w:rsidRPr="00E0771A">
        <w:rPr>
          <w:rFonts w:ascii="Times New Roman" w:hAnsi="Times New Roman" w:cs="Times New Roman"/>
          <w:b/>
          <w:bCs/>
          <w:color w:val="000000" w:themeColor="text1"/>
          <w:sz w:val="24"/>
          <w:szCs w:val="24"/>
        </w:rPr>
        <w:t xml:space="preserve"> with BACE-1:</w:t>
      </w:r>
      <w:r w:rsidRPr="00E0771A">
        <w:rPr>
          <w:rFonts w:ascii="Times New Roman" w:hAnsi="Times New Roman" w:cs="Times New Roman"/>
          <w:color w:val="000000" w:themeColor="text1"/>
          <w:sz w:val="24"/>
          <w:szCs w:val="24"/>
        </w:rPr>
        <w:t xml:space="preserve"> </w:t>
      </w:r>
    </w:p>
    <w:p w14:paraId="7ACE7266" w14:textId="2B336FAF"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MD simulation provides a thorough visualization of the ligand-protein interactions on an atomic scale concerning time. This method also considers a few physiological parameters such as pH, temperature, pressure, water, ions, and other molecules in the system. These parameters are known to mimic the cellular environment by placing a solvation layer along with a force field around the target ligand–protein. Therefore, the MD simulation approach is used to assess the overall stability of ligand–protein complexes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Singh&lt;/Author&gt;&lt;Year&gt;2020&lt;/Year&gt;&lt;RecNum&gt;659&lt;/RecNum&gt;&lt;DisplayText&gt;[56]&lt;/DisplayText&gt;&lt;record&gt;&lt;rec-number&gt;659&lt;/rec-number&gt;&lt;foreign-keys&gt;&lt;key app="EN" db-id="wrvdepxeaes5szerfz2pptsxsd5w9rzzweet" timestamp="1708642327"&gt;659&lt;/key&gt;&lt;/foreign-keys&gt;&lt;ref-type name="Journal Article"&gt;17&lt;/ref-type&gt;&lt;contributors&gt;&lt;authors&gt;&lt;author&gt;Singh, Sakshi&lt;/author&gt;&lt;author&gt;Singh, Vinay Kumar &lt;/author&gt;&lt;/authors&gt;&lt;/contributors&gt;&lt;titles&gt;&lt;title&gt;Molecular dynamics simulation: methods and application&lt;/title&gt;&lt;secondary-title&gt;Frontiers in protein structure, function,&lt;/secondary-title&gt;&lt;/titles&gt;&lt;periodical&gt;&lt;full-title&gt;Frontiers in protein structure, function,&lt;/full-title&gt;&lt;/periodical&gt;&lt;pages&gt;213-238&lt;/pages&gt;&lt;dates&gt;&lt;year&gt;2020&lt;/year&gt;&lt;/dates&gt;&lt;isbn&gt;981155529X&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56]</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ased on this we conducted the MD simulation between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BACE-1 for 100ns. The acceptable RMSD values for ligand-protein are usually between 0-3.0Å in an MD simulation having stable and normal conditions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Sukanya&lt;/Author&gt;&lt;Year&gt;2022&lt;/Year&gt;&lt;RecNum&gt;482&lt;/RecNum&gt;&lt;DisplayText&gt;[57]&lt;/DisplayText&gt;&lt;record&gt;&lt;rec-number&gt;482&lt;/rec-number&gt;&lt;foreign-keys&gt;&lt;key app="EN" db-id="wrvdepxeaes5szerfz2pptsxsd5w9rzzweet" timestamp="1708364710"&gt;482&lt;/key&gt;&lt;/foreign-keys&gt;&lt;ref-type name="Journal Article"&gt;17&lt;/ref-type&gt;&lt;contributors&gt;&lt;authors&gt;&lt;author&gt;Sukanya, Sukanya&lt;/author&gt;&lt;author&gt;Choudhary, Bhanwar Singh&lt;/author&gt;&lt;author&gt;Mehta, Pakhuri&lt;/author&gt;&lt;author&gt;Filipek, Slawomir&lt;/author&gt;&lt;author&gt;Malik, Ruchi&lt;/author&gt;&lt;/authors&gt;&lt;/contributors&gt;&lt;titles&gt;&lt;title&gt;Structure-based virtual screening, biological assessment, and MD simulation studies of novel CNS compatible GSK-3β inhibitors as potential Alzheimer’s disease therapeutics&lt;/title&gt;&lt;/titles&gt;&lt;dates&gt;&lt;year&gt;2022&lt;/year&gt;&lt;/dates&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5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Studies showcasing the </w:t>
      </w:r>
      <w:r w:rsidRPr="00E0771A">
        <w:rPr>
          <w:rFonts w:ascii="Times New Roman" w:eastAsia="Times New Roman" w:hAnsi="Times New Roman" w:cs="Times New Roman"/>
          <w:i/>
          <w:iCs/>
          <w:color w:val="000000" w:themeColor="text1"/>
          <w:sz w:val="24"/>
        </w:rPr>
        <w:t>in silico</w:t>
      </w:r>
      <w:r w:rsidRPr="00E0771A">
        <w:rPr>
          <w:rFonts w:ascii="Times New Roman" w:eastAsia="Times New Roman" w:hAnsi="Times New Roman" w:cs="Times New Roman"/>
          <w:color w:val="000000" w:themeColor="text1"/>
          <w:sz w:val="24"/>
        </w:rPr>
        <w:t xml:space="preserve"> inhibitory potentials of </w:t>
      </w:r>
      <w:r w:rsidRPr="00E0771A">
        <w:rPr>
          <w:rFonts w:ascii="Times New Roman" w:eastAsia="Times New Roman" w:hAnsi="Times New Roman" w:cs="Times New Roman"/>
          <w:i/>
          <w:iCs/>
          <w:color w:val="000000" w:themeColor="text1"/>
          <w:sz w:val="24"/>
        </w:rPr>
        <w:t>Morus alba</w:t>
      </w:r>
      <w:r w:rsidRPr="00E0771A">
        <w:rPr>
          <w:rFonts w:ascii="Times New Roman" w:eastAsia="Times New Roman" w:hAnsi="Times New Roman" w:cs="Times New Roman"/>
          <w:color w:val="000000" w:themeColor="text1"/>
          <w:sz w:val="24"/>
        </w:rPr>
        <w:t xml:space="preserve"> Linn derived phytocompounds and phytocompounds from traditional medicinal plants like glucoraphanin, vitexin, and </w:t>
      </w:r>
      <w:proofErr w:type="spellStart"/>
      <w:r w:rsidRPr="00E0771A">
        <w:rPr>
          <w:rFonts w:ascii="Times New Roman" w:eastAsia="Times New Roman" w:hAnsi="Times New Roman" w:cs="Times New Roman"/>
          <w:color w:val="000000" w:themeColor="text1"/>
          <w:sz w:val="24"/>
        </w:rPr>
        <w:t>niazinin</w:t>
      </w:r>
      <w:proofErr w:type="spellEnd"/>
      <w:r w:rsidRPr="00E0771A">
        <w:rPr>
          <w:rFonts w:ascii="Times New Roman" w:eastAsia="Times New Roman" w:hAnsi="Times New Roman" w:cs="Times New Roman"/>
          <w:color w:val="000000" w:themeColor="text1"/>
          <w:sz w:val="24"/>
        </w:rPr>
        <w:t xml:space="preserve"> have RMSD and RMSF values between the acceptable values. Along with this, these phytocompounds had efficient binding affinities with their respective target proteins Acetylcholinesterase and GSK-3β </w:t>
      </w:r>
      <w:r w:rsidRPr="00E0771A">
        <w:rPr>
          <w:rFonts w:ascii="Times New Roman" w:eastAsia="Times New Roman" w:hAnsi="Times New Roman" w:cs="Times New Roman"/>
          <w:color w:val="000000" w:themeColor="text1"/>
          <w:sz w:val="24"/>
        </w:rPr>
        <w:fldChar w:fldCharType="begin">
          <w:fldData xml:space="preserve">PEVuZE5vdGU+PENpdGU+PEF1dGhvcj5QYXVsPC9BdXRob3I+PFllYXI+MjAyNDwvWWVhcj48UmVj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QYXVsPC9BdXRob3I+PFllYXI+MjAyNDwvWWVhcj48UmVj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58, 59]</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Similarly, our simulation report generated the RMSD values between </w:t>
      </w:r>
      <w:r w:rsidRPr="00E0771A">
        <w:rPr>
          <w:rFonts w:ascii="Times New Roman" w:eastAsia="Times New Roman" w:hAnsi="Times New Roman" w:cs="Times New Roman"/>
          <w:color w:val="000000" w:themeColor="text1"/>
          <w:sz w:val="24"/>
          <w:lang w:eastAsia="en-IN"/>
        </w:rPr>
        <w:t xml:space="preserve">1.50Å to 2.25Å for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w:t>
      </w:r>
      <w:r w:rsidRPr="00E0771A">
        <w:rPr>
          <w:rFonts w:ascii="Times New Roman" w:eastAsia="Times New Roman" w:hAnsi="Times New Roman" w:cs="Times New Roman"/>
          <w:color w:val="000000" w:themeColor="text1"/>
          <w:sz w:val="24"/>
        </w:rPr>
        <w:t>(</w:t>
      </w:r>
      <w:r w:rsidRPr="00E0771A">
        <w:rPr>
          <w:rFonts w:ascii="Times New Roman" w:eastAsia="Times New Roman" w:hAnsi="Times New Roman" w:cs="Times New Roman"/>
          <w:b/>
          <w:color w:val="000000" w:themeColor="text1"/>
          <w:sz w:val="24"/>
        </w:rPr>
        <w:t>as shown in Figure 4a</w:t>
      </w:r>
      <w:r w:rsidRPr="00E0771A">
        <w:rPr>
          <w:rFonts w:ascii="Times New Roman" w:eastAsia="Times New Roman" w:hAnsi="Times New Roman" w:cs="Times New Roman"/>
          <w:color w:val="000000" w:themeColor="text1"/>
          <w:sz w:val="24"/>
        </w:rPr>
        <w:t xml:space="preserve">). While the RMSD </w:t>
      </w:r>
      <w:r w:rsidRPr="00E0771A">
        <w:rPr>
          <w:rFonts w:ascii="Times New Roman" w:eastAsia="Times New Roman" w:hAnsi="Times New Roman" w:cs="Times New Roman"/>
          <w:color w:val="000000" w:themeColor="text1"/>
          <w:sz w:val="24"/>
          <w:lang w:eastAsia="en-IN"/>
        </w:rPr>
        <w:t xml:space="preserve">graph between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and BACE-1 had a difference between 1.75Å to 2.25Å (</w:t>
      </w:r>
      <w:r w:rsidRPr="00E0771A">
        <w:rPr>
          <w:rFonts w:ascii="Times New Roman" w:eastAsia="Times New Roman" w:hAnsi="Times New Roman" w:cs="Times New Roman"/>
          <w:b/>
          <w:color w:val="000000" w:themeColor="text1"/>
          <w:sz w:val="24"/>
          <w:lang w:eastAsia="en-IN"/>
        </w:rPr>
        <w:t>Figure 4b</w:t>
      </w:r>
      <w:r w:rsidRPr="00E0771A">
        <w:rPr>
          <w:rFonts w:ascii="Times New Roman" w:eastAsia="Times New Roman" w:hAnsi="Times New Roman" w:cs="Times New Roman"/>
          <w:color w:val="000000" w:themeColor="text1"/>
          <w:sz w:val="24"/>
          <w:lang w:eastAsia="en-IN"/>
        </w:rPr>
        <w:t xml:space="preserve">). Together these graphs point that,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s compared to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exhibited better interaction with BACE-1. </w:t>
      </w:r>
      <w:r w:rsidRPr="00E0771A">
        <w:rPr>
          <w:rFonts w:ascii="Times New Roman" w:eastAsia="Times New Roman" w:hAnsi="Times New Roman" w:cs="Times New Roman"/>
          <w:color w:val="000000" w:themeColor="text1"/>
          <w:sz w:val="24"/>
        </w:rPr>
        <w:lastRenderedPageBreak/>
        <w:t xml:space="preserve">The RMSF value denotes conformational changes in target protein chains during the simulation run. </w:t>
      </w:r>
      <w:r w:rsidRPr="00E0771A">
        <w:rPr>
          <w:rFonts w:ascii="Times New Roman" w:eastAsia="Times New Roman" w:hAnsi="Times New Roman" w:cs="Times New Roman"/>
          <w:color w:val="000000" w:themeColor="text1"/>
          <w:sz w:val="24"/>
          <w:lang w:eastAsia="en-IN"/>
        </w:rPr>
        <w:t xml:space="preserve">Our RMSF plots show a fluctuation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w:t>
      </w:r>
      <w:r w:rsidRPr="00E0771A">
        <w:rPr>
          <w:rFonts w:ascii="Times New Roman" w:eastAsia="Times New Roman" w:hAnsi="Times New Roman" w:cs="Times New Roman"/>
          <w:b/>
          <w:color w:val="000000" w:themeColor="text1"/>
          <w:sz w:val="24"/>
          <w:lang w:eastAsia="en-IN"/>
        </w:rPr>
        <w:t>Figure 5a</w:t>
      </w:r>
      <w:r w:rsidRPr="00E0771A">
        <w:rPr>
          <w:rFonts w:ascii="Times New Roman" w:eastAsia="Times New Roman" w:hAnsi="Times New Roman" w:cs="Times New Roman"/>
          <w:color w:val="000000" w:themeColor="text1"/>
          <w:sz w:val="24"/>
          <w:lang w:eastAsia="en-IN"/>
        </w:rPr>
        <w:t xml:space="preserve">) between 0.5 to 2.0Å. While </w:t>
      </w:r>
      <w:r w:rsidRPr="00E0771A">
        <w:rPr>
          <w:rFonts w:ascii="Times New Roman" w:eastAsia="Times New Roman" w:hAnsi="Times New Roman" w:cs="Times New Roman"/>
          <w:b/>
          <w:color w:val="000000" w:themeColor="text1"/>
          <w:sz w:val="24"/>
          <w:lang w:eastAsia="en-IN"/>
        </w:rPr>
        <w:t>Figure 5b.</w:t>
      </w:r>
      <w:r w:rsidRPr="00E0771A">
        <w:rPr>
          <w:rFonts w:ascii="Times New Roman" w:eastAsia="Times New Roman" w:hAnsi="Times New Roman" w:cs="Times New Roman"/>
          <w:color w:val="000000" w:themeColor="text1"/>
          <w:sz w:val="24"/>
          <w:lang w:eastAsia="en-IN"/>
        </w:rPr>
        <w:t xml:space="preserve"> shows the fluctuation between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and BACE-1 to be between 0.5 to &lt;2.0Å. A relatively less fluctuation was observed between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concerning BACE-1.</w:t>
      </w:r>
    </w:p>
    <w:p w14:paraId="5D07AB2A" w14:textId="77777777" w:rsidR="007266B0" w:rsidRPr="00E0771A" w:rsidRDefault="00DB6425">
      <w:pPr>
        <w:spacing w:after="240"/>
        <w:jc w:val="both"/>
        <w:rPr>
          <w:rFonts w:ascii="Times New Roman" w:eastAsia="Times New Roman" w:hAnsi="Times New Roman" w:cs="Times New Roman"/>
          <w:color w:val="000000" w:themeColor="text1"/>
          <w:sz w:val="24"/>
          <w:lang w:eastAsia="en-IN"/>
        </w:rPr>
      </w:pPr>
      <w:r w:rsidRPr="00E0771A">
        <w:rPr>
          <w:rFonts w:ascii="Times New Roman" w:eastAsia="Times New Roman" w:hAnsi="Times New Roman" w:cs="Times New Roman"/>
          <w:color w:val="000000" w:themeColor="text1"/>
          <w:sz w:val="24"/>
          <w:lang w:eastAsia="en-IN"/>
        </w:rPr>
        <w:t xml:space="preserve">The interaction diagram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w:t>
      </w:r>
      <w:r w:rsidRPr="00E0771A">
        <w:rPr>
          <w:rFonts w:ascii="Times New Roman" w:eastAsia="Times New Roman" w:hAnsi="Times New Roman" w:cs="Times New Roman"/>
          <w:b/>
          <w:color w:val="000000" w:themeColor="text1"/>
          <w:sz w:val="24"/>
          <w:lang w:eastAsia="en-IN"/>
        </w:rPr>
        <w:t>Figure 6a</w:t>
      </w:r>
      <w:r w:rsidRPr="00E0771A">
        <w:rPr>
          <w:rFonts w:ascii="Times New Roman" w:eastAsia="Times New Roman" w:hAnsi="Times New Roman" w:cs="Times New Roman"/>
          <w:color w:val="000000" w:themeColor="text1"/>
          <w:sz w:val="24"/>
          <w:lang w:eastAsia="en-IN"/>
        </w:rPr>
        <w:t xml:space="preserve">) shows the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OH’ groups interaction fractions of above 1.0 with Phe108 (a BACE-1 residue) during the 100ns simulation. Other than Phe108, Gln12, and Lys107 showed hydrogen bond formation with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for the designated simulation time. Whereas, </w:t>
      </w:r>
      <w:r w:rsidRPr="00E0771A">
        <w:rPr>
          <w:rFonts w:ascii="Times New Roman" w:eastAsia="Times New Roman" w:hAnsi="Times New Roman" w:cs="Times New Roman"/>
          <w:b/>
          <w:color w:val="000000" w:themeColor="text1"/>
          <w:sz w:val="24"/>
          <w:lang w:eastAsia="en-IN"/>
        </w:rPr>
        <w:t>Figure 6b.</w:t>
      </w:r>
      <w:r w:rsidRPr="00E0771A">
        <w:rPr>
          <w:rFonts w:ascii="Times New Roman" w:eastAsia="Times New Roman" w:hAnsi="Times New Roman" w:cs="Times New Roman"/>
          <w:color w:val="000000" w:themeColor="text1"/>
          <w:sz w:val="24"/>
          <w:lang w:eastAsia="en-IN"/>
        </w:rPr>
        <w:t xml:space="preserve"> showed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interacting with BACE-1 residues below the interaction fraction of 1.0. Further, the points of contact diagram between ligand and protein are split into two sections, the top panels of both diagrams represent the points of contact BACE-1 made with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The total points of contact fluctuate between 0 and 8 with an average of 4. In the case of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the total points of contact fluctuated between 0 and 6, with an average of 3. Therefore, our results point towards the existence of a fluid nature between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as compared to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and BACE-1. The bottom panel shows residue interactions of BACE-1 with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w:t>
      </w:r>
      <w:r w:rsidRPr="00E0771A">
        <w:rPr>
          <w:rFonts w:ascii="Times New Roman" w:eastAsia="Times New Roman" w:hAnsi="Times New Roman" w:cs="Times New Roman"/>
          <w:b/>
          <w:color w:val="000000" w:themeColor="text1"/>
          <w:sz w:val="24"/>
          <w:lang w:eastAsia="en-IN"/>
        </w:rPr>
        <w:t>Figure 6c</w:t>
      </w:r>
      <w:r w:rsidRPr="00E0771A">
        <w:rPr>
          <w:rFonts w:ascii="Times New Roman" w:eastAsia="Times New Roman" w:hAnsi="Times New Roman" w:cs="Times New Roman"/>
          <w:color w:val="000000" w:themeColor="text1"/>
          <w:sz w:val="24"/>
          <w:lang w:eastAsia="en-IN"/>
        </w:rPr>
        <w:t xml:space="preserve">). The BACE-1 residues Phe108 (dark orange), Gln12, Lys107 (Orange) and Thr72, Gln73, Gly74 and Gly230 (faint orange shade) interacted with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during the 100ns MD simulation. Out of these Gln12, Gln73, Gly74, and Lys107 were found to interact for ~90ns of the simulation run. Similarly </w:t>
      </w:r>
      <w:r w:rsidRPr="00E0771A">
        <w:rPr>
          <w:rFonts w:ascii="Times New Roman" w:eastAsia="Times New Roman" w:hAnsi="Times New Roman" w:cs="Times New Roman"/>
          <w:b/>
          <w:color w:val="000000" w:themeColor="text1"/>
          <w:sz w:val="24"/>
          <w:lang w:eastAsia="en-IN"/>
        </w:rPr>
        <w:t>Figure 6d.</w:t>
      </w:r>
      <w:r w:rsidRPr="00E0771A">
        <w:rPr>
          <w:rFonts w:ascii="Times New Roman" w:eastAsia="Times New Roman" w:hAnsi="Times New Roman" w:cs="Times New Roman"/>
          <w:color w:val="000000" w:themeColor="text1"/>
          <w:sz w:val="24"/>
          <w:lang w:eastAsia="en-IN"/>
        </w:rPr>
        <w:t xml:space="preserve"> showed Gln73 interacting with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for 20ns during the simulation run.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was able to maintain hydrogen bond interaction for a longer time with BACE-1 residues as opposed to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The detailed schematic diagram of ligand–protein atomic level interactions between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residues (</w:t>
      </w:r>
      <w:r w:rsidRPr="00E0771A">
        <w:rPr>
          <w:rFonts w:ascii="Times New Roman" w:eastAsia="Times New Roman" w:hAnsi="Times New Roman" w:cs="Times New Roman"/>
          <w:b/>
          <w:color w:val="000000" w:themeColor="text1"/>
          <w:sz w:val="24"/>
          <w:lang w:eastAsia="en-IN"/>
        </w:rPr>
        <w:t>Figure 6e</w:t>
      </w:r>
      <w:r w:rsidRPr="00E0771A">
        <w:rPr>
          <w:rFonts w:ascii="Times New Roman" w:eastAsia="Times New Roman" w:hAnsi="Times New Roman" w:cs="Times New Roman"/>
          <w:color w:val="000000" w:themeColor="text1"/>
          <w:sz w:val="24"/>
          <w:lang w:eastAsia="en-IN"/>
        </w:rPr>
        <w:t xml:space="preserve">) formed hydrogen bonds for 76% (Gln12), 68% (Lys107 and Phe108), and 32% (Gly230) with the three OH groups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during the 100ns simulation run. On the contrary, </w:t>
      </w:r>
      <w:r w:rsidRPr="00E0771A">
        <w:rPr>
          <w:rFonts w:ascii="Times New Roman" w:eastAsia="Times New Roman" w:hAnsi="Times New Roman" w:cs="Times New Roman"/>
          <w:b/>
          <w:color w:val="000000" w:themeColor="text1"/>
          <w:sz w:val="24"/>
          <w:lang w:eastAsia="en-IN"/>
        </w:rPr>
        <w:t xml:space="preserve">Figure 6f. </w:t>
      </w:r>
      <w:r w:rsidRPr="00E0771A">
        <w:rPr>
          <w:rFonts w:ascii="Times New Roman" w:eastAsia="Times New Roman" w:hAnsi="Times New Roman" w:cs="Times New Roman"/>
          <w:color w:val="000000" w:themeColor="text1"/>
          <w:sz w:val="24"/>
          <w:lang w:eastAsia="en-IN"/>
        </w:rPr>
        <w:t xml:space="preserve">showed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was unable to form any bonds with BACE-1 residues during the simulation run concerning time. These results point towards the efficacy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to have affinity and possibly inhibit BACE-1 crucial residues as opposed to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lang w:eastAsia="en-IN"/>
        </w:rPr>
        <w:t xml:space="preserve"> </w:t>
      </w:r>
      <w:r w:rsidRPr="00E0771A">
        <w:rPr>
          <w:rFonts w:ascii="Times New Roman" w:eastAsia="Times New Roman" w:hAnsi="Times New Roman" w:cs="Times New Roman"/>
          <w:i/>
          <w:color w:val="000000" w:themeColor="text1"/>
          <w:sz w:val="24"/>
          <w:lang w:eastAsia="en-IN"/>
        </w:rPr>
        <w:t>in silico</w:t>
      </w:r>
      <w:r w:rsidRPr="00E0771A">
        <w:rPr>
          <w:rFonts w:ascii="Times New Roman" w:eastAsia="Times New Roman" w:hAnsi="Times New Roman" w:cs="Times New Roman"/>
          <w:color w:val="000000" w:themeColor="text1"/>
          <w:sz w:val="24"/>
          <w:lang w:eastAsia="en-IN"/>
        </w:rPr>
        <w:t xml:space="preserve">. The MD simulation results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suggest that strong hydrogen bond formation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with Gln73, Lys107, and Thr232 may lead to BACE-1 inhibition. To further validate these results an </w:t>
      </w:r>
      <w:r w:rsidRPr="00E0771A">
        <w:rPr>
          <w:rFonts w:ascii="Times New Roman" w:eastAsia="Times New Roman" w:hAnsi="Times New Roman" w:cs="Times New Roman"/>
          <w:i/>
          <w:color w:val="000000" w:themeColor="text1"/>
          <w:sz w:val="24"/>
          <w:lang w:eastAsia="en-IN"/>
        </w:rPr>
        <w:t>in vitro</w:t>
      </w:r>
      <w:r w:rsidRPr="00E0771A">
        <w:rPr>
          <w:rFonts w:ascii="Times New Roman" w:eastAsia="Times New Roman" w:hAnsi="Times New Roman" w:cs="Times New Roman"/>
          <w:color w:val="000000" w:themeColor="text1"/>
          <w:sz w:val="24"/>
          <w:lang w:eastAsia="en-IN"/>
        </w:rPr>
        <w:t xml:space="preserve"> and </w:t>
      </w:r>
      <w:r w:rsidRPr="00E0771A">
        <w:rPr>
          <w:rFonts w:ascii="Times New Roman" w:eastAsia="Times New Roman" w:hAnsi="Times New Roman" w:cs="Times New Roman"/>
          <w:i/>
          <w:color w:val="000000" w:themeColor="text1"/>
          <w:sz w:val="24"/>
          <w:lang w:eastAsia="en-IN"/>
        </w:rPr>
        <w:t xml:space="preserve">in vivo </w:t>
      </w:r>
      <w:r w:rsidRPr="00E0771A">
        <w:rPr>
          <w:rFonts w:ascii="Times New Roman" w:eastAsia="Times New Roman" w:hAnsi="Times New Roman" w:cs="Times New Roman"/>
          <w:color w:val="000000" w:themeColor="text1"/>
          <w:sz w:val="24"/>
          <w:lang w:eastAsia="en-IN"/>
        </w:rPr>
        <w:t xml:space="preserve">investigation is necessary. </w:t>
      </w:r>
    </w:p>
    <w:p w14:paraId="0A3E4AB2"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bookmarkStart w:id="10" w:name="_heading=h.31dntmates5t" w:colFirst="0" w:colLast="0"/>
      <w:bookmarkEnd w:id="10"/>
      <w:r w:rsidRPr="00E0771A">
        <w:rPr>
          <w:rFonts w:ascii="Times New Roman" w:hAnsi="Times New Roman" w:cs="Times New Roman"/>
          <w:b/>
          <w:bCs/>
          <w:color w:val="000000" w:themeColor="text1"/>
          <w:sz w:val="24"/>
          <w:szCs w:val="24"/>
        </w:rPr>
        <w:t xml:space="preserve">ADME/Tox analysis of </w:t>
      </w:r>
      <w:proofErr w:type="spellStart"/>
      <w:r w:rsidRPr="00E0771A">
        <w:rPr>
          <w:rFonts w:ascii="Times New Roman" w:hAnsi="Times New Roman" w:cs="Times New Roman"/>
          <w:b/>
          <w:bCs/>
          <w:color w:val="000000" w:themeColor="text1"/>
          <w:sz w:val="24"/>
          <w:szCs w:val="24"/>
        </w:rPr>
        <w:t>Indicol</w:t>
      </w:r>
      <w:proofErr w:type="spellEnd"/>
      <w:r w:rsidRPr="00E0771A">
        <w:rPr>
          <w:rFonts w:ascii="Times New Roman" w:hAnsi="Times New Roman" w:cs="Times New Roman"/>
          <w:b/>
          <w:bCs/>
          <w:color w:val="000000" w:themeColor="text1"/>
          <w:sz w:val="24"/>
          <w:szCs w:val="24"/>
        </w:rPr>
        <w:t xml:space="preserve"> and </w:t>
      </w:r>
      <w:proofErr w:type="spellStart"/>
      <w:r w:rsidRPr="00E0771A">
        <w:rPr>
          <w:rFonts w:ascii="Times New Roman" w:hAnsi="Times New Roman" w:cs="Times New Roman"/>
          <w:b/>
          <w:bCs/>
          <w:color w:val="000000" w:themeColor="text1"/>
          <w:sz w:val="24"/>
          <w:szCs w:val="24"/>
        </w:rPr>
        <w:t>Cyclocolorenone</w:t>
      </w:r>
      <w:proofErr w:type="spellEnd"/>
      <w:r w:rsidRPr="00E0771A">
        <w:rPr>
          <w:rFonts w:ascii="Times New Roman" w:hAnsi="Times New Roman" w:cs="Times New Roman"/>
          <w:b/>
          <w:bCs/>
          <w:color w:val="000000" w:themeColor="text1"/>
          <w:sz w:val="24"/>
          <w:szCs w:val="24"/>
        </w:rPr>
        <w:t>:</w:t>
      </w:r>
    </w:p>
    <w:p w14:paraId="12C43960" w14:textId="6352FE24"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Bioinformatics–based web services aid in the generation of drug-likeness, pharmacokinetics, </w:t>
      </w:r>
      <w:r w:rsidRPr="00E0771A">
        <w:rPr>
          <w:rFonts w:ascii="Times New Roman" w:eastAsia="Times New Roman" w:hAnsi="Times New Roman" w:cs="Times New Roman"/>
          <w:color w:val="000000" w:themeColor="text1"/>
          <w:sz w:val="24"/>
          <w:u w:val="single"/>
        </w:rPr>
        <w:t>A</w:t>
      </w:r>
      <w:r w:rsidRPr="00E0771A">
        <w:rPr>
          <w:rFonts w:ascii="Times New Roman" w:eastAsia="Times New Roman" w:hAnsi="Times New Roman" w:cs="Times New Roman"/>
          <w:color w:val="000000" w:themeColor="text1"/>
          <w:sz w:val="24"/>
        </w:rPr>
        <w:t xml:space="preserve">bsorption,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istribution,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tabolism, </w:t>
      </w:r>
      <w:r w:rsidRPr="00E0771A">
        <w:rPr>
          <w:rFonts w:ascii="Times New Roman" w:eastAsia="Times New Roman" w:hAnsi="Times New Roman" w:cs="Times New Roman"/>
          <w:color w:val="000000" w:themeColor="text1"/>
          <w:sz w:val="24"/>
          <w:u w:val="single"/>
        </w:rPr>
        <w:t>E</w:t>
      </w:r>
      <w:r w:rsidRPr="00E0771A">
        <w:rPr>
          <w:rFonts w:ascii="Times New Roman" w:eastAsia="Times New Roman" w:hAnsi="Times New Roman" w:cs="Times New Roman"/>
          <w:color w:val="000000" w:themeColor="text1"/>
          <w:sz w:val="24"/>
        </w:rPr>
        <w:t xml:space="preserve">xcretion, and </w:t>
      </w:r>
      <w:r w:rsidRPr="00E0771A">
        <w:rPr>
          <w:rFonts w:ascii="Times New Roman" w:eastAsia="Times New Roman" w:hAnsi="Times New Roman" w:cs="Times New Roman"/>
          <w:color w:val="000000" w:themeColor="text1"/>
          <w:sz w:val="24"/>
          <w:u w:val="single"/>
        </w:rPr>
        <w:t>Tox</w:t>
      </w:r>
      <w:r w:rsidRPr="00E0771A">
        <w:rPr>
          <w:rFonts w:ascii="Times New Roman" w:eastAsia="Times New Roman" w:hAnsi="Times New Roman" w:cs="Times New Roman"/>
          <w:color w:val="000000" w:themeColor="text1"/>
          <w:sz w:val="24"/>
        </w:rPr>
        <w:t xml:space="preserve">icity (ADME/Tox) capability/ profiles of any given compound. Such properties aid in drug discovery, and drug development and prevent drug rejection during </w:t>
      </w:r>
      <w:r w:rsidRPr="00E0771A">
        <w:rPr>
          <w:rFonts w:ascii="Times New Roman" w:eastAsia="Times New Roman" w:hAnsi="Times New Roman" w:cs="Times New Roman"/>
          <w:i/>
          <w:iCs/>
          <w:color w:val="000000" w:themeColor="text1"/>
          <w:sz w:val="24"/>
        </w:rPr>
        <w:t>in vivo</w:t>
      </w:r>
      <w:r w:rsidRPr="00E0771A">
        <w:rPr>
          <w:rFonts w:ascii="Times New Roman" w:eastAsia="Times New Roman" w:hAnsi="Times New Roman" w:cs="Times New Roman"/>
          <w:color w:val="000000" w:themeColor="text1"/>
          <w:sz w:val="24"/>
        </w:rPr>
        <w:t xml:space="preserve"> studies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van de Waterbeemd&lt;/Author&gt;&lt;Year&gt;2003&lt;/Year&gt;&lt;RecNum&gt;305&lt;/RecNum&gt;&lt;DisplayText&gt;[60]&lt;/DisplayText&gt;&lt;record&gt;&lt;rec-number&gt;305&lt;/rec-number&gt;&lt;foreign-keys&gt;&lt;key app="EN" db-id="wsdv0pte9vpfs7e9x5tpdwp1xaa59rxrzzwr" timestamp="1712495765"&gt;305&lt;/key&gt;&lt;key app="ENWeb" db-id=""&gt;0&lt;/key&gt;&lt;/foreign-keys&gt;&lt;ref-type name="Journal Article"&gt;17&lt;/ref-type&gt;&lt;contributors&gt;&lt;authors&gt;&lt;author&gt;van de Waterbeemd, H.&lt;/author&gt;&lt;author&gt;Gifford, E.&lt;/author&gt;&lt;/authors&gt;&lt;/contributors&gt;&lt;auth-address&gt;Pfizer Global Research &amp;amp; Development, PDM, Sandwich, Kent CT13 9NJ, UK. han_waterbeemd@sandwich.pfizer.com&lt;/auth-address&gt;&lt;titles&gt;&lt;title&gt;ADMET in silico modelling: towards prediction paradise?&lt;/title&gt;&lt;secondary-title&gt;Nat Rev Drug Discov&lt;/secondary-title&gt;&lt;/titles&gt;&lt;periodical&gt;&lt;full-title&gt;Nat Rev Drug Discov&lt;/full-title&gt;&lt;/periodical&gt;&lt;pages&gt;192-204&lt;/pages&gt;&lt;volume&gt;2&lt;/volume&gt;&lt;number&gt;3&lt;/number&gt;&lt;edition&gt;2003/03/04&lt;/edition&gt;&lt;keywords&gt;&lt;keyword&gt;Animals&lt;/keyword&gt;&lt;keyword&gt;Biological Availability&lt;/keyword&gt;&lt;keyword&gt;Blood-Brain Barrier&lt;/keyword&gt;&lt;keyword&gt;Chemical Phenomena&lt;/keyword&gt;&lt;keyword&gt;Chemistry, Physical&lt;/keyword&gt;&lt;keyword&gt;*Computer Simulation&lt;/keyword&gt;&lt;keyword&gt;*Drug Design&lt;/keyword&gt;&lt;keyword&gt;Drug-Related Side Effects and Adverse Reactions&lt;/keyword&gt;&lt;keyword&gt;Humans&lt;/keyword&gt;&lt;keyword&gt;Models, Biological&lt;/keyword&gt;&lt;keyword&gt;*Pharmacokinetics&lt;/keyword&gt;&lt;keyword&gt;Protein Binding&lt;/keyword&gt;&lt;keyword&gt;Quantitative Structure-Activity Relationship&lt;/keyword&gt;&lt;keyword&gt;Software&lt;/keyword&gt;&lt;keyword&gt;Tissue Distribution&lt;/keyword&gt;&lt;/keywords&gt;&lt;dates&gt;&lt;year&gt;2003&lt;/year&gt;&lt;pub-dates&gt;&lt;date&gt;Mar&lt;/date&gt;&lt;/pub-dates&gt;&lt;/dates&gt;&lt;isbn&gt;1474-1776 (Print)&amp;#xD;1474-1776 (Linking)&lt;/isbn&gt;&lt;accession-num&gt;12612645&lt;/accession-num&gt;&lt;urls&gt;&lt;related-urls&gt;&lt;url&gt;https://www.ncbi.nlm.nih.gov/pubmed/12612645&lt;/url&gt;&lt;/related-urls&gt;&lt;/urls&gt;&lt;electronic-resource-num&gt;10.1038/nrd1032&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60]</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Daina&lt;/Author&gt;&lt;Year&gt;2017&lt;/Year&gt;&lt;RecNum&gt;251&lt;/RecNum&gt;&lt;DisplayText&gt;[38]&lt;/DisplayText&gt;&lt;record&gt;&lt;rec-number&gt;251&lt;/rec-number&gt;&lt;foreign-keys&gt;&lt;key app="EN" db-id="wsdv0pte9vpfs7e9x5tpdwp1xaa59rxrzzwr" timestamp="1712495439"&gt;251&lt;/key&gt;&lt;key app="ENWeb" db-id=""&gt;0&lt;/key&gt;&lt;/foreign-keys&gt;&lt;ref-type name="Journal Article"&gt;17&lt;/ref-type&gt;&lt;contributors&gt;&lt;authors&gt;&lt;author&gt;Daina, A.&lt;/author&gt;&lt;author&gt;Michielin, O.&lt;/author&gt;&lt;author&gt;Zoete, V.&lt;/author&gt;&lt;/authors&gt;&lt;/contributors&gt;&lt;auth-address&gt;SIB Swiss Institute of Bioinformatics, Molecular Modeling Group, Quartier Sorge, Batiment Genopode, CH-1015 Lausanne, Switzerland.&amp;#xD;Department of Oncology, Centre Hospitalier Universitaire Vaudois, CH-1015 Lausanne, Switzerland.&amp;#xD;Ludwig Institute for Cancer Research, University of Lausanne, CH-1015 Lausanne, Switzerland.&lt;/auth-addres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4&lt;/edition&gt;&lt;keywords&gt;&lt;keyword&gt;Drug Discovery/*methods&lt;/keyword&gt;&lt;keyword&gt;Small Molecule Libraries/adverse effects/chemistry/pharmacokinetics/*pharmacology&lt;/keyword&gt;&lt;keyword&gt;*Software&lt;/keyword&gt;&lt;/keywords&gt;&lt;dates&gt;&lt;year&gt;2017&lt;/year&gt;&lt;pub-dates&gt;&lt;date&gt;Mar 3&lt;/date&gt;&lt;/pub-dates&gt;&lt;/dates&gt;&lt;isbn&gt;2045-2322 (Electronic)&amp;#xD;2045-2322 (Linking)&lt;/isbn&gt;&lt;accession-num&gt;28256516&lt;/accession-num&gt;&lt;urls&gt;&lt;related-urls&gt;&lt;url&gt;https://www.ncbi.nlm.nih.gov/pubmed/28256516&lt;/url&gt;&lt;/related-urls&gt;&lt;/urls&gt;&lt;custom2&gt;PMC5335600&lt;/custom2&gt;&lt;electronic-resource-num&gt;10.1038/srep4271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3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A few phytocompounds from previous studies were able to qualify the required </w:t>
      </w:r>
      <w:r w:rsidRPr="00E0771A">
        <w:rPr>
          <w:rFonts w:ascii="Times New Roman" w:eastAsia="Times New Roman" w:hAnsi="Times New Roman" w:cs="Times New Roman"/>
          <w:color w:val="000000" w:themeColor="text1"/>
          <w:sz w:val="24"/>
        </w:rPr>
        <w:lastRenderedPageBreak/>
        <w:t xml:space="preserve">ADME/Tox properties; prior concluding them as potential </w:t>
      </w:r>
      <w:r w:rsidRPr="00E0771A">
        <w:rPr>
          <w:rFonts w:ascii="Times New Roman" w:eastAsia="Times New Roman" w:hAnsi="Times New Roman" w:cs="Times New Roman"/>
          <w:i/>
          <w:iCs/>
          <w:color w:val="000000" w:themeColor="text1"/>
          <w:sz w:val="24"/>
        </w:rPr>
        <w:t xml:space="preserve">in silico </w:t>
      </w:r>
      <w:r w:rsidRPr="00E0771A">
        <w:rPr>
          <w:rFonts w:ascii="Times New Roman" w:eastAsia="Times New Roman" w:hAnsi="Times New Roman" w:cs="Times New Roman"/>
          <w:color w:val="000000" w:themeColor="text1"/>
          <w:sz w:val="24"/>
        </w:rPr>
        <w:t>inhibitors of target proteins such as BACE-1, acetylcholinesterase, and</w:t>
      </w:r>
      <w:r w:rsidRPr="00E0771A">
        <w:rPr>
          <w:rFonts w:ascii="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t xml:space="preserve">butyrylcholinesterase </w:t>
      </w:r>
      <w:r w:rsidRPr="00E0771A">
        <w:rPr>
          <w:rFonts w:ascii="Times New Roman" w:eastAsia="Times New Roman" w:hAnsi="Times New Roman" w:cs="Times New Roman"/>
          <w:color w:val="000000" w:themeColor="text1"/>
          <w:sz w:val="24"/>
        </w:rPr>
        <w:fldChar w:fldCharType="begin">
          <w:fldData xml:space="preserve">PEVuZE5vdGU+PENpdGU+PEF1dGhvcj5OYWRoPC9BdXRob3I+PFllYXI+MjAyMjwvWWVhcj48UmVj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OYWRoPC9BdXRob3I+PFllYXI+MjAyMjwvWWVhcj48UmVj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61-6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In the current study, we utilized </w:t>
      </w:r>
      <w:proofErr w:type="spellStart"/>
      <w:r w:rsidRPr="00E0771A">
        <w:rPr>
          <w:rFonts w:ascii="Times New Roman" w:eastAsia="Times New Roman" w:hAnsi="Times New Roman" w:cs="Times New Roman"/>
          <w:color w:val="000000" w:themeColor="text1"/>
          <w:sz w:val="24"/>
        </w:rPr>
        <w:t>SwissADME</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admetSAR</w:t>
      </w:r>
      <w:proofErr w:type="spellEnd"/>
      <w:r w:rsidRPr="00E0771A">
        <w:rPr>
          <w:rFonts w:ascii="Times New Roman" w:eastAsia="Times New Roman" w:hAnsi="Times New Roman" w:cs="Times New Roman"/>
          <w:color w:val="000000" w:themeColor="text1"/>
          <w:sz w:val="24"/>
        </w:rPr>
        <w:t xml:space="preserve"> web services that provide drug-likeness, compound physicochemical, and medical chemistry properties of any given compound. Further, these web services were used to explore the above-mentioned drug properties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lang w:eastAsia="en-IN"/>
        </w:rPr>
        <w:t>Cyclocolorenone</w:t>
      </w:r>
      <w:proofErr w:type="spellEnd"/>
      <w:r w:rsidRPr="00E0771A">
        <w:rPr>
          <w:rFonts w:ascii="Times New Roman" w:eastAsia="Times New Roman" w:hAnsi="Times New Roman" w:cs="Times New Roman"/>
          <w:color w:val="000000" w:themeColor="text1"/>
          <w:sz w:val="24"/>
        </w:rPr>
        <w:t xml:space="preserve">. Based on this new found that the structures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had a molecular weight of 336.47 g/mol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had 218.34 g/mol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Both the phytocompounds demonstrated a bioavailability score of 0.55 and high permeability in the Gastrointestinal tract. Except for the Pfizer 3/75 rule, both phytocompounds qualified the drug-likeness criteria such as Lipinski’s rule of five Ghose, Veber, Egan, and GSK 4/400 rules. These structures had no PAINS and Brenk structural alerts (</w:t>
      </w:r>
      <w:r w:rsidRPr="00E0771A">
        <w:rPr>
          <w:rFonts w:ascii="Times New Roman" w:eastAsia="Times New Roman" w:hAnsi="Times New Roman" w:cs="Times New Roman"/>
          <w:b/>
          <w:color w:val="000000" w:themeColor="text1"/>
          <w:sz w:val="24"/>
        </w:rPr>
        <w:t>aforementioned properties mentioned in Table 2</w:t>
      </w:r>
      <w:r w:rsidRPr="00E0771A">
        <w:rPr>
          <w:rFonts w:ascii="Times New Roman" w:eastAsia="Times New Roman" w:hAnsi="Times New Roman" w:cs="Times New Roman"/>
          <w:color w:val="000000" w:themeColor="text1"/>
          <w:sz w:val="24"/>
        </w:rPr>
        <w:t>).</w:t>
      </w:r>
    </w:p>
    <w:p w14:paraId="0CD9DFE2" w14:textId="44C59371"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The BOILED EGG model graphically represents two drug-likeness properties. Firstly, the ability to cross the GI tract and BBB. The GI tract and BBB permeability are determined by TPSA and WLOGP (lipophilicity). Secondly, whether the compound is a possible P-glycoprotein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substrate. The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inhibition parameter is directly shown in the BOILED EGG model. The red color dot indicates whether the compound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non-substrate; while the blue color dot indicates the compound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substrate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Daina&lt;/Author&gt;&lt;Year&gt;2017&lt;/Year&gt;&lt;RecNum&gt;251&lt;/RecNum&gt;&lt;DisplayText&gt;[38]&lt;/DisplayText&gt;&lt;record&gt;&lt;rec-number&gt;251&lt;/rec-number&gt;&lt;foreign-keys&gt;&lt;key app="EN" db-id="wsdv0pte9vpfs7e9x5tpdwp1xaa59rxrzzwr" timestamp="1712495439"&gt;251&lt;/key&gt;&lt;key app="ENWeb" db-id=""&gt;0&lt;/key&gt;&lt;/foreign-keys&gt;&lt;ref-type name="Journal Article"&gt;17&lt;/ref-type&gt;&lt;contributors&gt;&lt;authors&gt;&lt;author&gt;Daina, A.&lt;/author&gt;&lt;author&gt;Michielin, O.&lt;/author&gt;&lt;author&gt;Zoete, V.&lt;/author&gt;&lt;/authors&gt;&lt;/contributors&gt;&lt;auth-address&gt;SIB Swiss Institute of Bioinformatics, Molecular Modeling Group, Quartier Sorge, Batiment Genopode, CH-1015 Lausanne, Switzerland.&amp;#xD;Department of Oncology, Centre Hospitalier Universitaire Vaudois, CH-1015 Lausanne, Switzerland.&amp;#xD;Ludwig Institute for Cancer Research, University of Lausanne, CH-1015 Lausanne, Switzerland.&lt;/auth-addres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4&lt;/edition&gt;&lt;keywords&gt;&lt;keyword&gt;Drug Discovery/*methods&lt;/keyword&gt;&lt;keyword&gt;Small Molecule Libraries/adverse effects/chemistry/pharmacokinetics/*pharmacology&lt;/keyword&gt;&lt;keyword&gt;*Software&lt;/keyword&gt;&lt;/keywords&gt;&lt;dates&gt;&lt;year&gt;2017&lt;/year&gt;&lt;pub-dates&gt;&lt;date&gt;Mar 3&lt;/date&gt;&lt;/pub-dates&gt;&lt;/dates&gt;&lt;isbn&gt;2045-2322 (Electronic)&amp;#xD;2045-2322 (Linking)&lt;/isbn&gt;&lt;accession-num&gt;28256516&lt;/accession-num&gt;&lt;urls&gt;&lt;related-urls&gt;&lt;url&gt;https://www.ncbi.nlm.nih.gov/pubmed/28256516&lt;/url&gt;&lt;/related-urls&gt;&lt;/urls&gt;&lt;custom2&gt;PMC5335600&lt;/custom2&gt;&lt;electronic-resource-num&gt;10.1038/srep4271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3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The combined BOILED EGG model (</w:t>
      </w:r>
      <w:r w:rsidRPr="00E0771A">
        <w:rPr>
          <w:rFonts w:ascii="Times New Roman" w:eastAsia="Times New Roman" w:hAnsi="Times New Roman" w:cs="Times New Roman"/>
          <w:b/>
          <w:color w:val="000000" w:themeColor="text1"/>
          <w:sz w:val="24"/>
        </w:rPr>
        <w:t>Figure 7a</w:t>
      </w:r>
      <w:r w:rsidRPr="00E0771A">
        <w:rPr>
          <w:rFonts w:ascii="Times New Roman" w:eastAsia="Times New Roman" w:hAnsi="Times New Roman" w:cs="Times New Roman"/>
          <w:color w:val="000000" w:themeColor="text1"/>
          <w:sz w:val="24"/>
        </w:rPr>
        <w:t xml:space="preserve">) shows that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blue dot)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substrate; while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red dot)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non-substrate. Additionally, it was found that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had a TPSA value of 69.92 Å</w:t>
      </w:r>
      <w:r w:rsidRPr="00E0771A">
        <w:rPr>
          <w:rFonts w:ascii="Times New Roman" w:eastAsia="Times New Roman" w:hAnsi="Times New Roman" w:cs="Times New Roman"/>
          <w:color w:val="000000" w:themeColor="text1"/>
          <w:sz w:val="24"/>
          <w:vertAlign w:val="superscript"/>
        </w:rPr>
        <w:t>2</w:t>
      </w:r>
      <w:r w:rsidRPr="00E0771A">
        <w:rPr>
          <w:rFonts w:ascii="Times New Roman" w:eastAsia="Times New Roman" w:hAnsi="Times New Roman" w:cs="Times New Roman"/>
          <w:color w:val="000000" w:themeColor="text1"/>
          <w:sz w:val="24"/>
        </w:rPr>
        <w:t xml:space="preserve"> and WLOGP value of 2.30; whereas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had a TPSA value of 17.07 Å</w:t>
      </w:r>
      <w:r w:rsidRPr="00E0771A">
        <w:rPr>
          <w:rFonts w:ascii="Times New Roman" w:eastAsia="Times New Roman" w:hAnsi="Times New Roman" w:cs="Times New Roman"/>
          <w:color w:val="000000" w:themeColor="text1"/>
          <w:sz w:val="24"/>
          <w:vertAlign w:val="superscript"/>
        </w:rPr>
        <w:t>2</w:t>
      </w:r>
      <w:r w:rsidRPr="00E0771A">
        <w:rPr>
          <w:rFonts w:ascii="Times New Roman" w:eastAsia="Times New Roman" w:hAnsi="Times New Roman" w:cs="Times New Roman"/>
          <w:color w:val="000000" w:themeColor="text1"/>
          <w:sz w:val="24"/>
        </w:rPr>
        <w:t xml:space="preserve"> and WLOGP value of 3.59. These TPSA and WLOGP values qualify both compounds to cross the BBB. </w:t>
      </w:r>
    </w:p>
    <w:p w14:paraId="1D6EA9EF" w14:textId="53B6B41E"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bioavailability radar represents the physicochemical and oral bioavailability prediction of any compound. Properties such as flexibility, </w:t>
      </w:r>
      <w:proofErr w:type="spellStart"/>
      <w:r w:rsidRPr="00E0771A">
        <w:rPr>
          <w:rFonts w:ascii="Times New Roman" w:eastAsia="Times New Roman" w:hAnsi="Times New Roman" w:cs="Times New Roman"/>
          <w:color w:val="000000" w:themeColor="text1"/>
          <w:sz w:val="24"/>
        </w:rPr>
        <w:t>insaturation</w:t>
      </w:r>
      <w:proofErr w:type="spellEnd"/>
      <w:r w:rsidRPr="00E0771A">
        <w:rPr>
          <w:rFonts w:ascii="Times New Roman" w:eastAsia="Times New Roman" w:hAnsi="Times New Roman" w:cs="Times New Roman"/>
          <w:color w:val="000000" w:themeColor="text1"/>
          <w:sz w:val="24"/>
        </w:rPr>
        <w:t xml:space="preserve">, insolubility lipophilicity, polarity, and size of compounds are described in the bioavailability radar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Ritchie&lt;/Author&gt;&lt;Year&gt;2011&lt;/Year&gt;&lt;RecNum&gt;301&lt;/RecNum&gt;&lt;DisplayText&gt;[64]&lt;/DisplayText&gt;&lt;record&gt;&lt;rec-number&gt;301&lt;/rec-number&gt;&lt;foreign-keys&gt;&lt;key app="EN" db-id="wsdv0pte9vpfs7e9x5tpdwp1xaa59rxrzzwr" timestamp="1712495738"&gt;301&lt;/key&gt;&lt;key app="ENWeb" db-id=""&gt;0&lt;/key&gt;&lt;/foreign-keys&gt;&lt;ref-type name="Journal Article"&gt;17&lt;/ref-type&gt;&lt;contributors&gt;&lt;authors&gt;&lt;author&gt;Ritchie, T. J.&lt;/author&gt;&lt;author&gt;Ertl, P.&lt;/author&gt;&lt;author&gt;Lewis, R.&lt;/author&gt;&lt;/authors&gt;&lt;/contributors&gt;&lt;auth-address&gt;TJR-Chem, Via Alberto 34C, 21020 Ranco (VA), Italy. tim.j.ritchie@gmail.com&lt;/auth-address&gt;&lt;titles&gt;&lt;title&gt;The graphical representation of ADME-related molecule properties for medicinal chemists&lt;/title&gt;&lt;secondary-title&gt;Drug Discov Today&lt;/secondary-title&gt;&lt;/titles&gt;&lt;periodical&gt;&lt;full-title&gt;Drug Discov Today&lt;/full-title&gt;&lt;/periodical&gt;&lt;pages&gt;65-72&lt;/pages&gt;&lt;volume&gt;16&lt;/volume&gt;&lt;number&gt;1-2&lt;/number&gt;&lt;edition&gt;2010/11/16&lt;/edition&gt;&lt;keywords&gt;&lt;keyword&gt;Administration, Oral&lt;/keyword&gt;&lt;keyword&gt;Chemistry, Pharmaceutical/*methods&lt;/keyword&gt;&lt;keyword&gt;*Computer Graphics&lt;/keyword&gt;&lt;keyword&gt;*Drug Design&lt;/keyword&gt;&lt;keyword&gt;Humans&lt;/keyword&gt;&lt;keyword&gt;Pharmaceutical Preparations/administration &amp;amp; dosage/*chemistry&lt;/keyword&gt;&lt;keyword&gt;Pharmacokinetics&lt;/keyword&gt;&lt;/keywords&gt;&lt;dates&gt;&lt;year&gt;2011&lt;/year&gt;&lt;pub-dates&gt;&lt;date&gt;Jan&lt;/date&gt;&lt;/pub-dates&gt;&lt;/dates&gt;&lt;isbn&gt;1878-5832 (Electronic)&amp;#xD;1359-6446 (Linking)&lt;/isbn&gt;&lt;accession-num&gt;21074634&lt;/accession-num&gt;&lt;urls&gt;&lt;related-urls&gt;&lt;url&gt;https://www.ncbi.nlm.nih.gov/pubmed/21074634&lt;/url&gt;&lt;/related-urls&gt;&lt;/urls&gt;&lt;electronic-resource-num&gt;10.1016/j.drudis.2010.11.002&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64]</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oth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b/>
          <w:color w:val="000000" w:themeColor="text1"/>
          <w:sz w:val="24"/>
        </w:rPr>
        <w:t>Figure 7b</w:t>
      </w:r>
      <w:r w:rsidRPr="00E0771A">
        <w:rPr>
          <w:rFonts w:ascii="Times New Roman" w:eastAsia="Times New Roman" w:hAnsi="Times New Roman" w:cs="Times New Roman"/>
          <w:color w:val="000000" w:themeColor="text1"/>
          <w:sz w:val="24"/>
        </w:rPr>
        <w:t xml:space="preserve">) were in the required parameters range.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showed 2.34 (XLOGP3) lipophilicity, molecular weight 336.47g/mol, 69.92Å polarity, insolubility represented by </w:t>
      </w:r>
      <w:proofErr w:type="spellStart"/>
      <w:r w:rsidRPr="00E0771A">
        <w:rPr>
          <w:rFonts w:ascii="Times New Roman" w:eastAsia="Times New Roman" w:hAnsi="Times New Roman" w:cs="Times New Roman"/>
          <w:color w:val="000000" w:themeColor="text1"/>
          <w:sz w:val="24"/>
        </w:rPr>
        <w:t>LogS</w:t>
      </w:r>
      <w:proofErr w:type="spellEnd"/>
      <w:r w:rsidRPr="00E0771A">
        <w:rPr>
          <w:rFonts w:ascii="Times New Roman" w:eastAsia="Times New Roman" w:hAnsi="Times New Roman" w:cs="Times New Roman"/>
          <w:color w:val="000000" w:themeColor="text1"/>
          <w:sz w:val="24"/>
        </w:rPr>
        <w:t xml:space="preserve"> [ESOL] value of -3.33, </w:t>
      </w:r>
      <w:proofErr w:type="spellStart"/>
      <w:r w:rsidRPr="00E0771A">
        <w:rPr>
          <w:rFonts w:ascii="Times New Roman" w:eastAsia="Times New Roman" w:hAnsi="Times New Roman" w:cs="Times New Roman"/>
          <w:color w:val="000000" w:themeColor="text1"/>
          <w:sz w:val="24"/>
        </w:rPr>
        <w:t>insaturation</w:t>
      </w:r>
      <w:proofErr w:type="spellEnd"/>
      <w:r w:rsidRPr="00E0771A">
        <w:rPr>
          <w:rFonts w:ascii="Times New Roman" w:eastAsia="Times New Roman" w:hAnsi="Times New Roman" w:cs="Times New Roman"/>
          <w:color w:val="000000" w:themeColor="text1"/>
          <w:sz w:val="24"/>
        </w:rPr>
        <w:t xml:space="preserve"> described by Fraction Csp3 value of 1.00 01and 01 flexibility value (representing the number of rotatable bonds). But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had an XLOGP3 value of 3.18, 218.33 g/mol molecular weight, 17.07Å polarity, insolubility </w:t>
      </w:r>
      <w:proofErr w:type="spellStart"/>
      <w:r w:rsidRPr="00E0771A">
        <w:rPr>
          <w:rFonts w:ascii="Times New Roman" w:eastAsia="Times New Roman" w:hAnsi="Times New Roman" w:cs="Times New Roman"/>
          <w:color w:val="000000" w:themeColor="text1"/>
          <w:sz w:val="24"/>
        </w:rPr>
        <w:t>LogS</w:t>
      </w:r>
      <w:proofErr w:type="spellEnd"/>
      <w:r w:rsidRPr="00E0771A">
        <w:rPr>
          <w:rFonts w:ascii="Times New Roman" w:eastAsia="Times New Roman" w:hAnsi="Times New Roman" w:cs="Times New Roman"/>
          <w:color w:val="000000" w:themeColor="text1"/>
          <w:sz w:val="24"/>
        </w:rPr>
        <w:t xml:space="preserve"> [ESOL] value -3.20, Fraction Csp3 value of 0.80 and no flexibility (</w:t>
      </w:r>
      <w:r w:rsidRPr="00E0771A">
        <w:rPr>
          <w:rFonts w:ascii="Times New Roman" w:eastAsia="Times New Roman" w:hAnsi="Times New Roman" w:cs="Times New Roman"/>
          <w:b/>
          <w:color w:val="000000" w:themeColor="text1"/>
          <w:sz w:val="24"/>
        </w:rPr>
        <w:t>shown in Table 3</w:t>
      </w:r>
      <w:r w:rsidRPr="00E0771A">
        <w:rPr>
          <w:rFonts w:ascii="Times New Roman" w:eastAsia="Times New Roman" w:hAnsi="Times New Roman" w:cs="Times New Roman"/>
          <w:color w:val="000000" w:themeColor="text1"/>
          <w:sz w:val="24"/>
        </w:rPr>
        <w:t>).</w:t>
      </w:r>
    </w:p>
    <w:p w14:paraId="3979FE95" w14:textId="7777777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toxicity analysis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revealed that, both the compounds are non-carcinogenic and had a negative probability for the Ames mutagenesis test. Along with this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was found to be non-hepatotoxic and non-nephrotoxic; while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as hepatotoxic and </w:t>
      </w:r>
      <w:r w:rsidRPr="00E0771A">
        <w:rPr>
          <w:rFonts w:ascii="Times New Roman" w:eastAsia="Times New Roman" w:hAnsi="Times New Roman" w:cs="Times New Roman"/>
          <w:color w:val="000000" w:themeColor="text1"/>
          <w:sz w:val="24"/>
        </w:rPr>
        <w:lastRenderedPageBreak/>
        <w:t>nephrotoxic. Based on the toxicity analysis (</w:t>
      </w:r>
      <w:r w:rsidRPr="00E0771A">
        <w:rPr>
          <w:rFonts w:ascii="Times New Roman" w:eastAsia="Times New Roman" w:hAnsi="Times New Roman" w:cs="Times New Roman"/>
          <w:b/>
          <w:color w:val="000000" w:themeColor="text1"/>
          <w:sz w:val="24"/>
        </w:rPr>
        <w:t>summarized in</w:t>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b/>
          <w:color w:val="000000" w:themeColor="text1"/>
          <w:sz w:val="24"/>
        </w:rPr>
        <w:t>Table 4</w:t>
      </w:r>
      <w:r w:rsidRPr="00E0771A">
        <w:rPr>
          <w:rFonts w:ascii="Times New Roman" w:eastAsia="Times New Roman" w:hAnsi="Times New Roman" w:cs="Times New Roman"/>
          <w:color w:val="000000" w:themeColor="text1"/>
          <w:sz w:val="24"/>
        </w:rPr>
        <w:t xml:space="preserve">),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can be considered a better option against BACE-1 therapeutic in AD. Both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qualified for drug-likeness, physicochemical, and pharmacokinetic properties.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showed a low degree of interaction with BACE-1 residues, as compared to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w:t>
      </w:r>
    </w:p>
    <w:p w14:paraId="18285BEB" w14:textId="77777777" w:rsidR="007266B0" w:rsidRPr="00E0771A" w:rsidRDefault="00DB6425">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Discussion:</w:t>
      </w:r>
    </w:p>
    <w:p w14:paraId="5F5B0C47"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Phytochemicals screening from Mangifera indica:</w:t>
      </w:r>
    </w:p>
    <w:p w14:paraId="42F2EBB1" w14:textId="532CCBA2"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A few studies have used online comprehensive databases that provide chemical structures, structural information, molecular scaffolds, physicochemical properties, and chemical identifiers of phytocompounds. These chemical structures (ligands) procured from these databases were used to find potential small molecule inhibitors previously against BACE-1, SAR-COV-19, Nipah Virus using computational analysis </w:t>
      </w:r>
      <w:r w:rsidRPr="00E0771A">
        <w:rPr>
          <w:rFonts w:ascii="Times New Roman" w:eastAsia="Times New Roman" w:hAnsi="Times New Roman" w:cs="Times New Roman"/>
          <w:color w:val="000000" w:themeColor="text1"/>
          <w:sz w:val="24"/>
        </w:rPr>
        <w:fldChar w:fldCharType="begin">
          <w:fldData xml:space="preserve">PEVuZE5vdGU+PENpdGU+PEF1dGhvcj5BbHNoZWhyaTwvQXV0aG9yPjxZZWFyPjIwMjM8L1llYXI+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BbHNoZWhyaTwvQXV0aG9yPjxZZWFyPjIwMjM8L1llYXI+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65-69]</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w:t>
      </w:r>
      <w:r w:rsidR="00B33212" w:rsidRPr="00E0771A">
        <w:rPr>
          <w:rFonts w:ascii="Times New Roman" w:eastAsia="Times New Roman" w:hAnsi="Times New Roman" w:cs="Times New Roman"/>
          <w:color w:val="000000" w:themeColor="text1"/>
          <w:sz w:val="24"/>
        </w:rPr>
        <w:t xml:space="preserve"> Similarly, our study found two phytocompounds named </w:t>
      </w:r>
      <w:proofErr w:type="spellStart"/>
      <w:r w:rsidR="00B33212" w:rsidRPr="00E0771A">
        <w:rPr>
          <w:rFonts w:ascii="Times New Roman" w:eastAsia="Times New Roman" w:hAnsi="Times New Roman" w:cs="Times New Roman"/>
          <w:color w:val="000000" w:themeColor="text1"/>
          <w:sz w:val="24"/>
        </w:rPr>
        <w:t>Indicol</w:t>
      </w:r>
      <w:proofErr w:type="spellEnd"/>
      <w:r w:rsidR="00B33212" w:rsidRPr="00E0771A">
        <w:rPr>
          <w:rFonts w:ascii="Times New Roman" w:eastAsia="Times New Roman" w:hAnsi="Times New Roman" w:cs="Times New Roman"/>
          <w:color w:val="000000" w:themeColor="text1"/>
          <w:sz w:val="24"/>
        </w:rPr>
        <w:t xml:space="preserve"> and </w:t>
      </w:r>
      <w:proofErr w:type="spellStart"/>
      <w:r w:rsidR="00B33212" w:rsidRPr="00E0771A">
        <w:rPr>
          <w:rFonts w:ascii="Times New Roman" w:eastAsia="Times New Roman" w:hAnsi="Times New Roman" w:cs="Times New Roman"/>
          <w:color w:val="000000" w:themeColor="text1"/>
          <w:sz w:val="24"/>
        </w:rPr>
        <w:t>Cyclocolorenone</w:t>
      </w:r>
      <w:proofErr w:type="spellEnd"/>
      <w:r w:rsidR="00B33212" w:rsidRPr="00E0771A">
        <w:rPr>
          <w:rFonts w:ascii="Times New Roman" w:eastAsia="Times New Roman" w:hAnsi="Times New Roman" w:cs="Times New Roman"/>
          <w:color w:val="000000" w:themeColor="text1"/>
          <w:sz w:val="24"/>
        </w:rPr>
        <w:t xml:space="preserve"> that showed potential </w:t>
      </w:r>
      <w:r w:rsidR="00B33212" w:rsidRPr="00E0771A">
        <w:rPr>
          <w:rFonts w:ascii="Times New Roman" w:eastAsia="Times New Roman" w:hAnsi="Times New Roman" w:cs="Times New Roman"/>
          <w:i/>
          <w:iCs/>
          <w:color w:val="000000" w:themeColor="text1"/>
          <w:sz w:val="24"/>
        </w:rPr>
        <w:t>in silico</w:t>
      </w:r>
      <w:r w:rsidR="00B33212" w:rsidRPr="00E0771A">
        <w:rPr>
          <w:rFonts w:ascii="Times New Roman" w:eastAsia="Times New Roman" w:hAnsi="Times New Roman" w:cs="Times New Roman"/>
          <w:color w:val="000000" w:themeColor="text1"/>
          <w:sz w:val="24"/>
        </w:rPr>
        <w:t xml:space="preserve"> BACE-1 inhibiting potential. Moreover, these compounds demonstrated a similar molecular scaffold, physiochemical and</w:t>
      </w:r>
      <w:r w:rsidR="00246CD4" w:rsidRPr="00E0771A">
        <w:rPr>
          <w:rFonts w:ascii="Times New Roman" w:eastAsia="Times New Roman" w:hAnsi="Times New Roman" w:cs="Times New Roman"/>
          <w:color w:val="000000" w:themeColor="text1"/>
          <w:sz w:val="24"/>
        </w:rPr>
        <w:t xml:space="preserve"> druglike properties of a therapeutic drug against BACE-1. </w:t>
      </w:r>
    </w:p>
    <w:p w14:paraId="7C48AE5A" w14:textId="77777777" w:rsidR="007266B0" w:rsidRPr="00E0771A" w:rsidRDefault="00DB6425">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Protein model selection and verification:</w:t>
      </w:r>
    </w:p>
    <w:p w14:paraId="0B55B6B9" w14:textId="0F6CD0E1"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lang w:eastAsia="zh-CN"/>
        </w:rPr>
        <w:t>BACE-1 is a single pass (Type-I) trans-membrane aspartyl protease composed of 501 amino acids. This Type-I trans-membrane protein has an ectodomain (N-terminal) that controls substrate entry and protein conformation near the active site residues Asp32 and Asp228 (catalytic dyad). This catalytic dyad is covered by a flap region which is an anti-parallel hairpin loop located between N-terminal residues Val67 and Glu77 (</w:t>
      </w:r>
      <w:r w:rsidRPr="00E0771A">
        <w:rPr>
          <w:rFonts w:ascii="Times New Roman" w:eastAsia="Times New Roman" w:hAnsi="Times New Roman" w:cs="Times New Roman"/>
          <w:b/>
          <w:color w:val="000000" w:themeColor="text1"/>
          <w:sz w:val="24"/>
          <w:lang w:eastAsia="zh-CN"/>
        </w:rPr>
        <w:t>shown in</w:t>
      </w:r>
      <w:r w:rsidRPr="00E0771A">
        <w:rPr>
          <w:rFonts w:ascii="Times New Roman" w:eastAsia="Times New Roman" w:hAnsi="Times New Roman" w:cs="Times New Roman"/>
          <w:color w:val="000000" w:themeColor="text1"/>
          <w:sz w:val="24"/>
          <w:lang w:eastAsia="zh-CN"/>
        </w:rPr>
        <w:t xml:space="preserve"> </w:t>
      </w:r>
      <w:r w:rsidRPr="00E0771A">
        <w:rPr>
          <w:rFonts w:ascii="Times New Roman" w:eastAsia="Times New Roman" w:hAnsi="Times New Roman" w:cs="Times New Roman"/>
          <w:b/>
          <w:color w:val="000000" w:themeColor="text1"/>
          <w:sz w:val="24"/>
          <w:lang w:eastAsia="zh-CN"/>
        </w:rPr>
        <w:t>Figure 1</w:t>
      </w:r>
      <w:r w:rsidRPr="00E0771A">
        <w:rPr>
          <w:rFonts w:ascii="Times New Roman" w:eastAsia="Times New Roman" w:hAnsi="Times New Roman" w:cs="Times New Roman"/>
          <w:color w:val="000000" w:themeColor="text1"/>
          <w:sz w:val="24"/>
          <w:lang w:eastAsia="zh-CN"/>
        </w:rPr>
        <w:t xml:space="preserve">). It is known that the open and closed conformation of this flap region regulates substrate binding at the active site. Moreover, BACE–1 residue Tyr71 plays a crucial role in substrate binding and conformation. On the other hand, three hydrogen bond formations between Tyr71-Gly74, Lys75-Glu77, and Tyr71-Lys107 are essential for stabilizing the open conformation in the unbound state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OYWRoPC9BdXRob3I+PFllYXI+MjAyMjwvWWVhcj48UmVj
TnVtPjEzPC9SZWNOdW0+PERpc3BsYXlUZXh0Pls2MV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08443F">
        <w:rPr>
          <w:rFonts w:ascii="Times New Roman" w:eastAsia="Times New Roman" w:hAnsi="Times New Roman" w:cs="Times New Roman"/>
          <w:color w:val="000000" w:themeColor="text1"/>
          <w:sz w:val="24"/>
          <w:lang w:eastAsia="zh-CN"/>
        </w:rPr>
        <w:instrText xml:space="preserve"> ADDIN EN.CITE </w:instrText>
      </w:r>
      <w:r w:rsidR="0008443F">
        <w:rPr>
          <w:rFonts w:ascii="Times New Roman" w:eastAsia="Times New Roman" w:hAnsi="Times New Roman" w:cs="Times New Roman"/>
          <w:color w:val="000000" w:themeColor="text1"/>
          <w:sz w:val="24"/>
          <w:lang w:eastAsia="zh-CN"/>
        </w:rPr>
        <w:fldChar w:fldCharType="begin">
          <w:fldData xml:space="preserve">PEVuZE5vdGU+PENpdGU+PEF1dGhvcj5OYWRoPC9BdXRob3I+PFllYXI+MjAyMjwvWWVhcj48UmVj
TnVtPjEzPC9SZWNOdW0+PERpc3BsYXlUZXh0Pls2MV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08443F">
        <w:rPr>
          <w:rFonts w:ascii="Times New Roman" w:eastAsia="Times New Roman" w:hAnsi="Times New Roman" w:cs="Times New Roman"/>
          <w:color w:val="000000" w:themeColor="text1"/>
          <w:sz w:val="24"/>
          <w:lang w:eastAsia="zh-CN"/>
        </w:rPr>
        <w:instrText xml:space="preserve"> ADDIN EN.CITE.DATA </w:instrText>
      </w:r>
      <w:r w:rsidR="0008443F">
        <w:rPr>
          <w:rFonts w:ascii="Times New Roman" w:eastAsia="Times New Roman" w:hAnsi="Times New Roman" w:cs="Times New Roman"/>
          <w:color w:val="000000" w:themeColor="text1"/>
          <w:sz w:val="24"/>
          <w:lang w:eastAsia="zh-CN"/>
        </w:rPr>
      </w:r>
      <w:r w:rsidR="0008443F">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0008443F">
        <w:rPr>
          <w:rFonts w:ascii="Times New Roman" w:eastAsia="Times New Roman" w:hAnsi="Times New Roman" w:cs="Times New Roman"/>
          <w:noProof/>
          <w:color w:val="000000" w:themeColor="text1"/>
          <w:sz w:val="24"/>
          <w:lang w:eastAsia="zh-CN"/>
        </w:rPr>
        <w:t>[61]</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The residues Lys107 and Phe108 are known conserved residues that are essential for substrate binding. Based on our findings, </w:t>
      </w:r>
      <w:proofErr w:type="spellStart"/>
      <w:r w:rsidRPr="00E0771A">
        <w:rPr>
          <w:rFonts w:ascii="Times New Roman" w:eastAsia="Times New Roman" w:hAnsi="Times New Roman" w:cs="Times New Roman"/>
          <w:color w:val="000000" w:themeColor="text1"/>
          <w:sz w:val="24"/>
          <w:lang w:eastAsia="zh-CN"/>
        </w:rPr>
        <w:t>Indicol</w:t>
      </w:r>
      <w:proofErr w:type="spellEnd"/>
      <w:r w:rsidRPr="00E0771A">
        <w:rPr>
          <w:rFonts w:ascii="Times New Roman" w:eastAsia="Times New Roman" w:hAnsi="Times New Roman" w:cs="Times New Roman"/>
          <w:color w:val="000000" w:themeColor="text1"/>
          <w:sz w:val="24"/>
          <w:lang w:eastAsia="zh-CN"/>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form hydrogen bonds with the essential BACE-1 residues. Therefore, these two phytocompounds are able to inhibit BACE-1 </w:t>
      </w:r>
      <w:r w:rsidRPr="00E0771A">
        <w:rPr>
          <w:rFonts w:ascii="Times New Roman" w:eastAsia="Times New Roman" w:hAnsi="Times New Roman" w:cs="Times New Roman"/>
          <w:i/>
          <w:iCs/>
          <w:color w:val="000000" w:themeColor="text1"/>
          <w:sz w:val="24"/>
        </w:rPr>
        <w:t>in silico</w:t>
      </w:r>
      <w:r w:rsidRPr="00E0771A">
        <w:rPr>
          <w:rFonts w:ascii="Times New Roman" w:eastAsia="Times New Roman" w:hAnsi="Times New Roman" w:cs="Times New Roman"/>
          <w:color w:val="000000" w:themeColor="text1"/>
          <w:sz w:val="24"/>
        </w:rPr>
        <w:t xml:space="preserve">. Further, an </w:t>
      </w:r>
      <w:r w:rsidRPr="00E0771A">
        <w:rPr>
          <w:rFonts w:ascii="Times New Roman" w:eastAsia="Times New Roman" w:hAnsi="Times New Roman" w:cs="Times New Roman"/>
          <w:i/>
          <w:iCs/>
          <w:color w:val="000000" w:themeColor="text1"/>
          <w:sz w:val="24"/>
        </w:rPr>
        <w:t>in vitro</w:t>
      </w:r>
      <w:r w:rsidRPr="00E0771A">
        <w:rPr>
          <w:rFonts w:ascii="Times New Roman" w:eastAsia="Times New Roman" w:hAnsi="Times New Roman" w:cs="Times New Roman"/>
          <w:color w:val="000000" w:themeColor="text1"/>
          <w:sz w:val="24"/>
        </w:rPr>
        <w:t xml:space="preserve"> investigation of the BACE-1 inhibiting capacity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must be conducted in neuronal cells to affirm these reactions.</w:t>
      </w:r>
    </w:p>
    <w:p w14:paraId="724F8CC7"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 xml:space="preserve"> Molecular docking analysis of </w:t>
      </w:r>
      <w:proofErr w:type="spellStart"/>
      <w:r w:rsidRPr="00E0771A">
        <w:rPr>
          <w:rFonts w:ascii="Times New Roman" w:hAnsi="Times New Roman" w:cs="Times New Roman"/>
          <w:b/>
          <w:bCs/>
          <w:color w:val="000000" w:themeColor="text1"/>
          <w:sz w:val="24"/>
          <w:szCs w:val="24"/>
        </w:rPr>
        <w:t>Indicol</w:t>
      </w:r>
      <w:proofErr w:type="spellEnd"/>
      <w:r w:rsidRPr="00E0771A">
        <w:rPr>
          <w:rFonts w:ascii="Times New Roman" w:hAnsi="Times New Roman" w:cs="Times New Roman"/>
          <w:b/>
          <w:bCs/>
          <w:color w:val="000000" w:themeColor="text1"/>
          <w:sz w:val="24"/>
          <w:szCs w:val="24"/>
        </w:rPr>
        <w:t xml:space="preserve"> and </w:t>
      </w:r>
      <w:proofErr w:type="spellStart"/>
      <w:r w:rsidRPr="00E0771A">
        <w:rPr>
          <w:rFonts w:ascii="Times New Roman" w:hAnsi="Times New Roman" w:cs="Times New Roman"/>
          <w:b/>
          <w:bCs/>
          <w:color w:val="000000" w:themeColor="text1"/>
          <w:sz w:val="24"/>
          <w:szCs w:val="24"/>
        </w:rPr>
        <w:t>Cyclocolorenone</w:t>
      </w:r>
      <w:proofErr w:type="spellEnd"/>
      <w:r w:rsidRPr="00E0771A">
        <w:rPr>
          <w:rFonts w:ascii="Times New Roman" w:hAnsi="Times New Roman" w:cs="Times New Roman"/>
          <w:b/>
          <w:bCs/>
          <w:color w:val="000000" w:themeColor="text1"/>
          <w:sz w:val="24"/>
          <w:szCs w:val="24"/>
        </w:rPr>
        <w:t xml:space="preserve"> with BACE-1: </w:t>
      </w:r>
    </w:p>
    <w:p w14:paraId="70D8A99F" w14:textId="561797DF" w:rsidR="007266B0" w:rsidRPr="00E0771A" w:rsidRDefault="00DB6425">
      <w:pPr>
        <w:spacing w:after="240"/>
        <w:jc w:val="both"/>
        <w:rPr>
          <w:rFonts w:ascii="Times New Roman" w:eastAsia="Times New Roman" w:hAnsi="Times New Roman" w:cs="Times New Roman"/>
          <w:iCs/>
          <w:color w:val="000000" w:themeColor="text1"/>
          <w:sz w:val="24"/>
        </w:rPr>
      </w:pPr>
      <w:r w:rsidRPr="00E0771A">
        <w:rPr>
          <w:rFonts w:ascii="Times New Roman" w:eastAsia="Times New Roman" w:hAnsi="Times New Roman" w:cs="Times New Roman"/>
          <w:iCs/>
          <w:color w:val="000000" w:themeColor="text1"/>
          <w:sz w:val="24"/>
        </w:rPr>
        <w:lastRenderedPageBreak/>
        <w:t xml:space="preserve">There are several studies that have used the Schrodinger ‘Glide’ and ‘Prime’ module for molecular docking and MM/GBSA analysis for analyzing protein-ligand interactions. These studies showed significant in silico inhibitory interactions occurring between SARS-Cov-2 </w:t>
      </w:r>
      <w:proofErr w:type="spellStart"/>
      <w:r w:rsidRPr="00E0771A">
        <w:rPr>
          <w:rFonts w:ascii="Times New Roman" w:eastAsia="Times New Roman" w:hAnsi="Times New Roman" w:cs="Times New Roman"/>
          <w:iCs/>
          <w:color w:val="000000" w:themeColor="text1"/>
          <w:sz w:val="24"/>
        </w:rPr>
        <w:t>Mpro</w:t>
      </w:r>
      <w:proofErr w:type="spellEnd"/>
      <w:r w:rsidRPr="00E0771A">
        <w:rPr>
          <w:rFonts w:ascii="Times New Roman" w:eastAsia="Times New Roman" w:hAnsi="Times New Roman" w:cs="Times New Roman"/>
          <w:iCs/>
          <w:color w:val="000000" w:themeColor="text1"/>
          <w:sz w:val="24"/>
        </w:rPr>
        <w:t xml:space="preserve"> and </w:t>
      </w:r>
      <w:proofErr w:type="spellStart"/>
      <w:r w:rsidRPr="00E0771A">
        <w:rPr>
          <w:rFonts w:ascii="Times New Roman" w:eastAsia="Times New Roman" w:hAnsi="Times New Roman" w:cs="Times New Roman"/>
          <w:iCs/>
          <w:color w:val="000000" w:themeColor="text1"/>
          <w:sz w:val="24"/>
        </w:rPr>
        <w:t>Flortaucipir</w:t>
      </w:r>
      <w:proofErr w:type="spellEnd"/>
      <w:r w:rsidRPr="00E0771A">
        <w:rPr>
          <w:rFonts w:ascii="Times New Roman" w:eastAsia="Times New Roman" w:hAnsi="Times New Roman" w:cs="Times New Roman"/>
          <w:iCs/>
          <w:color w:val="000000" w:themeColor="text1"/>
          <w:sz w:val="24"/>
        </w:rPr>
        <w:t xml:space="preserve">, </w:t>
      </w:r>
      <w:proofErr w:type="spellStart"/>
      <w:r w:rsidRPr="00E0771A">
        <w:rPr>
          <w:rFonts w:ascii="Times New Roman" w:eastAsia="Times New Roman" w:hAnsi="Times New Roman" w:cs="Times New Roman"/>
          <w:iCs/>
          <w:color w:val="000000" w:themeColor="text1"/>
          <w:sz w:val="24"/>
        </w:rPr>
        <w:t>AurKB</w:t>
      </w:r>
      <w:proofErr w:type="spellEnd"/>
      <w:r w:rsidRPr="00E0771A">
        <w:rPr>
          <w:rFonts w:ascii="Times New Roman" w:eastAsia="Times New Roman" w:hAnsi="Times New Roman" w:cs="Times New Roman"/>
          <w:iCs/>
          <w:color w:val="000000" w:themeColor="text1"/>
          <w:sz w:val="24"/>
        </w:rPr>
        <w:t xml:space="preserve"> and Fostamatinib like compound, Human Polo-like Kinase 1 and 1,3,4-oxadiazole derivatives, and SARS-CoV-2 3CL hydrolase (</w:t>
      </w:r>
      <w:proofErr w:type="spellStart"/>
      <w:r w:rsidRPr="00E0771A">
        <w:rPr>
          <w:rFonts w:ascii="Times New Roman" w:eastAsia="Times New Roman" w:hAnsi="Times New Roman" w:cs="Times New Roman"/>
          <w:iCs/>
          <w:color w:val="000000" w:themeColor="text1"/>
          <w:sz w:val="24"/>
        </w:rPr>
        <w:t>Mpro</w:t>
      </w:r>
      <w:proofErr w:type="spellEnd"/>
      <w:r w:rsidRPr="00E0771A">
        <w:rPr>
          <w:rFonts w:ascii="Times New Roman" w:eastAsia="Times New Roman" w:hAnsi="Times New Roman" w:cs="Times New Roman"/>
          <w:iCs/>
          <w:color w:val="000000" w:themeColor="text1"/>
          <w:sz w:val="24"/>
        </w:rPr>
        <w:t xml:space="preserve">) and dimethyl </w:t>
      </w:r>
      <w:proofErr w:type="spellStart"/>
      <w:r w:rsidRPr="00E0771A">
        <w:rPr>
          <w:rFonts w:ascii="Times New Roman" w:eastAsia="Times New Roman" w:hAnsi="Times New Roman" w:cs="Times New Roman"/>
          <w:iCs/>
          <w:color w:val="000000" w:themeColor="text1"/>
          <w:sz w:val="24"/>
        </w:rPr>
        <w:t>lithospermate</w:t>
      </w:r>
      <w:proofErr w:type="spellEnd"/>
      <w:r w:rsidRPr="00E0771A">
        <w:rPr>
          <w:rFonts w:ascii="Times New Roman" w:eastAsia="Times New Roman" w:hAnsi="Times New Roman" w:cs="Times New Roman"/>
          <w:iCs/>
          <w:color w:val="000000" w:themeColor="text1"/>
          <w:sz w:val="24"/>
        </w:rPr>
        <w:t xml:space="preserve"> </w:t>
      </w:r>
      <w:r w:rsidRPr="00E0771A">
        <w:rPr>
          <w:rFonts w:ascii="Times New Roman" w:eastAsia="Times New Roman" w:hAnsi="Times New Roman" w:cs="Times New Roman"/>
          <w:iCs/>
          <w:color w:val="000000" w:themeColor="text1"/>
          <w:sz w:val="24"/>
        </w:rPr>
        <w:fldChar w:fldCharType="begin">
          <w:fldData xml:space="preserve">PEVuZE5vdGU+PENpdGU+PEF1dGhvcj5TY290dGk8L0F1dGhvcj48WWVhcj4yMDIzPC9ZZWFyPjxS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</w:fldData>
        </w:fldChar>
      </w:r>
      <w:r w:rsidR="0008443F">
        <w:rPr>
          <w:rFonts w:ascii="Times New Roman" w:eastAsia="Times New Roman" w:hAnsi="Times New Roman" w:cs="Times New Roman"/>
          <w:iCs/>
          <w:color w:val="000000" w:themeColor="text1"/>
          <w:sz w:val="24"/>
        </w:rPr>
        <w:instrText xml:space="preserve"> ADDIN EN.CITE </w:instrText>
      </w:r>
      <w:r w:rsidR="0008443F">
        <w:rPr>
          <w:rFonts w:ascii="Times New Roman" w:eastAsia="Times New Roman" w:hAnsi="Times New Roman" w:cs="Times New Roman"/>
          <w:iCs/>
          <w:color w:val="000000" w:themeColor="text1"/>
          <w:sz w:val="24"/>
        </w:rPr>
        <w:fldChar w:fldCharType="begin">
          <w:fldData xml:space="preserve">PEVuZE5vdGU+PENpdGU+PEF1dGhvcj5TY290dGk8L0F1dGhvcj48WWVhcj4yMDIzPC9ZZWFyPjxS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</w:fldData>
        </w:fldChar>
      </w:r>
      <w:r w:rsidR="0008443F">
        <w:rPr>
          <w:rFonts w:ascii="Times New Roman" w:eastAsia="Times New Roman" w:hAnsi="Times New Roman" w:cs="Times New Roman"/>
          <w:iCs/>
          <w:color w:val="000000" w:themeColor="text1"/>
          <w:sz w:val="24"/>
        </w:rPr>
        <w:instrText xml:space="preserve"> ADDIN EN.CITE.DATA </w:instrText>
      </w:r>
      <w:r w:rsidR="0008443F">
        <w:rPr>
          <w:rFonts w:ascii="Times New Roman" w:eastAsia="Times New Roman" w:hAnsi="Times New Roman" w:cs="Times New Roman"/>
          <w:iCs/>
          <w:color w:val="000000" w:themeColor="text1"/>
          <w:sz w:val="24"/>
        </w:rPr>
      </w:r>
      <w:r w:rsidR="0008443F">
        <w:rPr>
          <w:rFonts w:ascii="Times New Roman" w:eastAsia="Times New Roman" w:hAnsi="Times New Roman" w:cs="Times New Roman"/>
          <w:iCs/>
          <w:color w:val="000000" w:themeColor="text1"/>
          <w:sz w:val="24"/>
        </w:rPr>
        <w:fldChar w:fldCharType="end"/>
      </w:r>
      <w:r w:rsidRPr="00E0771A">
        <w:rPr>
          <w:rFonts w:ascii="Times New Roman" w:eastAsia="Times New Roman" w:hAnsi="Times New Roman" w:cs="Times New Roman"/>
          <w:iCs/>
          <w:color w:val="000000" w:themeColor="text1"/>
          <w:sz w:val="24"/>
        </w:rPr>
      </w:r>
      <w:r w:rsidRPr="00E0771A">
        <w:rPr>
          <w:rFonts w:ascii="Times New Roman" w:eastAsia="Times New Roman" w:hAnsi="Times New Roman" w:cs="Times New Roman"/>
          <w:iCs/>
          <w:color w:val="000000" w:themeColor="text1"/>
          <w:sz w:val="24"/>
        </w:rPr>
        <w:fldChar w:fldCharType="separate"/>
      </w:r>
      <w:r w:rsidR="0008443F">
        <w:rPr>
          <w:rFonts w:ascii="Times New Roman" w:eastAsia="Times New Roman" w:hAnsi="Times New Roman" w:cs="Times New Roman"/>
          <w:iCs/>
          <w:noProof/>
          <w:color w:val="000000" w:themeColor="text1"/>
          <w:sz w:val="24"/>
        </w:rPr>
        <w:t>[70-74]</w:t>
      </w:r>
      <w:r w:rsidRPr="00E0771A">
        <w:rPr>
          <w:rFonts w:ascii="Times New Roman" w:eastAsia="Times New Roman" w:hAnsi="Times New Roman" w:cs="Times New Roman"/>
          <w:iCs/>
          <w:color w:val="000000" w:themeColor="text1"/>
          <w:sz w:val="24"/>
        </w:rPr>
        <w:fldChar w:fldCharType="end"/>
      </w:r>
      <w:r w:rsidRPr="00E0771A">
        <w:rPr>
          <w:rFonts w:ascii="Times New Roman" w:eastAsia="Times New Roman" w:hAnsi="Times New Roman" w:cs="Times New Roman"/>
          <w:iCs/>
          <w:color w:val="000000" w:themeColor="text1"/>
          <w:sz w:val="24"/>
        </w:rPr>
        <w:t xml:space="preserve">. The Schrodinger Glide module consists of three sub-modules viz HTVS, Glide SP, and Glide XP designed for refined lead optimization. The sub-module HTVS shortlists compounds based on their binding affinity with protein residues and drug-likeness properties, resulting in lead optimization </w:t>
      </w:r>
      <w:r w:rsidRPr="00E0771A">
        <w:rPr>
          <w:rFonts w:ascii="Times New Roman" w:eastAsia="Times New Roman" w:hAnsi="Times New Roman" w:cs="Times New Roman"/>
          <w:iCs/>
          <w:color w:val="000000" w:themeColor="text1"/>
          <w:sz w:val="24"/>
        </w:rPr>
        <w:fldChar w:fldCharType="begin"/>
      </w:r>
      <w:r w:rsidR="0008443F">
        <w:rPr>
          <w:rFonts w:ascii="Times New Roman" w:eastAsia="Times New Roman" w:hAnsi="Times New Roman" w:cs="Times New Roman"/>
          <w:iCs/>
          <w:color w:val="000000" w:themeColor="text1"/>
          <w:sz w:val="24"/>
        </w:rPr>
        <w:instrText xml:space="preserve"> ADDIN EN.CITE &lt;EndNote&gt;&lt;Cite&gt;&lt;Author&gt;Dhameliya&lt;/Author&gt;&lt;Year&gt;2022&lt;/Year&gt;&lt;RecNum&gt;656&lt;/RecNum&gt;&lt;DisplayText&gt;[75]&lt;/DisplayText&gt;&lt;record&gt;&lt;rec-number&gt;656&lt;/rec-number&gt;&lt;foreign-keys&gt;&lt;key app="EN" db-id="wrvdepxeaes5szerfz2pptsxsd5w9rzzweet" timestamp="1708641838"&gt;656&lt;/key&gt;&lt;/foreign-keys&gt;&lt;ref-type name="Journal Article"&gt;17&lt;/ref-type&gt;&lt;contributors&gt;&lt;authors&gt;&lt;author&gt;Dhameliya, Tejas M&lt;/author&gt;&lt;author&gt;Nagar, Prinsa R&lt;/author&gt;&lt;author&gt;Gajjar, Normi D %J Molecular Diversity&lt;/author&gt;&lt;/authors&gt;&lt;/contributors&gt;&lt;titles&gt;&lt;title&gt;Systematic virtual screening in search of SARS CoV-2 inhibitors against spike glycoprotein: pharmacophore screening, molecular docking, ADMET analysis and MD simulations&lt;/title&gt;&lt;secondary-title&gt;Molecular Diversity&lt;/secondary-title&gt;&lt;/titles&gt;&lt;periodical&gt;&lt;full-title&gt;Molecular Diversity&lt;/full-title&gt;&lt;/periodical&gt;&lt;pages&gt;2775-2792&lt;/pages&gt;&lt;volume&gt;26&lt;/volume&gt;&lt;number&gt;5&lt;/number&gt;&lt;dates&gt;&lt;year&gt;2022&lt;/year&gt;&lt;/dates&gt;&lt;isbn&gt;1573-501X&lt;/isbn&gt;&lt;urls&gt;&lt;/urls&gt;&lt;/record&gt;&lt;/Cite&gt;&lt;/EndNote&gt;</w:instrText>
      </w:r>
      <w:r w:rsidRPr="00E0771A">
        <w:rPr>
          <w:rFonts w:ascii="Times New Roman" w:eastAsia="Times New Roman" w:hAnsi="Times New Roman" w:cs="Times New Roman"/>
          <w:iCs/>
          <w:color w:val="000000" w:themeColor="text1"/>
          <w:sz w:val="24"/>
        </w:rPr>
        <w:fldChar w:fldCharType="separate"/>
      </w:r>
      <w:r w:rsidR="0008443F">
        <w:rPr>
          <w:rFonts w:ascii="Times New Roman" w:eastAsia="Times New Roman" w:hAnsi="Times New Roman" w:cs="Times New Roman"/>
          <w:iCs/>
          <w:noProof/>
          <w:color w:val="000000" w:themeColor="text1"/>
          <w:sz w:val="24"/>
        </w:rPr>
        <w:t>[75]</w:t>
      </w:r>
      <w:r w:rsidRPr="00E0771A">
        <w:rPr>
          <w:rFonts w:ascii="Times New Roman" w:eastAsia="Times New Roman" w:hAnsi="Times New Roman" w:cs="Times New Roman"/>
          <w:iCs/>
          <w:color w:val="000000" w:themeColor="text1"/>
          <w:sz w:val="24"/>
        </w:rPr>
        <w:fldChar w:fldCharType="end"/>
      </w:r>
      <w:r w:rsidRPr="00E0771A">
        <w:rPr>
          <w:rFonts w:ascii="Times New Roman" w:eastAsia="Times New Roman" w:hAnsi="Times New Roman" w:cs="Times New Roman"/>
          <w:iCs/>
          <w:color w:val="000000" w:themeColor="text1"/>
          <w:sz w:val="24"/>
        </w:rPr>
        <w:t xml:space="preserve">. </w:t>
      </w:r>
    </w:p>
    <w:p w14:paraId="42F0385D" w14:textId="463E659A"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Times New Roman" w:hAnsi="Times New Roman" w:cs="Times New Roman"/>
          <w:color w:val="000000" w:themeColor="text1"/>
          <w:sz w:val="24"/>
        </w:rPr>
        <w:t xml:space="preserve">Together these results infer the capability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to effectively target BACE-1 crucial residues and its inability to interfere with other metabolic enzymes. Earlier studies shown that BACE-1 residue such as Gln73 found in the flap region regulates the open and closed conformation. At the same time, Tyr71 located in the flap region forms a hydrogen bond with Lys107 during a closed conformation. But in an open conformation state, this bond is broken as Tyr71 interacts and forms a hydrogen bond with Trp76.</w:t>
      </w:r>
      <w:r w:rsidRPr="00E0771A">
        <w:rPr>
          <w:rFonts w:ascii="Times New Roman" w:eastAsia="Times New Roman" w:hAnsi="Times New Roman" w:cs="Times New Roman"/>
          <w:b/>
          <w:color w:val="000000" w:themeColor="text1"/>
          <w:sz w:val="24"/>
        </w:rPr>
        <w:t xml:space="preserve"> </w:t>
      </w:r>
      <w:r w:rsidRPr="00E0771A">
        <w:rPr>
          <w:rFonts w:ascii="Times New Roman" w:eastAsia="Times New Roman" w:hAnsi="Times New Roman" w:cs="Times New Roman"/>
          <w:color w:val="000000" w:themeColor="text1"/>
          <w:sz w:val="24"/>
        </w:rPr>
        <w:t xml:space="preserve">On the other hand, Thr232 is a hydrophilic residue situated in the S2 binding pocket of the BACE-1 active site </w:t>
      </w:r>
      <w:r w:rsidRPr="00E0771A">
        <w:rPr>
          <w:rFonts w:ascii="Times New Roman" w:eastAsia="Times New Roman" w:hAnsi="Times New Roman" w:cs="Times New Roman"/>
          <w:color w:val="000000" w:themeColor="text1"/>
          <w:sz w:val="24"/>
        </w:rPr>
        <w:fldChar w:fldCharType="begin">
          <w:fldData xml:space="preserve">PEVuZE5vdGU+PENpdGU+PEF1dGhvcj5YdTwvQXV0aG9yPjxZZWFyPjIwMTI8L1llYXI+PFJlY051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YdTwvQXV0aG9yPjxZZWFyPjIwMTI8L1llYXI+PFJlY051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76-7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ased on these studies it is evident that a hydrogen bond or any interaction with these residues may lead to BACE-1 inhibition. Our results are in agreement with these reports and suggest that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interacting with Gln73, Lys107, and Thr232 may lead to inhibition of the flap region open conformation in BACE-1— thus preventing APP binding with the BACE-1 active site and eventually downregulating Aβ peptide formation in the brain. </w:t>
      </w:r>
    </w:p>
    <w:p w14:paraId="14AF2E84" w14:textId="122E3868"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Studies pertaining to the importance of hydrogen bonds in ligand-protein interactions have established that an average bond distance of 2 to 4.5Å signifies a stronger hydrogen bond interaction between ligand-protein. Furthermore, when these hydrogen bonds are established with between ligand and crucial residues in the active site of enzymes, it may obstruct the open or closed conformation of that enzyme </w:t>
      </w:r>
      <w:r w:rsidRPr="00E0771A">
        <w:rPr>
          <w:rFonts w:ascii="Times New Roman" w:eastAsia="Times New Roman" w:hAnsi="Times New Roman" w:cs="Times New Roman"/>
          <w:color w:val="000000" w:themeColor="text1"/>
          <w:sz w:val="24"/>
        </w:rPr>
        <w:fldChar w:fldCharType="begin">
          <w:fldData xml:space="preserve">PEVuZE5vdGU+PENpdGU+PEF1dGhvcj5IdWFuZzwvQXV0aG9yPjxZZWFyPjIwMTM8L1llYXI+PFJl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==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IdWFuZzwvQXV0aG9yPjxZZWFyPjIwMTM8L1llYXI+PFJl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==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79, 80]</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Our results indicated that the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can establish hydrogen bonds with crucial residues BACE1 (Gln73, Lys107, Gly230, and Thr232) and the bond distance in all the case was found below 4.5Å with four crucial BACE-1 residues. In contrast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had a bond distance of 4.31Ǻ with only Thr232 residue of BACE1. The positive control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had hydrogen bond interaction with only two crucial BACE-1 residues namely Gln73 and Thr232. Together these results signify a strong interaction occurring between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BACE-1; as compared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with BACE1 </w:t>
      </w:r>
      <w:r w:rsidRPr="00E0771A">
        <w:rPr>
          <w:rFonts w:ascii="Times New Roman" w:eastAsia="Times New Roman" w:hAnsi="Times New Roman" w:cs="Times New Roman"/>
          <w:i/>
          <w:color w:val="000000" w:themeColor="text1"/>
          <w:sz w:val="24"/>
        </w:rPr>
        <w:t>in silico</w:t>
      </w:r>
      <w:r w:rsidRPr="00E0771A">
        <w:rPr>
          <w:rFonts w:ascii="Times New Roman" w:eastAsia="Times New Roman" w:hAnsi="Times New Roman" w:cs="Times New Roman"/>
          <w:color w:val="000000" w:themeColor="text1"/>
          <w:sz w:val="24"/>
        </w:rPr>
        <w:t xml:space="preserve">. </w:t>
      </w:r>
    </w:p>
    <w:p w14:paraId="1F98328E" w14:textId="49E6032F"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However, the assessment of ligand-protein interaction using molecular docking methods is limited by the absence of entropic and solvation effects occurring in the cellular milieu. This limitation was overcome by MD simulation methods that provide an atomic spectrum of dynamic interaction between target ligand and protein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Gioia&lt;/Author&gt;&lt;Year&gt;2017&lt;/Year&gt;&lt;RecNum&gt;487&lt;/RecNum&gt;&lt;DisplayText&gt;[81]&lt;/DisplayText&gt;&lt;record&gt;&lt;rec-number&gt;487&lt;/rec-number&gt;&lt;foreign-keys&gt;&lt;key app="EN" db-id="wrvdepxeaes5szerfz2pptsxsd5w9rzzweet" timestamp="1708365406"&gt;487&lt;/key&gt;&lt;/foreign-keys&gt;&lt;ref-type name="Journal Article"&gt;17&lt;/ref-type&gt;&lt;contributors&gt;&lt;authors&gt;&lt;author&gt;Gioia, Dario&lt;/author&gt;&lt;author&gt;Bertazzo, Martina&lt;/author&gt;&lt;author&gt;Recanatini, Maurizio&lt;/author&gt;&lt;author&gt;Masetti, Matteo&lt;/author&gt;&lt;author&gt;Cavalli, Andrea %J Molecules&lt;/author&gt;&lt;/authors&gt;&lt;/contributors&gt;&lt;titles&gt;&lt;title&gt;Dynamic docking: a paradigm shift in computational drug discovery&lt;/title&gt;&lt;/titles&gt;&lt;pages&gt;2029&lt;/pages&gt;&lt;volume&gt;22&lt;/volume&gt;&lt;number&gt;11&lt;/number&gt;&lt;dates&gt;&lt;year&gt;2017&lt;/year&gt;&lt;/dates&gt;&lt;isbn&gt;1420-3049&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81]</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p>
    <w:p w14:paraId="2CD838B2"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lastRenderedPageBreak/>
        <w:t xml:space="preserve">Molecular dynamic simulations of </w:t>
      </w:r>
      <w:proofErr w:type="spellStart"/>
      <w:r w:rsidRPr="00E0771A">
        <w:rPr>
          <w:rFonts w:ascii="Times New Roman" w:hAnsi="Times New Roman" w:cs="Times New Roman"/>
          <w:b/>
          <w:bCs/>
          <w:color w:val="000000" w:themeColor="text1"/>
          <w:sz w:val="24"/>
          <w:szCs w:val="24"/>
        </w:rPr>
        <w:t>Indicol</w:t>
      </w:r>
      <w:proofErr w:type="spellEnd"/>
      <w:r w:rsidRPr="00E0771A">
        <w:rPr>
          <w:rFonts w:ascii="Times New Roman" w:hAnsi="Times New Roman" w:cs="Times New Roman"/>
          <w:b/>
          <w:bCs/>
          <w:color w:val="000000" w:themeColor="text1"/>
          <w:sz w:val="24"/>
          <w:szCs w:val="24"/>
        </w:rPr>
        <w:t xml:space="preserve"> and </w:t>
      </w:r>
      <w:proofErr w:type="spellStart"/>
      <w:r w:rsidRPr="00E0771A">
        <w:rPr>
          <w:rFonts w:ascii="Times New Roman" w:hAnsi="Times New Roman" w:cs="Times New Roman"/>
          <w:b/>
          <w:bCs/>
          <w:color w:val="000000" w:themeColor="text1"/>
          <w:sz w:val="24"/>
          <w:szCs w:val="24"/>
        </w:rPr>
        <w:t>Cyclocolorenone</w:t>
      </w:r>
      <w:proofErr w:type="spellEnd"/>
      <w:r w:rsidRPr="00E0771A">
        <w:rPr>
          <w:rFonts w:ascii="Times New Roman" w:hAnsi="Times New Roman" w:cs="Times New Roman"/>
          <w:b/>
          <w:bCs/>
          <w:color w:val="000000" w:themeColor="text1"/>
          <w:sz w:val="24"/>
          <w:szCs w:val="24"/>
        </w:rPr>
        <w:t xml:space="preserve"> with BACE-1:</w:t>
      </w:r>
      <w:r w:rsidRPr="00E0771A">
        <w:rPr>
          <w:rFonts w:ascii="Times New Roman" w:hAnsi="Times New Roman" w:cs="Times New Roman"/>
          <w:color w:val="000000" w:themeColor="text1"/>
          <w:sz w:val="24"/>
          <w:szCs w:val="24"/>
        </w:rPr>
        <w:t xml:space="preserve"> </w:t>
      </w:r>
    </w:p>
    <w:p w14:paraId="63D3A8AF" w14:textId="53E386EC" w:rsidR="00246CD4"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lang w:eastAsia="en-IN"/>
        </w:rPr>
        <w:t xml:space="preserve">It is known that two conserved BACE-1 residues Lys107 and Phe108 are important for substrate binding </w:t>
      </w:r>
      <w:r w:rsidRPr="00E0771A">
        <w:rPr>
          <w:rFonts w:ascii="Times New Roman" w:eastAsia="Times New Roman" w:hAnsi="Times New Roman" w:cs="Times New Roman"/>
          <w:i/>
          <w:color w:val="000000" w:themeColor="text1"/>
          <w:sz w:val="24"/>
          <w:lang w:eastAsia="en-IN"/>
        </w:rPr>
        <w:t>in situ</w:t>
      </w:r>
      <w:r w:rsidRPr="00E0771A">
        <w:rPr>
          <w:rFonts w:ascii="Times New Roman" w:eastAsia="Times New Roman" w:hAnsi="Times New Roman" w:cs="Times New Roman"/>
          <w:color w:val="000000" w:themeColor="text1"/>
          <w:sz w:val="24"/>
          <w:lang w:eastAsia="en-IN"/>
        </w:rPr>
        <w:t xml:space="preserve">. Of these Lys107 is crucial for stabilizing BACE-1 open conformation in an unbound state. Moreover, Lys107 is known to interact with another conserved residue Tyr71 located in the flap region involved in substrate binding </w:t>
      </w:r>
      <w:r w:rsidRPr="00E0771A">
        <w:rPr>
          <w:rFonts w:ascii="Times New Roman" w:eastAsia="Times New Roman" w:hAnsi="Times New Roman" w:cs="Times New Roman"/>
          <w:color w:val="000000" w:themeColor="text1"/>
          <w:sz w:val="24"/>
          <w:lang w:eastAsia="en-IN"/>
        </w:rPr>
        <w:fldChar w:fldCharType="begin">
          <w:fldData xml:space="preserve">PEVuZE5vdGU+PENpdGU+PEF1dGhvcj5OYWRoPC9BdXRob3I+PFllYXI+MjAyMjwvWWVhcj48UmVj
TnVtPjEzPC9SZWNOdW0+PERpc3BsYXlUZXh0Pls2MV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08443F">
        <w:rPr>
          <w:rFonts w:ascii="Times New Roman" w:eastAsia="Times New Roman" w:hAnsi="Times New Roman" w:cs="Times New Roman"/>
          <w:color w:val="000000" w:themeColor="text1"/>
          <w:sz w:val="24"/>
          <w:lang w:eastAsia="en-IN"/>
        </w:rPr>
        <w:instrText xml:space="preserve"> ADDIN EN.CITE </w:instrText>
      </w:r>
      <w:r w:rsidR="0008443F">
        <w:rPr>
          <w:rFonts w:ascii="Times New Roman" w:eastAsia="Times New Roman" w:hAnsi="Times New Roman" w:cs="Times New Roman"/>
          <w:color w:val="000000" w:themeColor="text1"/>
          <w:sz w:val="24"/>
          <w:lang w:eastAsia="en-IN"/>
        </w:rPr>
        <w:fldChar w:fldCharType="begin">
          <w:fldData xml:space="preserve">PEVuZE5vdGU+PENpdGU+PEF1dGhvcj5OYWRoPC9BdXRob3I+PFllYXI+MjAyMjwvWWVhcj48UmVj
TnVtPjEzPC9SZWNOdW0+PERpc3BsYXlUZXh0Pls2MV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08443F">
        <w:rPr>
          <w:rFonts w:ascii="Times New Roman" w:eastAsia="Times New Roman" w:hAnsi="Times New Roman" w:cs="Times New Roman"/>
          <w:color w:val="000000" w:themeColor="text1"/>
          <w:sz w:val="24"/>
          <w:lang w:eastAsia="en-IN"/>
        </w:rPr>
        <w:instrText xml:space="preserve"> ADDIN EN.CITE.DATA </w:instrText>
      </w:r>
      <w:r w:rsidR="0008443F">
        <w:rPr>
          <w:rFonts w:ascii="Times New Roman" w:eastAsia="Times New Roman" w:hAnsi="Times New Roman" w:cs="Times New Roman"/>
          <w:color w:val="000000" w:themeColor="text1"/>
          <w:sz w:val="24"/>
          <w:lang w:eastAsia="en-IN"/>
        </w:rPr>
      </w:r>
      <w:r w:rsidR="0008443F">
        <w:rPr>
          <w:rFonts w:ascii="Times New Roman" w:eastAsia="Times New Roman" w:hAnsi="Times New Roman" w:cs="Times New Roman"/>
          <w:color w:val="000000" w:themeColor="text1"/>
          <w:sz w:val="24"/>
          <w:lang w:eastAsia="en-IN"/>
        </w:rPr>
        <w:fldChar w:fldCharType="end"/>
      </w:r>
      <w:r w:rsidRPr="00E0771A">
        <w:rPr>
          <w:rFonts w:ascii="Times New Roman" w:eastAsia="Times New Roman" w:hAnsi="Times New Roman" w:cs="Times New Roman"/>
          <w:color w:val="000000" w:themeColor="text1"/>
          <w:sz w:val="24"/>
          <w:lang w:eastAsia="en-IN"/>
        </w:rPr>
      </w:r>
      <w:r w:rsidRPr="00E0771A">
        <w:rPr>
          <w:rFonts w:ascii="Times New Roman" w:eastAsia="Times New Roman" w:hAnsi="Times New Roman" w:cs="Times New Roman"/>
          <w:color w:val="000000" w:themeColor="text1"/>
          <w:sz w:val="24"/>
          <w:lang w:eastAsia="en-IN"/>
        </w:rPr>
        <w:fldChar w:fldCharType="separate"/>
      </w:r>
      <w:r w:rsidR="0008443F">
        <w:rPr>
          <w:rFonts w:ascii="Times New Roman" w:eastAsia="Times New Roman" w:hAnsi="Times New Roman" w:cs="Times New Roman"/>
          <w:noProof/>
          <w:color w:val="000000" w:themeColor="text1"/>
          <w:sz w:val="24"/>
          <w:lang w:eastAsia="en-IN"/>
        </w:rPr>
        <w:t>[61]</w:t>
      </w:r>
      <w:r w:rsidRPr="00E0771A">
        <w:rPr>
          <w:rFonts w:ascii="Times New Roman" w:eastAsia="Times New Roman" w:hAnsi="Times New Roman" w:cs="Times New Roman"/>
          <w:color w:val="000000" w:themeColor="text1"/>
          <w:sz w:val="24"/>
          <w:lang w:eastAsia="en-IN"/>
        </w:rPr>
        <w:fldChar w:fldCharType="end"/>
      </w:r>
      <w:r w:rsidRPr="00E0771A">
        <w:rPr>
          <w:rFonts w:ascii="Times New Roman" w:eastAsia="Times New Roman" w:hAnsi="Times New Roman" w:cs="Times New Roman"/>
          <w:color w:val="000000" w:themeColor="text1"/>
          <w:sz w:val="24"/>
          <w:lang w:eastAsia="en-IN"/>
        </w:rPr>
        <w:t xml:space="preserve">. Briefly, any interaction with these residues can probably lead to BACE-1 inhibition </w:t>
      </w:r>
      <w:r w:rsidRPr="00E0771A">
        <w:rPr>
          <w:rFonts w:ascii="Times New Roman" w:eastAsia="Times New Roman" w:hAnsi="Times New Roman" w:cs="Times New Roman"/>
          <w:i/>
          <w:color w:val="000000" w:themeColor="text1"/>
          <w:sz w:val="24"/>
          <w:lang w:eastAsia="en-IN"/>
        </w:rPr>
        <w:t>in vivo</w:t>
      </w:r>
      <w:r w:rsidRPr="00E0771A">
        <w:rPr>
          <w:rFonts w:ascii="Times New Roman" w:eastAsia="Times New Roman" w:hAnsi="Times New Roman" w:cs="Times New Roman"/>
          <w:color w:val="000000" w:themeColor="text1"/>
          <w:sz w:val="24"/>
          <w:lang w:eastAsia="en-IN"/>
        </w:rPr>
        <w:t xml:space="preserve">. Our 100ns MD simulation results showed the OH group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interacted with BACE-1 residues Lys107 and Phe108. Additionally, our results display hydrogen bond formation for more than 70 ns between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and BACE-1 residues (Lys107 and Phe108). On the contrary,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as unable to form any bond with BACE-1 residues. </w:t>
      </w:r>
      <w:r w:rsidRPr="00E0771A">
        <w:rPr>
          <w:rFonts w:ascii="Times New Roman" w:eastAsia="Times New Roman" w:hAnsi="Times New Roman" w:cs="Times New Roman"/>
          <w:color w:val="000000" w:themeColor="text1"/>
          <w:sz w:val="24"/>
          <w:lang w:eastAsia="en-IN"/>
        </w:rPr>
        <w:t xml:space="preserve">Overall, our MD simulation results predict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to inhibit BACE-1 more efficiently as opposed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w:t>
      </w:r>
      <w:r w:rsidR="00246CD4" w:rsidRPr="00E0771A">
        <w:rPr>
          <w:rFonts w:ascii="Times New Roman" w:eastAsia="Times New Roman" w:hAnsi="Times New Roman" w:cs="Times New Roman"/>
          <w:color w:val="000000" w:themeColor="text1"/>
          <w:sz w:val="24"/>
        </w:rPr>
        <w:t xml:space="preserve"> </w:t>
      </w:r>
      <w:r w:rsidR="00587437" w:rsidRPr="00E0771A">
        <w:rPr>
          <w:rFonts w:ascii="Times New Roman" w:eastAsia="Times New Roman" w:hAnsi="Times New Roman" w:cs="Times New Roman"/>
          <w:color w:val="000000" w:themeColor="text1"/>
          <w:sz w:val="24"/>
        </w:rPr>
        <w:t>The combination of</w:t>
      </w:r>
      <w:r w:rsidR="00246CD4" w:rsidRPr="00E0771A">
        <w:rPr>
          <w:rFonts w:ascii="Times New Roman" w:eastAsia="Times New Roman" w:hAnsi="Times New Roman" w:cs="Times New Roman"/>
          <w:color w:val="000000" w:themeColor="text1"/>
          <w:sz w:val="24"/>
        </w:rPr>
        <w:t xml:space="preserve"> molecular docking and MD simulation results </w:t>
      </w:r>
      <w:r w:rsidR="00DD4F6A" w:rsidRPr="00E0771A">
        <w:rPr>
          <w:rFonts w:ascii="Times New Roman" w:eastAsia="Times New Roman" w:hAnsi="Times New Roman" w:cs="Times New Roman"/>
          <w:color w:val="000000" w:themeColor="text1"/>
          <w:sz w:val="24"/>
        </w:rPr>
        <w:t xml:space="preserve">helps </w:t>
      </w:r>
      <w:r w:rsidR="00246CD4" w:rsidRPr="00E0771A">
        <w:rPr>
          <w:rFonts w:ascii="Times New Roman" w:eastAsia="Times New Roman" w:hAnsi="Times New Roman" w:cs="Times New Roman"/>
          <w:color w:val="000000" w:themeColor="text1"/>
          <w:sz w:val="24"/>
        </w:rPr>
        <w:t>infer that</w:t>
      </w:r>
      <w:r w:rsidR="00DD4F6A" w:rsidRPr="00E0771A">
        <w:rPr>
          <w:rFonts w:ascii="Times New Roman" w:eastAsia="Times New Roman" w:hAnsi="Times New Roman" w:cs="Times New Roman"/>
          <w:color w:val="000000" w:themeColor="text1"/>
          <w:sz w:val="24"/>
        </w:rPr>
        <w:t>,</w:t>
      </w:r>
      <w:r w:rsidR="00246CD4" w:rsidRPr="00E0771A">
        <w:rPr>
          <w:rFonts w:ascii="Times New Roman" w:eastAsia="Times New Roman" w:hAnsi="Times New Roman" w:cs="Times New Roman"/>
          <w:color w:val="000000" w:themeColor="text1"/>
          <w:sz w:val="24"/>
        </w:rPr>
        <w:t xml:space="preserve"> </w:t>
      </w:r>
      <w:proofErr w:type="spellStart"/>
      <w:r w:rsidR="00246CD4" w:rsidRPr="00E0771A">
        <w:rPr>
          <w:rFonts w:ascii="Times New Roman" w:eastAsia="Times New Roman" w:hAnsi="Times New Roman" w:cs="Times New Roman"/>
          <w:color w:val="000000" w:themeColor="text1"/>
          <w:sz w:val="24"/>
        </w:rPr>
        <w:t>Indicol</w:t>
      </w:r>
      <w:proofErr w:type="spellEnd"/>
      <w:r w:rsidR="00246CD4" w:rsidRPr="00E0771A">
        <w:rPr>
          <w:rFonts w:ascii="Times New Roman" w:eastAsia="Times New Roman" w:hAnsi="Times New Roman" w:cs="Times New Roman"/>
          <w:color w:val="000000" w:themeColor="text1"/>
          <w:sz w:val="24"/>
        </w:rPr>
        <w:t xml:space="preserve"> as compared to </w:t>
      </w:r>
      <w:proofErr w:type="spellStart"/>
      <w:r w:rsidR="00246CD4" w:rsidRPr="00E0771A">
        <w:rPr>
          <w:rFonts w:ascii="Times New Roman" w:eastAsia="Times New Roman" w:hAnsi="Times New Roman" w:cs="Times New Roman"/>
          <w:color w:val="000000" w:themeColor="text1"/>
          <w:sz w:val="24"/>
        </w:rPr>
        <w:t>Cyclocolorenone</w:t>
      </w:r>
      <w:proofErr w:type="spellEnd"/>
      <w:r w:rsidR="00246CD4" w:rsidRPr="00E0771A">
        <w:rPr>
          <w:rFonts w:ascii="Times New Roman" w:eastAsia="Times New Roman" w:hAnsi="Times New Roman" w:cs="Times New Roman"/>
          <w:color w:val="000000" w:themeColor="text1"/>
          <w:sz w:val="24"/>
        </w:rPr>
        <w:t xml:space="preserve"> demonstrat</w:t>
      </w:r>
      <w:r w:rsidR="00C932ED" w:rsidRPr="00E0771A">
        <w:rPr>
          <w:rFonts w:ascii="Times New Roman" w:eastAsia="Times New Roman" w:hAnsi="Times New Roman" w:cs="Times New Roman"/>
          <w:color w:val="000000" w:themeColor="text1"/>
          <w:sz w:val="24"/>
        </w:rPr>
        <w:t>es</w:t>
      </w:r>
      <w:r w:rsidR="00246CD4" w:rsidRPr="00E0771A">
        <w:rPr>
          <w:rFonts w:ascii="Times New Roman" w:eastAsia="Times New Roman" w:hAnsi="Times New Roman" w:cs="Times New Roman"/>
          <w:color w:val="000000" w:themeColor="text1"/>
          <w:sz w:val="24"/>
        </w:rPr>
        <w:t xml:space="preserve"> a strong binding affinity with BACE-1 </w:t>
      </w:r>
      <w:r w:rsidR="00246CD4" w:rsidRPr="00E0771A">
        <w:rPr>
          <w:rFonts w:ascii="Times New Roman" w:eastAsia="Times New Roman" w:hAnsi="Times New Roman" w:cs="Times New Roman"/>
          <w:i/>
          <w:iCs/>
          <w:color w:val="000000" w:themeColor="text1"/>
          <w:sz w:val="24"/>
        </w:rPr>
        <w:t>in silico</w:t>
      </w:r>
      <w:r w:rsidR="00246CD4" w:rsidRPr="00E0771A">
        <w:rPr>
          <w:rFonts w:ascii="Times New Roman" w:eastAsia="Times New Roman" w:hAnsi="Times New Roman" w:cs="Times New Roman"/>
          <w:color w:val="000000" w:themeColor="text1"/>
          <w:sz w:val="24"/>
        </w:rPr>
        <w:t xml:space="preserve">. </w:t>
      </w:r>
    </w:p>
    <w:p w14:paraId="71E6D5CA"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 xml:space="preserve">ADME/Tox analysis of </w:t>
      </w:r>
      <w:proofErr w:type="spellStart"/>
      <w:r w:rsidRPr="00E0771A">
        <w:rPr>
          <w:rFonts w:ascii="Times New Roman" w:hAnsi="Times New Roman" w:cs="Times New Roman"/>
          <w:b/>
          <w:bCs/>
          <w:color w:val="000000" w:themeColor="text1"/>
          <w:sz w:val="24"/>
          <w:szCs w:val="24"/>
        </w:rPr>
        <w:t>Indicol</w:t>
      </w:r>
      <w:proofErr w:type="spellEnd"/>
      <w:r w:rsidRPr="00E0771A">
        <w:rPr>
          <w:rFonts w:ascii="Times New Roman" w:hAnsi="Times New Roman" w:cs="Times New Roman"/>
          <w:b/>
          <w:bCs/>
          <w:color w:val="000000" w:themeColor="text1"/>
          <w:sz w:val="24"/>
          <w:szCs w:val="24"/>
        </w:rPr>
        <w:t xml:space="preserve"> and </w:t>
      </w:r>
      <w:proofErr w:type="spellStart"/>
      <w:r w:rsidRPr="00E0771A">
        <w:rPr>
          <w:rFonts w:ascii="Times New Roman" w:hAnsi="Times New Roman" w:cs="Times New Roman"/>
          <w:b/>
          <w:bCs/>
          <w:color w:val="000000" w:themeColor="text1"/>
          <w:sz w:val="24"/>
          <w:szCs w:val="24"/>
        </w:rPr>
        <w:t>Cyclocolorenone</w:t>
      </w:r>
      <w:proofErr w:type="spellEnd"/>
      <w:r w:rsidRPr="00E0771A">
        <w:rPr>
          <w:rFonts w:ascii="Times New Roman" w:hAnsi="Times New Roman" w:cs="Times New Roman"/>
          <w:b/>
          <w:bCs/>
          <w:color w:val="000000" w:themeColor="text1"/>
          <w:sz w:val="24"/>
          <w:szCs w:val="24"/>
        </w:rPr>
        <w:t>:</w:t>
      </w:r>
    </w:p>
    <w:p w14:paraId="3FA48A1D" w14:textId="3EA72DB5"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According to previous ADME/Tox studies a suitable BACE-1 inhibitor must be small in size, to pass the BBB and also large enough to fit in the binding pockets of the active site </w:t>
      </w:r>
      <w:r w:rsidRPr="00E0771A">
        <w:rPr>
          <w:rFonts w:ascii="Times New Roman" w:eastAsia="Times New Roman" w:hAnsi="Times New Roman" w:cs="Times New Roman"/>
          <w:color w:val="000000" w:themeColor="text1"/>
          <w:sz w:val="24"/>
        </w:rPr>
        <w:fldChar w:fldCharType="begin">
          <w:fldData xml:space="preserve">PEVuZE5vdGU+PENpdGU+PEF1dGhvcj5Nb3Vzc2EtUGFjaGE8L0F1dGhvcj48WWVhcj4yMDIwPC9Z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</w:fldData>
        </w:fldChar>
      </w:r>
      <w:r w:rsidR="0008443F">
        <w:rPr>
          <w:rFonts w:ascii="Times New Roman" w:eastAsia="Times New Roman" w:hAnsi="Times New Roman" w:cs="Times New Roman"/>
          <w:color w:val="000000" w:themeColor="text1"/>
          <w:sz w:val="24"/>
        </w:rPr>
        <w:instrText xml:space="preserve"> ADDIN EN.CITE </w:instrText>
      </w:r>
      <w:r w:rsidR="0008443F">
        <w:rPr>
          <w:rFonts w:ascii="Times New Roman" w:eastAsia="Times New Roman" w:hAnsi="Times New Roman" w:cs="Times New Roman"/>
          <w:color w:val="000000" w:themeColor="text1"/>
          <w:sz w:val="24"/>
        </w:rPr>
        <w:fldChar w:fldCharType="begin">
          <w:fldData xml:space="preserve">PEVuZE5vdGU+PENpdGU+PEF1dGhvcj5Nb3Vzc2EtUGFjaGE8L0F1dGhvcj48WWVhcj4yMDIwPC9Z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</w:fldData>
        </w:fldChar>
      </w:r>
      <w:r w:rsidR="0008443F">
        <w:rPr>
          <w:rFonts w:ascii="Times New Roman" w:eastAsia="Times New Roman" w:hAnsi="Times New Roman" w:cs="Times New Roman"/>
          <w:color w:val="000000" w:themeColor="text1"/>
          <w:sz w:val="24"/>
        </w:rPr>
        <w:instrText xml:space="preserve"> ADDIN EN.CITE.DATA </w:instrText>
      </w:r>
      <w:r w:rsidR="0008443F">
        <w:rPr>
          <w:rFonts w:ascii="Times New Roman" w:eastAsia="Times New Roman" w:hAnsi="Times New Roman" w:cs="Times New Roman"/>
          <w:color w:val="000000" w:themeColor="text1"/>
          <w:sz w:val="24"/>
        </w:rPr>
      </w:r>
      <w:r w:rsidR="0008443F">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8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Moreover, the number of rotatable bonds must be minimal and must possess drug-likeness properties </w:t>
      </w:r>
      <w:r w:rsidRPr="00E0771A">
        <w:rPr>
          <w:rFonts w:ascii="Times New Roman" w:eastAsia="Times New Roman" w:hAnsi="Times New Roman" w:cs="Times New Roman"/>
          <w:color w:val="000000" w:themeColor="text1"/>
          <w:sz w:val="24"/>
        </w:rPr>
        <w:fldChar w:fldCharType="begin"/>
      </w:r>
      <w:r w:rsidR="0008443F">
        <w:rPr>
          <w:rFonts w:ascii="Times New Roman" w:eastAsia="Times New Roman" w:hAnsi="Times New Roman" w:cs="Times New Roman"/>
          <w:color w:val="000000" w:themeColor="text1"/>
          <w:sz w:val="24"/>
        </w:rPr>
        <w:instrText xml:space="preserve"> ADDIN EN.CITE &lt;EndNote&gt;&lt;Cite&gt;&lt;Author&gt;Ahsan&lt;/Author&gt;&lt;Year&gt;2011&lt;/Year&gt;&lt;RecNum&gt;443&lt;/RecNum&gt;&lt;DisplayText&gt;[83]&lt;/DisplayText&gt;&lt;record&gt;&lt;rec-number&gt;443&lt;/rec-number&gt;&lt;foreign-keys&gt;&lt;key app="EN" db-id="wsdv0pte9vpfs7e9x5tpdwp1xaa59rxrzzwr" timestamp="1712496697"&gt;443&lt;/key&gt;&lt;key app="ENWeb" db-id=""&gt;0&lt;/key&gt;&lt;/foreign-keys&gt;&lt;ref-type name="Journal Article"&gt;17&lt;/ref-type&gt;&lt;contributors&gt;&lt;authors&gt;&lt;author&gt;Ahsan, M. J.&lt;/author&gt;&lt;author&gt;Samy, J. G.&lt;/author&gt;&lt;author&gt;Khalilullah, H.&lt;/author&gt;&lt;author&gt;Nomani, M. S.&lt;/author&gt;&lt;author&gt;Saraswat, P.&lt;/author&gt;&lt;author&gt;Gaur, R.&lt;/author&gt;&lt;author&gt;Singh, A.&lt;/author&gt;&lt;/authors&gt;&lt;/contributors&gt;&lt;auth-address&gt;New Drug Discovery Research, Department of Medicinal Chemistry, Alwar Pharmacy College, Alwar, Rajasthan 301 030, India. jawedpharma@gmail.com&lt;/auth-address&gt;&lt;titles&gt;&lt;title&gt;Molecular properties prediction and synthesis of novel 1,3,4-oxadiazole analogues as potent antimicrobial and antitubercular agents&lt;/title&gt;&lt;secondary-title&gt;Bioorg Med Chem Lett&lt;/secondary-title&gt;&lt;/titles&gt;&lt;periodical&gt;&lt;full-title&gt;Bioorg Med Chem Lett&lt;/full-title&gt;&lt;/periodical&gt;&lt;pages&gt;7246-50&lt;/pages&gt;&lt;volume&gt;21&lt;/volume&gt;&lt;number&gt;24&lt;/number&gt;&lt;edition&gt;2011/11/11&lt;/edition&gt;&lt;keywords&gt;&lt;keyword&gt;Administration, Oral&lt;/keyword&gt;&lt;keyword&gt;Anti-Infective Agents/*chemical synthesis/chemistry/*pharmacology&lt;/keyword&gt;&lt;keyword&gt;Antitubercular Agents/*chemical synthesis/chemistry/*pharmacology&lt;/keyword&gt;&lt;keyword&gt;Bacteria/*drug effects&lt;/keyword&gt;&lt;keyword&gt;Microbial Sensitivity Tests&lt;/keyword&gt;&lt;keyword&gt;Mycobacterium tuberculosis/drug effects&lt;/keyword&gt;&lt;keyword&gt;Oxadiazoles/*chemical synthesis/chemistry/*pharmacology&lt;/keyword&gt;&lt;keyword&gt;Software&lt;/keyword&gt;&lt;keyword&gt;Structure-Activity Relationship&lt;/keyword&gt;&lt;/keywords&gt;&lt;dates&gt;&lt;year&gt;2011&lt;/year&gt;&lt;pub-dates&gt;&lt;date&gt;Dec 15&lt;/date&gt;&lt;/pub-dates&gt;&lt;/dates&gt;&lt;isbn&gt;1464-3405 (Electronic)&amp;#xD;0960-894X (Linking)&lt;/isbn&gt;&lt;accession-num&gt;22071303&lt;/accession-num&gt;&lt;urls&gt;&lt;related-urls&gt;&lt;url&gt;https://www.ncbi.nlm.nih.gov/pubmed/22071303&lt;/url&gt;&lt;/related-urls&gt;&lt;/urls&gt;&lt;electronic-resource-num&gt;10.1016/j.bmcl.2011.10.05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08443F">
        <w:rPr>
          <w:rFonts w:ascii="Times New Roman" w:eastAsia="Times New Roman" w:hAnsi="Times New Roman" w:cs="Times New Roman"/>
          <w:noProof/>
          <w:color w:val="000000" w:themeColor="text1"/>
          <w:sz w:val="24"/>
        </w:rPr>
        <w:t>[8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highlight w:val="white"/>
        </w:rPr>
        <w:t xml:space="preserve"> </w:t>
      </w:r>
      <w:r w:rsidRPr="00E0771A">
        <w:rPr>
          <w:rFonts w:ascii="Times New Roman" w:eastAsia="Times New Roman" w:hAnsi="Times New Roman" w:cs="Times New Roman"/>
          <w:color w:val="000000" w:themeColor="text1"/>
          <w:sz w:val="24"/>
          <w:highlight w:val="white"/>
        </w:rPr>
        <w:fldChar w:fldCharType="begin"/>
      </w:r>
      <w:r w:rsidR="0008443F">
        <w:rPr>
          <w:rFonts w:ascii="Times New Roman" w:eastAsia="Times New Roman" w:hAnsi="Times New Roman" w:cs="Times New Roman"/>
          <w:color w:val="000000" w:themeColor="text1"/>
          <w:sz w:val="24"/>
          <w:highlight w:val="white"/>
        </w:rPr>
        <w:instrText xml:space="preserve"> ADDIN EN.CITE &lt;EndNote&gt;&lt;Cite&gt;&lt;Author&gt;Azam&lt;/Author&gt;&lt;Year&gt;2014&lt;/Year&gt;&lt;RecNum&gt;667&lt;/RecNum&gt;&lt;DisplayText&gt;[84]&lt;/DisplayText&gt;&lt;record&gt;&lt;rec-number&gt;667&lt;/rec-number&gt;&lt;foreign-keys&gt;&lt;key app="EN" db-id="wrvdepxeaes5szerfz2pptsxsd5w9rzzweet" timestamp="1708643494"&gt;667&lt;/key&gt;&lt;/foreign-keys&gt;&lt;ref-type name="Journal Article"&gt;17&lt;/ref-type&gt;&lt;contributors&gt;&lt;authors&gt;&lt;author&gt;Azam, Faizul&lt;/author&gt;&lt;author&gt;Amer, Abdualrahman M&lt;/author&gt;&lt;author&gt;Abulifa, Abdullah R&lt;/author&gt;&lt;author&gt;Elzwawi, Mustafa M&lt;/author&gt;&lt;/authors&gt;&lt;/contributors&gt;&lt;titles&gt;&lt;title&gt;Ginger components as new leads for the design and development of novel multi-targeted anti-Alzheimer’s drugs: A computational investigation&lt;/title&gt;&lt;secondary-title&gt;Drug design, development therapy&lt;/secondary-title&gt;&lt;/titles&gt;&lt;periodical&gt;&lt;full-title&gt;Drug design, development therapy&lt;/full-title&gt;&lt;/periodical&gt;&lt;pages&gt;2045-2059&lt;/pages&gt;&lt;dates&gt;&lt;year&gt;2014&lt;/year&gt;&lt;/dates&gt;&lt;isbn&gt;1177-8881&lt;/isbn&gt;&lt;urls&gt;&lt;/urls&gt;&lt;/record&gt;&lt;/Cite&gt;&lt;/EndNote&gt;</w:instrText>
      </w:r>
      <w:r w:rsidRPr="00E0771A">
        <w:rPr>
          <w:rFonts w:ascii="Times New Roman" w:eastAsia="Times New Roman" w:hAnsi="Times New Roman" w:cs="Times New Roman"/>
          <w:color w:val="000000" w:themeColor="text1"/>
          <w:sz w:val="24"/>
          <w:highlight w:val="white"/>
        </w:rPr>
        <w:fldChar w:fldCharType="separate"/>
      </w:r>
      <w:r w:rsidR="0008443F">
        <w:rPr>
          <w:rFonts w:ascii="Times New Roman" w:eastAsia="Times New Roman" w:hAnsi="Times New Roman" w:cs="Times New Roman"/>
          <w:noProof/>
          <w:color w:val="000000" w:themeColor="text1"/>
          <w:sz w:val="24"/>
          <w:highlight w:val="white"/>
        </w:rPr>
        <w:t>[84]</w:t>
      </w:r>
      <w:r w:rsidRPr="00E0771A">
        <w:rPr>
          <w:rFonts w:ascii="Times New Roman" w:eastAsia="Times New Roman" w:hAnsi="Times New Roman" w:cs="Times New Roman"/>
          <w:color w:val="000000" w:themeColor="text1"/>
          <w:sz w:val="24"/>
          <w:highlight w:val="white"/>
        </w:rPr>
        <w:fldChar w:fldCharType="end"/>
      </w:r>
      <w:r w:rsidRPr="00E0771A">
        <w:rPr>
          <w:rFonts w:ascii="Times New Roman" w:eastAsia="Times New Roman" w:hAnsi="Times New Roman" w:cs="Times New Roman"/>
          <w:color w:val="000000" w:themeColor="text1"/>
          <w:sz w:val="24"/>
        </w:rPr>
        <w:t xml:space="preserve">. Our results demonstrate that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instead of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qualifies the drug-likeness, pharmacokinetics, and medical chemistry parameters to be a potential BACE-1 inhibitor in AD. </w:t>
      </w:r>
    </w:p>
    <w:p w14:paraId="26534B62" w14:textId="77777777" w:rsidR="007266B0" w:rsidRPr="00E0771A" w:rsidRDefault="00DB6425">
      <w:pPr>
        <w:spacing w:after="240" w:line="480" w:lineRule="auto"/>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t>Conclusions:</w:t>
      </w:r>
    </w:p>
    <w:p w14:paraId="647FC810" w14:textId="7777777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prevalence of AD among the elderly has risen for a few decades. This estimate is expected to rise in the coming few years. Although several studies have proved the role of few synthetic compounds to inhibit BACE-1 activity </w:t>
      </w:r>
      <w:r w:rsidRPr="00E0771A">
        <w:rPr>
          <w:rFonts w:ascii="Times New Roman" w:eastAsia="Times New Roman" w:hAnsi="Times New Roman" w:cs="Times New Roman"/>
          <w:i/>
          <w:color w:val="000000" w:themeColor="text1"/>
          <w:sz w:val="24"/>
        </w:rPr>
        <w:t>in situ</w:t>
      </w:r>
      <w:r w:rsidRPr="00E0771A">
        <w:rPr>
          <w:rFonts w:ascii="Times New Roman" w:eastAsia="Times New Roman" w:hAnsi="Times New Roman" w:cs="Times New Roman"/>
          <w:color w:val="000000" w:themeColor="text1"/>
          <w:sz w:val="24"/>
        </w:rPr>
        <w:t xml:space="preserve">. There have been toxic side effects manifested during clinical trials. Our study has revealed the potential BACE-1 inhibition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 phytocompound predicted to be found in </w:t>
      </w:r>
      <w:r w:rsidRPr="00E0771A">
        <w:rPr>
          <w:rFonts w:ascii="Times New Roman" w:eastAsia="Times New Roman" w:hAnsi="Times New Roman" w:cs="Times New Roman"/>
          <w:i/>
          <w:color w:val="000000" w:themeColor="text1"/>
          <w:sz w:val="24"/>
        </w:rPr>
        <w:t>Mangifera indica</w:t>
      </w:r>
      <w:r w:rsidRPr="00E0771A">
        <w:rPr>
          <w:rFonts w:ascii="Times New Roman" w:eastAsia="Times New Roman" w:hAnsi="Times New Roman" w:cs="Times New Roman"/>
          <w:color w:val="000000" w:themeColor="text1"/>
          <w:sz w:val="24"/>
        </w:rPr>
        <w:t xml:space="preserve">); thus, highlighting its therapeutic potential. The virtual screening and molecular docking disclose the strong binding potential and inhibitory capability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with BACE-1, as compared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The hydrogen bond formation capacity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with BACE-1 residues Gly11, Gln73, Thr232, and Arg235 signify a much steadier association; as opposed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Further, our MD simulation run of 100ns displayed a strong binding affinity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with BACE-1 residues </w:t>
      </w:r>
      <w:r w:rsidRPr="00E0771A">
        <w:rPr>
          <w:rFonts w:ascii="Times New Roman" w:eastAsia="Times New Roman" w:hAnsi="Times New Roman" w:cs="Times New Roman"/>
          <w:color w:val="000000" w:themeColor="text1"/>
          <w:sz w:val="24"/>
          <w:lang w:eastAsia="en-IN"/>
        </w:rPr>
        <w:t xml:space="preserve">Gln12, Lys107, Phe108, and Gly230. The ADME/Tox profiles of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predict a better binding affinity with BACE-1 </w:t>
      </w:r>
      <w:r w:rsidRPr="00E0771A">
        <w:rPr>
          <w:rFonts w:ascii="Times New Roman" w:eastAsia="Times New Roman" w:hAnsi="Times New Roman" w:cs="Times New Roman"/>
          <w:color w:val="000000" w:themeColor="text1"/>
          <w:sz w:val="24"/>
        </w:rPr>
        <w:t xml:space="preserve">as compared to other </w:t>
      </w:r>
      <w:r w:rsidRPr="00E0771A">
        <w:rPr>
          <w:rFonts w:ascii="Times New Roman" w:eastAsia="Times New Roman" w:hAnsi="Times New Roman" w:cs="Times New Roman"/>
          <w:i/>
          <w:color w:val="000000" w:themeColor="text1"/>
          <w:sz w:val="24"/>
        </w:rPr>
        <w:t xml:space="preserve">Mangifera indica </w:t>
      </w:r>
      <w:r w:rsidRPr="00E0771A">
        <w:rPr>
          <w:rFonts w:ascii="Times New Roman" w:eastAsia="Times New Roman" w:hAnsi="Times New Roman" w:cs="Times New Roman"/>
          <w:color w:val="000000" w:themeColor="text1"/>
          <w:sz w:val="24"/>
        </w:rPr>
        <w:t xml:space="preserve">phytocompounds. These findings provide a piece of compelling evidence that interaction between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BACE-1 could inhibit the enzymatic activity </w:t>
      </w:r>
      <w:r w:rsidRPr="00E0771A">
        <w:rPr>
          <w:rFonts w:ascii="Times New Roman" w:eastAsia="Times New Roman" w:hAnsi="Times New Roman" w:cs="Times New Roman"/>
          <w:i/>
          <w:color w:val="000000" w:themeColor="text1"/>
          <w:sz w:val="24"/>
        </w:rPr>
        <w:t xml:space="preserve">in </w:t>
      </w:r>
      <w:r w:rsidRPr="00E0771A">
        <w:rPr>
          <w:rFonts w:ascii="Times New Roman" w:eastAsia="Times New Roman" w:hAnsi="Times New Roman" w:cs="Times New Roman"/>
          <w:i/>
          <w:color w:val="000000" w:themeColor="text1"/>
          <w:sz w:val="24"/>
        </w:rPr>
        <w:lastRenderedPageBreak/>
        <w:t>situ</w:t>
      </w:r>
      <w:r w:rsidRPr="00E0771A">
        <w:rPr>
          <w:rFonts w:ascii="Times New Roman" w:eastAsia="Times New Roman" w:hAnsi="Times New Roman" w:cs="Times New Roman"/>
          <w:color w:val="000000" w:themeColor="text1"/>
          <w:sz w:val="24"/>
        </w:rPr>
        <w:t xml:space="preserve">. Additionally, a chemically synthesized structure of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could be mimic a similar interaction observed in our </w:t>
      </w:r>
      <w:proofErr w:type="gramStart"/>
      <w:r w:rsidRPr="00E0771A">
        <w:rPr>
          <w:rFonts w:ascii="Times New Roman" w:eastAsia="Times New Roman" w:hAnsi="Times New Roman" w:cs="Times New Roman"/>
          <w:i/>
          <w:iCs/>
          <w:color w:val="000000" w:themeColor="text1"/>
          <w:sz w:val="24"/>
        </w:rPr>
        <w:t>in silico</w:t>
      </w:r>
      <w:proofErr w:type="gramEnd"/>
      <w:r w:rsidRPr="00E0771A">
        <w:rPr>
          <w:rFonts w:ascii="Times New Roman" w:eastAsia="Times New Roman" w:hAnsi="Times New Roman" w:cs="Times New Roman"/>
          <w:i/>
          <w:iCs/>
          <w:color w:val="000000" w:themeColor="text1"/>
          <w:sz w:val="24"/>
        </w:rPr>
        <w:t xml:space="preserve"> </w:t>
      </w:r>
      <w:r w:rsidRPr="00E0771A">
        <w:rPr>
          <w:rFonts w:ascii="Times New Roman" w:eastAsia="Times New Roman" w:hAnsi="Times New Roman" w:cs="Times New Roman"/>
          <w:color w:val="000000" w:themeColor="text1"/>
          <w:sz w:val="24"/>
        </w:rPr>
        <w:t xml:space="preserve">findings. Thus, the current study paves the way for harnessing the potential of the natural derivative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for further experimental validation and exploration as a drug candidate for therapeutic intervention of AD.   </w:t>
      </w:r>
    </w:p>
    <w:p w14:paraId="61781D0F" w14:textId="77777777" w:rsidR="007266B0" w:rsidRPr="00E0771A" w:rsidRDefault="00DB6425">
      <w:pPr>
        <w:jc w:val="both"/>
        <w:rPr>
          <w:rFonts w:ascii="Times New Roman" w:eastAsia="Times New Roman" w:hAnsi="Times New Roman" w:cs="Times New Roman"/>
          <w:color w:val="000000" w:themeColor="text1"/>
          <w:sz w:val="24"/>
        </w:rPr>
      </w:pPr>
      <w:bookmarkStart w:id="11" w:name="_GoBack"/>
      <w:bookmarkEnd w:id="11"/>
      <w:r w:rsidRPr="00E0771A">
        <w:rPr>
          <w:rFonts w:ascii="Times New Roman" w:eastAsia="Times New Roman" w:hAnsi="Times New Roman" w:cs="Times New Roman"/>
          <w:noProof/>
          <w:color w:val="000000" w:themeColor="text1"/>
          <w:sz w:val="24"/>
        </w:rPr>
        <mc:AlternateContent>
          <mc:Choice Requires="wpg">
            <w:drawing>
              <wp:anchor distT="0" distB="0" distL="114300" distR="114300" simplePos="0" relativeHeight="251663360" behindDoc="0" locked="0" layoutInCell="1" allowOverlap="1" wp14:anchorId="3645CD13" wp14:editId="2ED932F0">
                <wp:simplePos x="0" y="0"/>
                <wp:positionH relativeFrom="column">
                  <wp:posOffset>948055</wp:posOffset>
                </wp:positionH>
                <wp:positionV relativeFrom="paragraph">
                  <wp:posOffset>267970</wp:posOffset>
                </wp:positionV>
                <wp:extent cx="4682490" cy="4025900"/>
                <wp:effectExtent l="0" t="0" r="0" b="0"/>
                <wp:wrapTopAndBottom/>
                <wp:docPr id="833189986" name="Group 59"/>
                <wp:cNvGraphicFramePr/>
                <a:graphic xmlns:a="http://schemas.openxmlformats.org/drawingml/2006/main">
                  <a:graphicData uri="http://schemas.microsoft.com/office/word/2010/wordprocessingGroup">
                    <wpg:wgp>
                      <wpg:cNvGrpSpPr/>
                      <wpg:grpSpPr>
                        <a:xfrm>
                          <a:off x="0" y="0"/>
                          <a:ext cx="4682490" cy="4025900"/>
                          <a:chOff x="0" y="0"/>
                          <a:chExt cx="4682490" cy="4025900"/>
                        </a:xfrm>
                      </wpg:grpSpPr>
                      <wpg:grpSp>
                        <wpg:cNvPr id="1538774784" name="Group 1100"/>
                        <wpg:cNvGrpSpPr/>
                        <wpg:grpSpPr>
                          <a:xfrm>
                            <a:off x="0" y="0"/>
                            <a:ext cx="4682490" cy="4025900"/>
                            <a:chOff x="812331" y="2231158"/>
                            <a:chExt cx="5391676" cy="4616646"/>
                          </a:xfrm>
                        </wpg:grpSpPr>
                        <wpg:grpSp>
                          <wpg:cNvPr id="1270181137" name="Group 1099"/>
                          <wpg:cNvGrpSpPr/>
                          <wpg:grpSpPr>
                            <a:xfrm>
                              <a:off x="812331" y="2242354"/>
                              <a:ext cx="5167334" cy="4605450"/>
                              <a:chOff x="812331" y="2242354"/>
                              <a:chExt cx="5167334" cy="4605450"/>
                            </a:xfrm>
                          </wpg:grpSpPr>
                          <wpg:grpSp>
                            <wpg:cNvPr id="1232722701" name="Group 1096"/>
                            <wpg:cNvGrpSpPr/>
                            <wpg:grpSpPr>
                              <a:xfrm>
                                <a:off x="812331" y="2464441"/>
                                <a:ext cx="5167334" cy="4383363"/>
                                <a:chOff x="812331" y="2464441"/>
                                <a:chExt cx="5167334" cy="4383363"/>
                              </a:xfrm>
                            </wpg:grpSpPr>
                            <pic:pic xmlns:pic="http://schemas.openxmlformats.org/drawingml/2006/picture">
                              <pic:nvPicPr>
                                <pic:cNvPr id="602339518" name="Picture 24"/>
                                <pic:cNvPicPr>
                                  <a:picLocks noChangeAspect="1"/>
                                </pic:cNvPicPr>
                              </pic:nvPicPr>
                              <pic:blipFill>
                                <a:blip r:embed="rId15">
                                  <a:clrChange>
                                    <a:clrFrom>
                                      <a:srgbClr val="FFFFFF">
                                        <a:alpha val="100000"/>
                                      </a:srgbClr>
                                    </a:clrFrom>
                                    <a:clrTo>
                                      <a:srgbClr val="FFFFFF">
                                        <a:alpha val="100000"/>
                                        <a:alpha val="0"/>
                                      </a:srgbClr>
                                    </a:clrTo>
                                  </a:clrChange>
                                </a:blip>
                                <a:stretch>
                                  <a:fillRect/>
                                </a:stretch>
                              </pic:blipFill>
                              <pic:spPr>
                                <a:xfrm>
                                  <a:off x="812331" y="3207627"/>
                                  <a:ext cx="4972352" cy="3640177"/>
                                </a:xfrm>
                                <a:prstGeom prst="rect">
                                  <a:avLst/>
                                </a:prstGeom>
                              </pic:spPr>
                            </pic:pic>
                            <wpg:grpSp>
                              <wpg:cNvPr id="1524480939" name="Group 1094"/>
                              <wpg:cNvGrpSpPr/>
                              <wpg:grpSpPr>
                                <a:xfrm>
                                  <a:off x="843982" y="2464441"/>
                                  <a:ext cx="4121416" cy="866449"/>
                                  <a:chOff x="651907" y="2464837"/>
                                  <a:chExt cx="4121416" cy="866449"/>
                                </a:xfrm>
                              </wpg:grpSpPr>
                              <wpg:grpSp>
                                <wpg:cNvPr id="1021054158" name="Group 21"/>
                                <wpg:cNvGrpSpPr/>
                                <wpg:grpSpPr>
                                  <a:xfrm>
                                    <a:off x="651907" y="2464837"/>
                                    <a:ext cx="4121416" cy="866449"/>
                                    <a:chOff x="3274460" y="2465772"/>
                                    <a:chExt cx="4121416" cy="866449"/>
                                  </a:xfrm>
                                </wpg:grpSpPr>
                                <wpg:grpSp>
                                  <wpg:cNvPr id="765098779" name="Group 25"/>
                                  <wpg:cNvGrpSpPr/>
                                  <wpg:grpSpPr>
                                    <a:xfrm>
                                      <a:off x="3371382" y="2465772"/>
                                      <a:ext cx="4024494" cy="496069"/>
                                      <a:chOff x="3375516" y="2476263"/>
                                      <a:chExt cx="4024494" cy="496069"/>
                                    </a:xfrm>
                                  </wpg:grpSpPr>
                                  <wps:wsp>
                                    <wps:cNvPr id="942086423" name="TextBox 28"/>
                                    <wps:cNvSpPr txBox="1"/>
                                    <wps:spPr>
                                      <a:xfrm>
                                        <a:off x="3375516" y="2476263"/>
                                        <a:ext cx="4024494" cy="375286"/>
                                      </a:xfrm>
                                      <a:prstGeom prst="rect">
                                        <a:avLst/>
                                      </a:prstGeom>
                                      <a:noFill/>
                                    </wps:spPr>
                                    <wps:txbx>
                                      <w:txbxContent>
                                        <w:p w14:paraId="332FAFC1" w14:textId="77777777" w:rsidR="007266B0" w:rsidRDefault="00DB6425">
                                          <w:pPr>
                                            <w:pStyle w:val="NormalWeb"/>
                                            <w:rPr>
                                              <w:lang w:val="de-DE"/>
                                            </w:rPr>
                                          </w:pPr>
                                          <w:r>
                                            <w:rPr>
                                              <w:rFonts w:asciiTheme="minorHAnsi" w:eastAsiaTheme="minorEastAsia" w:hAnsiTheme="minorBidi"/>
                                              <w:b/>
                                              <w:color w:val="000000" w:themeColor="text1"/>
                                              <w:kern w:val="24"/>
                                              <w:lang w:val="de-DE"/>
                                              <w14:shadow w14:blurRad="38100" w14:dist="38100" w14:dir="2700000" w14:sx="0" w14:sy="0" w14:kx="0" w14:ky="0" w14:algn="tl">
                                                <w14:srgbClr w14:val="000000">
                                                  <w14:alpha w14:val="56863"/>
                                                </w14:srgbClr>
                                              </w14:shadow>
                                            </w:rPr>
                                            <w:t>V       Y     V      P     Y       T     Q      G     K      W     E</w:t>
                                          </w:r>
                                        </w:p>
                                      </w:txbxContent>
                                    </wps:txbx>
                                    <wps:bodyPr wrap="square" rtlCol="0">
                                      <a:noAutofit/>
                                    </wps:bodyPr>
                                  </wps:wsp>
                                  <wpg:grpSp>
                                    <wpg:cNvPr id="1712473197" name="Group 32"/>
                                    <wpg:cNvGrpSpPr/>
                                    <wpg:grpSpPr>
                                      <a:xfrm>
                                        <a:off x="3375519" y="2759354"/>
                                        <a:ext cx="3641727" cy="212978"/>
                                        <a:chOff x="3375519" y="2759354"/>
                                        <a:chExt cx="3641727" cy="212978"/>
                                      </a:xfrm>
                                    </wpg:grpSpPr>
                                    <pic:pic xmlns:pic="http://schemas.openxmlformats.org/drawingml/2006/picture">
                                      <pic:nvPicPr>
                                        <pic:cNvPr id="1744070876" name="Picture 33"/>
                                        <pic:cNvPicPr>
                                          <a:picLocks noChangeAspect="1"/>
                                        </pic:cNvPicPr>
                                      </pic:nvPicPr>
                                      <pic:blipFill>
                                        <a:blip r:embed="rId16"/>
                                        <a:stretch>
                                          <a:fillRect/>
                                        </a:stretch>
                                      </pic:blipFill>
                                      <pic:spPr>
                                        <a:xfrm rot="16200000">
                                          <a:off x="5091593" y="1046679"/>
                                          <a:ext cx="209579" cy="3641727"/>
                                        </a:xfrm>
                                        <a:prstGeom prst="rect">
                                          <a:avLst/>
                                        </a:prstGeom>
                                      </pic:spPr>
                                    </pic:pic>
                                    <wps:wsp>
                                      <wps:cNvPr id="554486094" name="Straight Connector 34"/>
                                      <wps:cNvCnPr/>
                                      <wps:spPr>
                                        <a:xfrm>
                                          <a:off x="3375993" y="2762754"/>
                                          <a:ext cx="0" cy="20650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1242328" name="Straight Connector 35"/>
                                      <wps:cNvCnPr/>
                                      <wps:spPr>
                                        <a:xfrm>
                                          <a:off x="3707771" y="2764620"/>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11116916" name="Straight Connector 36"/>
                                      <wps:cNvCnPr/>
                                      <wps:spPr>
                                        <a:xfrm>
                                          <a:off x="4038302" y="2764072"/>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28295286" name="Straight Connector 37"/>
                                      <wps:cNvCnPr/>
                                      <wps:spPr>
                                        <a:xfrm>
                                          <a:off x="4360827" y="2766636"/>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20603522" name="Straight Connector 38"/>
                                      <wps:cNvCnPr/>
                                      <wps:spPr>
                                        <a:xfrm>
                                          <a:off x="4701551" y="2763928"/>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6559743" name="Straight Connector 39"/>
                                      <wps:cNvCnPr/>
                                      <wps:spPr>
                                        <a:xfrm>
                                          <a:off x="5038056" y="2761530"/>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9745834" name="Straight Connector 40"/>
                                      <wps:cNvCnPr/>
                                      <wps:spPr>
                                        <a:xfrm>
                                          <a:off x="5363661" y="2759354"/>
                                          <a:ext cx="0" cy="20650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42276922" name="Straight Connector 41"/>
                                      <wps:cNvCnPr/>
                                      <wps:spPr>
                                        <a:xfrm>
                                          <a:off x="5693957" y="2759840"/>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0069805" name="Straight Connector 42"/>
                                      <wps:cNvCnPr/>
                                      <wps:spPr>
                                        <a:xfrm>
                                          <a:off x="6024149" y="2760672"/>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1223651" name="Straight Connector 43"/>
                                      <wps:cNvCnPr/>
                                      <wps:spPr>
                                        <a:xfrm>
                                          <a:off x="6369701" y="2763236"/>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708520067" name="TextBox 26"/>
                                  <wps:cNvSpPr txBox="1"/>
                                  <wps:spPr>
                                    <a:xfrm>
                                      <a:off x="3274460" y="2909946"/>
                                      <a:ext cx="3864610" cy="422275"/>
                                    </a:xfrm>
                                    <a:prstGeom prst="rect">
                                      <a:avLst/>
                                    </a:prstGeom>
                                    <a:noFill/>
                                  </wps:spPr>
                                  <wps:txbx>
                                    <w:txbxContent>
                                      <w:p w14:paraId="23648D20" w14:textId="77777777" w:rsidR="007266B0" w:rsidRDefault="00DB6425">
                                        <w:pPr>
                                          <w:pStyle w:val="NormalWeb"/>
                                          <w:rPr>
                                            <w:sz w:val="22"/>
                                            <w:szCs w:val="22"/>
                                          </w:rPr>
                                        </w:pPr>
                                        <w:r>
                                          <w:rPr>
                                            <w:rFonts w:asciiTheme="minorHAnsi" w:eastAsiaTheme="minorEastAsia" w:hAnsiTheme="minorBidi"/>
                                            <w:b/>
                                            <w:color w:val="000000" w:themeColor="text1"/>
                                            <w:kern w:val="24"/>
                                            <w14:shadow w14:blurRad="38100" w14:dist="38100" w14:dir="2700000" w14:sx="0" w14:sy="0" w14:kx="0" w14:ky="0" w14:algn="tl">
                                              <w14:srgbClr w14:val="000000">
                                                <w14:alpha w14:val="56863"/>
                                              </w14:srgbClr>
                                            </w14:shadow>
                                          </w:rPr>
                                          <w:t>VAL-TYR-VAL-PRO-TYR-THR-GLN-GLY-LYS-TRP-GLU</w:t>
                                        </w:r>
                                      </w:p>
                                    </w:txbxContent>
                                  </wps:txbx>
                                  <wps:bodyPr wrap="square" rtlCol="0">
                                    <a:noAutofit/>
                                  </wps:bodyPr>
                                </wps:wsp>
                              </wpg:grpSp>
                              <wpg:grpSp>
                                <wpg:cNvPr id="503494322" name="Group 1091"/>
                                <wpg:cNvGrpSpPr/>
                                <wpg:grpSpPr>
                                  <a:xfrm>
                                    <a:off x="745704" y="2746170"/>
                                    <a:ext cx="3645351" cy="214086"/>
                                    <a:chOff x="1842978" y="2746170"/>
                                    <a:chExt cx="3645351" cy="214086"/>
                                  </a:xfrm>
                                </wpg:grpSpPr>
                                <wps:wsp>
                                  <wps:cNvPr id="310044788" name="Straight Connector 45"/>
                                  <wps:cNvCnPr/>
                                  <wps:spPr>
                                    <a:xfrm>
                                      <a:off x="5175031" y="2751369"/>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6521065" name="Straight Connector 46"/>
                                  <wps:cNvCnPr/>
                                  <wps:spPr>
                                    <a:xfrm>
                                      <a:off x="5488329" y="2750917"/>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2352666" name="Straight Connector 55"/>
                                  <wps:cNvCnPr/>
                                  <wps:spPr>
                                    <a:xfrm>
                                      <a:off x="1846106" y="2746170"/>
                                      <a:ext cx="364172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74613442" name="Straight Connector 56"/>
                                  <wps:cNvCnPr/>
                                  <wps:spPr>
                                    <a:xfrm>
                                      <a:off x="1842978" y="2960256"/>
                                      <a:ext cx="364172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1087432250" name="Group 1095"/>
                              <wpg:cNvGrpSpPr/>
                              <wpg:grpSpPr>
                                <a:xfrm>
                                  <a:off x="4916010" y="2493464"/>
                                  <a:ext cx="1063655" cy="835321"/>
                                  <a:chOff x="5539904" y="2493007"/>
                                  <a:chExt cx="1063655" cy="835321"/>
                                </a:xfrm>
                              </wpg:grpSpPr>
                              <wpg:grpSp>
                                <wpg:cNvPr id="1859210582" name="Group 1090"/>
                                <wpg:cNvGrpSpPr/>
                                <wpg:grpSpPr>
                                  <a:xfrm>
                                    <a:off x="5539904" y="2493007"/>
                                    <a:ext cx="1063655" cy="456711"/>
                                    <a:chOff x="5539904" y="2493007"/>
                                    <a:chExt cx="1063655" cy="456711"/>
                                  </a:xfrm>
                                </wpg:grpSpPr>
                                <pic:pic xmlns:pic="http://schemas.openxmlformats.org/drawingml/2006/picture">
                                  <pic:nvPicPr>
                                    <pic:cNvPr id="1188674445" name="Picture 44"/>
                                    <pic:cNvPicPr>
                                      <a:picLocks noChangeAspect="1"/>
                                    </pic:cNvPicPr>
                                  </pic:nvPicPr>
                                  <pic:blipFill>
                                    <a:blip r:embed="rId17"/>
                                    <a:srcRect t="51243" r="2934" b="-1"/>
                                    <a:stretch>
                                      <a:fillRect/>
                                    </a:stretch>
                                  </pic:blipFill>
                                  <pic:spPr>
                                    <a:xfrm rot="5400000">
                                      <a:off x="5659167" y="2705401"/>
                                      <a:ext cx="199177" cy="285204"/>
                                    </a:xfrm>
                                    <a:prstGeom prst="rect">
                                      <a:avLst/>
                                    </a:prstGeom>
                                  </pic:spPr>
                                </pic:pic>
                                <wps:wsp>
                                  <wps:cNvPr id="1324260371" name="Straight Connector 48"/>
                                  <wps:cNvCnPr/>
                                  <wps:spPr>
                                    <a:xfrm>
                                      <a:off x="5901358" y="2744518"/>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5813756" name="Straight Connector 49"/>
                                  <wps:cNvCnPr/>
                                  <wps:spPr>
                                    <a:xfrm>
                                      <a:off x="5614962" y="2744518"/>
                                      <a:ext cx="0" cy="205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4565096" name="TextBox 51"/>
                                  <wps:cNvSpPr txBox="1"/>
                                  <wps:spPr>
                                    <a:xfrm>
                                      <a:off x="5539904" y="2493007"/>
                                      <a:ext cx="1063655" cy="351601"/>
                                    </a:xfrm>
                                    <a:prstGeom prst="rect">
                                      <a:avLst/>
                                    </a:prstGeom>
                                    <a:noFill/>
                                  </wps:spPr>
                                  <wps:txbx>
                                    <w:txbxContent>
                                      <w:p w14:paraId="427F8D0C" w14:textId="77777777" w:rsidR="007266B0" w:rsidRDefault="00DB6425">
                                        <w:pPr>
                                          <w:pStyle w:val="NormalWeb"/>
                                        </w:pPr>
                                        <w:r>
                                          <w:rPr>
                                            <w:rFonts w:asciiTheme="minorHAnsi" w:eastAsiaTheme="minorEastAsia" w:hAnsiTheme="minorBidi"/>
                                            <w:b/>
                                            <w:color w:val="000000" w:themeColor="text1"/>
                                            <w:kern w:val="24"/>
                                            <w:sz w:val="22"/>
                                            <w:szCs w:val="22"/>
                                            <w14:shadow w14:blurRad="38100" w14:dist="38100" w14:dir="2700000" w14:sx="0" w14:sy="0" w14:kx="0" w14:ky="0" w14:algn="tl">
                                              <w14:srgbClr w14:val="000000">
                                                <w14:alpha w14:val="56863"/>
                                              </w14:srgbClr>
                                            </w14:shadow>
                                          </w:rPr>
                                          <w:t>D32   D228</w:t>
                                        </w:r>
                                      </w:p>
                                    </w:txbxContent>
                                  </wps:txbx>
                                  <wps:bodyPr wrap="square" rtlCol="0">
                                    <a:noAutofit/>
                                  </wps:bodyPr>
                                </wps:wsp>
                                <pic:pic xmlns:pic="http://schemas.openxmlformats.org/drawingml/2006/picture">
                                  <pic:nvPicPr>
                                    <pic:cNvPr id="596477030" name="Picture 52"/>
                                    <pic:cNvPicPr>
                                      <a:picLocks noChangeAspect="1"/>
                                    </pic:cNvPicPr>
                                  </pic:nvPicPr>
                                  <pic:blipFill>
                                    <a:blip r:embed="rId17"/>
                                    <a:srcRect r="2934" b="51241"/>
                                    <a:stretch>
                                      <a:fillRect/>
                                    </a:stretch>
                                  </pic:blipFill>
                                  <pic:spPr>
                                    <a:xfrm rot="5400000">
                                      <a:off x="6036993" y="2699577"/>
                                      <a:ext cx="199177" cy="285207"/>
                                    </a:xfrm>
                                    <a:prstGeom prst="rect">
                                      <a:avLst/>
                                    </a:prstGeom>
                                  </pic:spPr>
                                </pic:pic>
                                <wps:wsp>
                                  <wps:cNvPr id="2061271381" name="Straight Connector 47"/>
                                  <wps:cNvCnPr/>
                                  <wps:spPr>
                                    <a:xfrm>
                                      <a:off x="5996660" y="2736898"/>
                                      <a:ext cx="0" cy="2016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0363312" name="Straight Connector 53"/>
                                  <wps:cNvCnPr/>
                                  <wps:spPr>
                                    <a:xfrm>
                                      <a:off x="6279185" y="2742564"/>
                                      <a:ext cx="0" cy="2016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8458072" name="Straight Connector 1024"/>
                                  <wps:cNvCnPr/>
                                  <wps:spPr>
                                    <a:xfrm>
                                      <a:off x="5613998" y="2750917"/>
                                      <a:ext cx="2779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8460137" name="Straight Connector 1027"/>
                                  <wps:cNvCnPr/>
                                  <wps:spPr>
                                    <a:xfrm>
                                      <a:off x="5613997" y="2943087"/>
                                      <a:ext cx="2779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3636222" name="Straight Connector 1028"/>
                                  <wps:cNvCnPr/>
                                  <wps:spPr>
                                    <a:xfrm>
                                      <a:off x="5993978" y="2938498"/>
                                      <a:ext cx="2779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4415434" name="Straight Connector 1029"/>
                                  <wps:cNvCnPr/>
                                  <wps:spPr>
                                    <a:xfrm>
                                      <a:off x="5993978" y="2748235"/>
                                      <a:ext cx="2779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981738517" name="TextBox 1092"/>
                                <wps:cNvSpPr txBox="1"/>
                                <wps:spPr>
                                  <a:xfrm>
                                    <a:off x="5555658" y="2906106"/>
                                    <a:ext cx="980504" cy="422222"/>
                                  </a:xfrm>
                                  <a:prstGeom prst="rect">
                                    <a:avLst/>
                                  </a:prstGeom>
                                  <a:noFill/>
                                </wps:spPr>
                                <wps:txbx>
                                  <w:txbxContent>
                                    <w:p w14:paraId="31D6275A" w14:textId="77777777" w:rsidR="007266B0" w:rsidRDefault="00DB6425">
                                      <w:pPr>
                                        <w:pStyle w:val="NormalWeb"/>
                                        <w:rPr>
                                          <w:sz w:val="22"/>
                                          <w:szCs w:val="22"/>
                                        </w:rPr>
                                      </w:pPr>
                                      <w:r>
                                        <w:rPr>
                                          <w:rFonts w:asciiTheme="minorHAnsi" w:eastAsiaTheme="minorEastAsia" w:hAnsiTheme="minorBidi"/>
                                          <w:b/>
                                          <w:color w:val="000000" w:themeColor="text1"/>
                                          <w:kern w:val="24"/>
                                          <w14:shadow w14:blurRad="38100" w14:dist="38100" w14:dir="2700000" w14:sx="0" w14:sy="0" w14:kx="0" w14:ky="0" w14:algn="tl">
                                            <w14:srgbClr w14:val="000000">
                                              <w14:alpha w14:val="56863"/>
                                            </w14:srgbClr>
                                          </w14:shadow>
                                        </w:rPr>
                                        <w:t>ASP  ASP</w:t>
                                      </w:r>
                                    </w:p>
                                  </w:txbxContent>
                                </wps:txbx>
                                <wps:bodyPr wrap="square" rtlCol="0">
                                  <a:noAutofit/>
                                </wps:bodyPr>
                              </wps:wsp>
                            </wpg:grpSp>
                          </wpg:grpSp>
                          <wps:wsp>
                            <wps:cNvPr id="46314305" name="TextBox 1097"/>
                            <wps:cNvSpPr txBox="1"/>
                            <wps:spPr>
                              <a:xfrm>
                                <a:off x="1364985" y="2242354"/>
                                <a:ext cx="3308487" cy="375642"/>
                              </a:xfrm>
                              <a:prstGeom prst="rect">
                                <a:avLst/>
                              </a:prstGeom>
                              <a:noFill/>
                            </wps:spPr>
                            <wps:txbx>
                              <w:txbxContent>
                                <w:p w14:paraId="3257AB94" w14:textId="77777777" w:rsidR="007266B0" w:rsidRDefault="00DB6425">
                                  <w:pPr>
                                    <w:pStyle w:val="NormalWeb"/>
                                    <w:rPr>
                                      <w:sz w:val="21"/>
                                      <w:szCs w:val="21"/>
                                    </w:rPr>
                                  </w:pP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 xml:space="preserve">FLAP region </w:t>
                                  </w: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w:t>
                                  </w: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 xml:space="preserve"> Valine 67 to Glutamine 77</w:t>
                                  </w:r>
                                </w:p>
                              </w:txbxContent>
                            </wps:txbx>
                            <wps:bodyPr wrap="square" rtlCol="0">
                              <a:noAutofit/>
                            </wps:bodyPr>
                          </wps:wsp>
                        </wpg:grpSp>
                        <wps:wsp>
                          <wps:cNvPr id="1796151990" name="TextBox 1098"/>
                          <wps:cNvSpPr txBox="1"/>
                          <wps:spPr>
                            <a:xfrm>
                              <a:off x="4618822" y="2231158"/>
                              <a:ext cx="1585185" cy="375642"/>
                            </a:xfrm>
                            <a:prstGeom prst="rect">
                              <a:avLst/>
                            </a:prstGeom>
                            <a:noFill/>
                          </wps:spPr>
                          <wps:txbx>
                            <w:txbxContent>
                              <w:p w14:paraId="7ECDDC0C" w14:textId="77777777" w:rsidR="007266B0" w:rsidRDefault="00DB6425">
                                <w:pPr>
                                  <w:pStyle w:val="NormalWeb"/>
                                  <w:rPr>
                                    <w:sz w:val="21"/>
                                    <w:szCs w:val="21"/>
                                  </w:rPr>
                                </w:pP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Active site residues</w:t>
                                </w:r>
                              </w:p>
                            </w:txbxContent>
                          </wps:txbx>
                          <wps:bodyPr wrap="square" rtlCol="0">
                            <a:noAutofit/>
                          </wps:bodyPr>
                        </wps:wsp>
                      </wpg:grpSp>
                      <wps:wsp>
                        <wps:cNvPr id="424057098" name="TextBox 1101"/>
                        <wps:cNvSpPr txBox="1"/>
                        <wps:spPr>
                          <a:xfrm>
                            <a:off x="1837267" y="1346200"/>
                            <a:ext cx="648536" cy="361042"/>
                          </a:xfrm>
                          <a:prstGeom prst="rect">
                            <a:avLst/>
                          </a:prstGeom>
                          <a:noFill/>
                        </wps:spPr>
                        <wps:txbx>
                          <w:txbxContent>
                            <w:p w14:paraId="4F291175" w14:textId="77777777" w:rsidR="007266B0" w:rsidRDefault="00DB6425">
                              <w:pPr>
                                <w:pStyle w:val="NormalWeb"/>
                                <w:jc w:val="center"/>
                              </w:pPr>
                              <w:r>
                                <w:rPr>
                                  <w:rFonts w:ascii="Arial Black" w:eastAsiaTheme="minorEastAsia" w:hAnsiTheme="minorBidi"/>
                                  <w:b/>
                                  <w:color w:val="000000" w:themeColor="text1"/>
                                  <w:kern w:val="24"/>
                                </w:rPr>
                                <w:t>FLAP</w:t>
                              </w:r>
                            </w:p>
                          </w:txbxContent>
                        </wps:txbx>
                        <wps:bodyPr wrap="square" rtlCol="0">
                          <a:noAutofit/>
                        </wps:bodyPr>
                      </wps:wsp>
                    </wpg:wgp>
                  </a:graphicData>
                </a:graphic>
              </wp:anchor>
            </w:drawing>
          </mc:Choice>
          <mc:Fallback>
            <w:pict>
              <v:group w14:anchorId="3645CD13" id="Group 59" o:spid="_x0000_s1026" style="position:absolute;left:0;text-align:left;margin-left:74.65pt;margin-top:21.1pt;width:368.7pt;height:317pt;z-index:251663360" coordsize="46824,40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">
                <v:group id="Group 1100" o:spid="_x0000_s1027" style="position:absolute;width:46824;height:40259" coordorigin="8123,22311" coordsize="53916,46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">
                  <v:group id="Group 1099" o:spid="_x0000_s1028" style="position:absolute;left:8123;top:22423;width:51673;height:46055" coordorigin="8123,22423" coordsize="51673,46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">
                    <v:group id="Group 1096" o:spid="_x0000_s1029" style="position:absolute;left:8123;top:24644;width:51673;height:43834" coordorigin="8123,24644" coordsize="51673,43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0" type="#_x0000_t75" style="position:absolute;left:8123;top:32076;width:49723;height:36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">
                        <v:imagedata r:id="rId18" o:title="" chromakey="white"/>
                      </v:shape>
                      <v:group id="Group 1094" o:spid="_x0000_s1031" style="position:absolute;left:8439;top:24644;width:41214;height:8664" coordorigin="6519,24648" coordsize="41214,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">
                        <v:group id="Group 21" o:spid="_x0000_s1032" style="position:absolute;left:6519;top:24648;width:41214;height:8664" coordorigin="32744,24657" coordsize="41214,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">
                          <v:group id="Group 25" o:spid="_x0000_s1033" style="position:absolute;left:33713;top:24657;width:40245;height:4961" coordorigin="33755,24762" coordsize="40244,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">
                            <v:shapetype id="_x0000_t202" coordsize="21600,21600" o:spt="202" path="m,l,21600r21600,l21600,xe">
                              <v:stroke joinstyle="miter"/>
                              <v:path gradientshapeok="t" o:connecttype="rect"/>
                            </v:shapetype>
                            <v:shape id="TextBox 28" o:spid="_x0000_s1034" type="#_x0000_t202" style="position:absolute;left:33755;top:24762;width:40245;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" filled="f" stroked="f">
                              <v:textbox>
                                <w:txbxContent>
                                  <w:p w14:paraId="332FAFC1" w14:textId="77777777" w:rsidR="007266B0" w:rsidRDefault="00DB6425">
                                    <w:pPr>
                                      <w:pStyle w:val="NormalWeb"/>
                                      <w:rPr>
                                        <w:lang w:val="de-DE"/>
                                      </w:rPr>
                                    </w:pPr>
                                    <w:r>
                                      <w:rPr>
                                        <w:rFonts w:asciiTheme="minorHAnsi" w:eastAsiaTheme="minorEastAsia" w:hAnsiTheme="minorBidi"/>
                                        <w:b/>
                                        <w:color w:val="000000" w:themeColor="text1"/>
                                        <w:kern w:val="24"/>
                                        <w:lang w:val="de-DE"/>
                                        <w14:shadow w14:blurRad="38100" w14:dist="38100" w14:dir="2700000" w14:sx="0" w14:sy="0" w14:kx="0" w14:ky="0" w14:algn="tl">
                                          <w14:srgbClr w14:val="000000">
                                            <w14:alpha w14:val="56863"/>
                                          </w14:srgbClr>
                                        </w14:shadow>
                                      </w:rPr>
                                      <w:t>V       Y     V      P     Y       T     Q      G     K      W     E</w:t>
                                    </w:r>
                                  </w:p>
                                </w:txbxContent>
                              </v:textbox>
                            </v:shape>
                            <v:group id="Group 32" o:spid="_x0000_s1035" style="position:absolute;left:33755;top:27593;width:36417;height:2130" coordorigin="33755,27593" coordsize="36417,2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">
                              <v:shape id="Picture 33" o:spid="_x0000_s1036" type="#_x0000_t75" style="position:absolute;left:50916;top:10466;width:2096;height:3641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">
                                <v:imagedata r:id="rId19" o:title=""/>
                              </v:shape>
                              <v:line id="Straight Connector 34" o:spid="_x0000_s1037" style="position:absolute;visibility:visible;mso-wrap-style:square" from="33759,27627" to="33759,29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" strokecolor="black [3213]" strokeweight="1.5pt"/>
                              <v:line id="Straight Connector 35" o:spid="_x0000_s1038" style="position:absolute;visibility:visible;mso-wrap-style:square" from="37077,27646" to="37077,29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" strokecolor="black [3213]" strokeweight="1.5pt"/>
                              <v:line id="Straight Connector 36" o:spid="_x0000_s1039" style="position:absolute;visibility:visible;mso-wrap-style:square" from="40383,27640" to="40383,29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" strokecolor="black [3213]" strokeweight="1.5pt"/>
                              <v:line id="Straight Connector 37" o:spid="_x0000_s1040" style="position:absolute;visibility:visible;mso-wrap-style:square" from="43608,27666" to="43608,29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" strokecolor="black [3213]" strokeweight="1.5pt"/>
                              <v:line id="Straight Connector 38" o:spid="_x0000_s1041" style="position:absolute;visibility:visible;mso-wrap-style:square" from="47015,27639" to="47015,29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" strokecolor="black [3213]" strokeweight="1.5pt"/>
                              <v:line id="Straight Connector 39" o:spid="_x0000_s1042" style="position:absolute;visibility:visible;mso-wrap-style:square" from="50380,27615" to="50380,29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" strokecolor="black [3213]" strokeweight="1.5pt"/>
                              <v:line id="Straight Connector 40" o:spid="_x0000_s1043" style="position:absolute;visibility:visible;mso-wrap-style:square" from="53636,27593" to="53636,29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" strokecolor="black [3213]" strokeweight="1.5pt"/>
                              <v:line id="Straight Connector 41" o:spid="_x0000_s1044" style="position:absolute;visibility:visible;mso-wrap-style:square" from="56939,27598" to="56939,2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" strokecolor="black [3213]" strokeweight="1.5pt"/>
                              <v:line id="Straight Connector 42" o:spid="_x0000_s1045" style="position:absolute;visibility:visible;mso-wrap-style:square" from="60241,27606" to="60241,29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" strokecolor="black [3213]" strokeweight="1.5pt"/>
                              <v:line id="Straight Connector 43" o:spid="_x0000_s1046" style="position:absolute;visibility:visible;mso-wrap-style:square" from="63697,27632" to="63697,29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" strokecolor="black [3213]" strokeweight="1.5pt"/>
                            </v:group>
                          </v:group>
                          <v:shape id="TextBox 26" o:spid="_x0000_s1047" type="#_x0000_t202" style="position:absolute;left:32744;top:29099;width:38646;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" filled="f" stroked="f">
                            <v:textbox>
                              <w:txbxContent>
                                <w:p w14:paraId="23648D20" w14:textId="77777777" w:rsidR="007266B0" w:rsidRDefault="00DB6425">
                                  <w:pPr>
                                    <w:pStyle w:val="NormalWeb"/>
                                    <w:rPr>
                                      <w:sz w:val="22"/>
                                      <w:szCs w:val="22"/>
                                    </w:rPr>
                                  </w:pPr>
                                  <w:r>
                                    <w:rPr>
                                      <w:rFonts w:asciiTheme="minorHAnsi" w:eastAsiaTheme="minorEastAsia" w:hAnsiTheme="minorBidi"/>
                                      <w:b/>
                                      <w:color w:val="000000" w:themeColor="text1"/>
                                      <w:kern w:val="24"/>
                                      <w14:shadow w14:blurRad="38100" w14:dist="38100" w14:dir="2700000" w14:sx="0" w14:sy="0" w14:kx="0" w14:ky="0" w14:algn="tl">
                                        <w14:srgbClr w14:val="000000">
                                          <w14:alpha w14:val="56863"/>
                                        </w14:srgbClr>
                                      </w14:shadow>
                                    </w:rPr>
                                    <w:t>VAL-TYR-VAL-PRO-TYR-THR-GLN-GLY-LYS-TRP-GLU</w:t>
                                  </w:r>
                                </w:p>
                              </w:txbxContent>
                            </v:textbox>
                          </v:shape>
                        </v:group>
                        <v:group id="Group 1091" o:spid="_x0000_s1048" style="position:absolute;left:7457;top:27461;width:36453;height:2141" coordorigin="18429,27461" coordsize="36453,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">
                          <v:line id="Straight Connector 45" o:spid="_x0000_s1049" style="position:absolute;visibility:visible;mso-wrap-style:square" from="51750,27513" to="51750,29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" strokecolor="black [3213]" strokeweight="1.5pt"/>
                          <v:line id="Straight Connector 46" o:spid="_x0000_s1050" style="position:absolute;visibility:visible;mso-wrap-style:square" from="54883,27509" to="54883,29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" strokecolor="black [3213]" strokeweight="1.5pt"/>
                          <v:line id="Straight Connector 55" o:spid="_x0000_s1051" style="position:absolute;visibility:visible;mso-wrap-style:square" from="18461,27461" to="54878,27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" strokecolor="black [3213]" strokeweight="1pt"/>
                          <v:line id="Straight Connector 56" o:spid="_x0000_s1052" style="position:absolute;visibility:visible;mso-wrap-style:square" from="18429,29602" to="54847,29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" strokecolor="black [3213]" strokeweight="1pt"/>
                        </v:group>
                      </v:group>
                      <v:group id="Group 1095" o:spid="_x0000_s1053" style="position:absolute;left:49160;top:24934;width:10636;height:8353" coordorigin="55399,24930" coordsize="10636,8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">
                        <v:group id="Group 1090" o:spid="_x0000_s1054" style="position:absolute;left:55399;top:24930;width:10636;height:4567" coordorigin="55399,24930" coordsize="10636,4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">
                          <v:shape id="Picture 44" o:spid="_x0000_s1055" type="#_x0000_t75" style="position:absolute;left:56591;top:27054;width:1991;height:285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">
                            <v:imagedata r:id="rId20" o:title="" croptop="33583f" cropbottom="-1f" cropright="1923f"/>
                          </v:shape>
                          <v:line id="Straight Connector 48" o:spid="_x0000_s1056" style="position:absolute;visibility:visible;mso-wrap-style:square" from="59013,27445" to="59013,29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" strokecolor="black [3213]" strokeweight="1.5pt"/>
                          <v:line id="Straight Connector 49" o:spid="_x0000_s1057" style="position:absolute;visibility:visible;mso-wrap-style:square" from="56149,27445" to="56149,29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" strokecolor="black [3213]" strokeweight="1.5pt"/>
                          <v:shape id="TextBox 51" o:spid="_x0000_s1058" type="#_x0000_t202" style="position:absolute;left:55399;top:24930;width:10636;height:3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" filled="f" stroked="f">
                            <v:textbox>
                              <w:txbxContent>
                                <w:p w14:paraId="427F8D0C" w14:textId="77777777" w:rsidR="007266B0" w:rsidRDefault="00DB6425">
                                  <w:pPr>
                                    <w:pStyle w:val="NormalWeb"/>
                                  </w:pPr>
                                  <w:r>
                                    <w:rPr>
                                      <w:rFonts w:asciiTheme="minorHAnsi" w:eastAsiaTheme="minorEastAsia" w:hAnsiTheme="minorBidi"/>
                                      <w:b/>
                                      <w:color w:val="000000" w:themeColor="text1"/>
                                      <w:kern w:val="24"/>
                                      <w:sz w:val="22"/>
                                      <w:szCs w:val="22"/>
                                      <w14:shadow w14:blurRad="38100" w14:dist="38100" w14:dir="2700000" w14:sx="0" w14:sy="0" w14:kx="0" w14:ky="0" w14:algn="tl">
                                        <w14:srgbClr w14:val="000000">
                                          <w14:alpha w14:val="56863"/>
                                        </w14:srgbClr>
                                      </w14:shadow>
                                    </w:rPr>
                                    <w:t>D32   D228</w:t>
                                  </w:r>
                                </w:p>
                              </w:txbxContent>
                            </v:textbox>
                          </v:shape>
                          <v:shape id="Picture 52" o:spid="_x0000_s1059" type="#_x0000_t75" style="position:absolute;left:60369;top:26995;width:1992;height:285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">
                            <v:imagedata r:id="rId20" o:title="" cropbottom="33581f" cropright="1923f"/>
                          </v:shape>
                          <v:line id="Straight Connector 47" o:spid="_x0000_s1060" style="position:absolute;visibility:visible;mso-wrap-style:square" from="59966,27368" to="59966,29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" strokecolor="black [3213]" strokeweight="1.5pt"/>
                          <v:line id="Straight Connector 53" o:spid="_x0000_s1061" style="position:absolute;visibility:visible;mso-wrap-style:square" from="62791,27425" to="62791,29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" strokecolor="black [3213]" strokeweight="1.5pt"/>
                          <v:line id="Straight Connector 1024" o:spid="_x0000_s1062" style="position:absolute;visibility:visible;mso-wrap-style:square" from="56139,27509" to="58919,27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" strokecolor="black [3213]" strokeweight="1pt"/>
                          <v:line id="Straight Connector 1027" o:spid="_x0000_s1063" style="position:absolute;visibility:visible;mso-wrap-style:square" from="56139,29430" to="58919,29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" strokecolor="black [3213]" strokeweight="1pt"/>
                          <v:line id="Straight Connector 1028" o:spid="_x0000_s1064" style="position:absolute;visibility:visible;mso-wrap-style:square" from="59939,29384" to="62719,29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" strokecolor="black [3213]" strokeweight="1pt"/>
                          <v:line id="Straight Connector 1029" o:spid="_x0000_s1065" style="position:absolute;visibility:visible;mso-wrap-style:square" from="59939,27482" to="62719,27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" strokecolor="black [3213]" strokeweight="1pt"/>
                        </v:group>
                        <v:shape id="TextBox 1092" o:spid="_x0000_s1066" type="#_x0000_t202" style="position:absolute;left:55556;top:29061;width:9805;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" filled="f" stroked="f">
                          <v:textbox>
                            <w:txbxContent>
                              <w:p w14:paraId="31D6275A" w14:textId="77777777" w:rsidR="007266B0" w:rsidRDefault="00DB6425">
                                <w:pPr>
                                  <w:pStyle w:val="NormalWeb"/>
                                  <w:rPr>
                                    <w:sz w:val="22"/>
                                    <w:szCs w:val="22"/>
                                  </w:rPr>
                                </w:pPr>
                                <w:r>
                                  <w:rPr>
                                    <w:rFonts w:asciiTheme="minorHAnsi" w:eastAsiaTheme="minorEastAsia" w:hAnsiTheme="minorBidi"/>
                                    <w:b/>
                                    <w:color w:val="000000" w:themeColor="text1"/>
                                    <w:kern w:val="24"/>
                                    <w14:shadow w14:blurRad="38100" w14:dist="38100" w14:dir="2700000" w14:sx="0" w14:sy="0" w14:kx="0" w14:ky="0" w14:algn="tl">
                                      <w14:srgbClr w14:val="000000">
                                        <w14:alpha w14:val="56863"/>
                                      </w14:srgbClr>
                                    </w14:shadow>
                                  </w:rPr>
                                  <w:t>ASP  ASP</w:t>
                                </w:r>
                              </w:p>
                            </w:txbxContent>
                          </v:textbox>
                        </v:shape>
                      </v:group>
                    </v:group>
                    <v:shape id="TextBox 1097" o:spid="_x0000_s1067" type="#_x0000_t202" style="position:absolute;left:13649;top:22423;width:33085;height:3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" filled="f" stroked="f">
                      <v:textbox>
                        <w:txbxContent>
                          <w:p w14:paraId="3257AB94" w14:textId="77777777" w:rsidR="007266B0" w:rsidRDefault="00DB6425">
                            <w:pPr>
                              <w:pStyle w:val="NormalWeb"/>
                              <w:rPr>
                                <w:sz w:val="21"/>
                                <w:szCs w:val="21"/>
                              </w:rPr>
                            </w:pP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 xml:space="preserve">FLAP region </w:t>
                            </w: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w:t>
                            </w: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 xml:space="preserve"> Valine 67 to Glutamine 77</w:t>
                            </w:r>
                          </w:p>
                        </w:txbxContent>
                      </v:textbox>
                    </v:shape>
                  </v:group>
                  <v:shape id="TextBox 1098" o:spid="_x0000_s1068" type="#_x0000_t202" style="position:absolute;left:46188;top:22311;width:15852;height: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" filled="f" stroked="f">
                    <v:textbox>
                      <w:txbxContent>
                        <w:p w14:paraId="7ECDDC0C" w14:textId="77777777" w:rsidR="007266B0" w:rsidRDefault="00DB6425">
                          <w:pPr>
                            <w:pStyle w:val="NormalWeb"/>
                            <w:rPr>
                              <w:sz w:val="21"/>
                              <w:szCs w:val="21"/>
                            </w:rPr>
                          </w:pPr>
                          <w:r>
                            <w:rPr>
                              <w:rFonts w:asciiTheme="minorHAnsi" w:eastAsiaTheme="minorEastAsia" w:hAnsiTheme="minorBidi"/>
                              <w:b/>
                              <w:color w:val="000000" w:themeColor="text1"/>
                              <w:kern w:val="24"/>
                              <w:sz w:val="21"/>
                              <w:szCs w:val="21"/>
                              <w:u w:val="single"/>
                              <w14:shadow w14:blurRad="38100" w14:dist="38100" w14:dir="2700000" w14:sx="0" w14:sy="0" w14:kx="0" w14:ky="0" w14:algn="tl">
                                <w14:srgbClr w14:val="000000">
                                  <w14:alpha w14:val="56863"/>
                                </w14:srgbClr>
                              </w14:shadow>
                            </w:rPr>
                            <w:t>Active site residues</w:t>
                          </w:r>
                        </w:p>
                      </w:txbxContent>
                    </v:textbox>
                  </v:shape>
                </v:group>
                <v:shape id="TextBox 1101" o:spid="_x0000_s1069" type="#_x0000_t202" style="position:absolute;left:18372;top:13462;width:6486;height:3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" filled="f" stroked="f">
                  <v:textbox>
                    <w:txbxContent>
                      <w:p w14:paraId="4F291175" w14:textId="77777777" w:rsidR="007266B0" w:rsidRDefault="00DB6425">
                        <w:pPr>
                          <w:pStyle w:val="NormalWeb"/>
                          <w:jc w:val="center"/>
                        </w:pPr>
                        <w:r>
                          <w:rPr>
                            <w:rFonts w:ascii="Arial Black" w:eastAsiaTheme="minorEastAsia" w:hAnsiTheme="minorBidi"/>
                            <w:b/>
                            <w:color w:val="000000" w:themeColor="text1"/>
                            <w:kern w:val="24"/>
                          </w:rPr>
                          <w:t>FLAP</w:t>
                        </w:r>
                      </w:p>
                    </w:txbxContent>
                  </v:textbox>
                </v:shape>
                <w10:wrap type="topAndBottom"/>
              </v:group>
            </w:pict>
          </mc:Fallback>
        </mc:AlternateContent>
      </w:r>
    </w:p>
    <w:p w14:paraId="57FFAE80" w14:textId="77777777" w:rsidR="007266B0" w:rsidRPr="00E0771A" w:rsidRDefault="007266B0">
      <w:pPr>
        <w:spacing w:before="120" w:after="120"/>
        <w:jc w:val="center"/>
        <w:rPr>
          <w:rFonts w:ascii="Times New Roman" w:hAnsi="Times New Roman" w:cs="Times New Roman"/>
          <w:b/>
          <w:color w:val="000000" w:themeColor="text1"/>
          <w:sz w:val="24"/>
        </w:rPr>
      </w:pPr>
    </w:p>
    <w:p w14:paraId="06D64D7A" w14:textId="77777777" w:rsidR="007266B0" w:rsidRPr="00E0771A" w:rsidRDefault="00DB6425">
      <w:pPr>
        <w:jc w:val="both"/>
        <w:rPr>
          <w:rFonts w:ascii="Times New Roman" w:hAnsi="Times New Roman" w:cs="Times New Roman"/>
          <w:color w:val="000000" w:themeColor="text1"/>
          <w:sz w:val="24"/>
        </w:rPr>
      </w:pPr>
      <w:r w:rsidRPr="00E0771A">
        <w:rPr>
          <w:rFonts w:ascii="Times New Roman" w:hAnsi="Times New Roman" w:cs="Times New Roman"/>
          <w:b/>
          <w:color w:val="000000" w:themeColor="text1"/>
          <w:sz w:val="24"/>
        </w:rPr>
        <w:t>Figure 1:</w:t>
      </w:r>
      <w:r w:rsidRPr="00E0771A">
        <w:rPr>
          <w:rFonts w:ascii="Times New Roman" w:hAnsi="Times New Roman" w:cs="Times New Roman"/>
          <w:color w:val="000000" w:themeColor="text1"/>
          <w:sz w:val="24"/>
        </w:rPr>
        <w:t xml:space="preserve"> A 3D ribbon model representation of BACE-1 displaying the ‘flap’ region. The flap region is comprising of a total 11 residues from Val67 to Glu78, that are </w:t>
      </w:r>
      <w:proofErr w:type="spellStart"/>
      <w:r w:rsidRPr="00E0771A">
        <w:rPr>
          <w:rFonts w:ascii="Times New Roman" w:hAnsi="Times New Roman" w:cs="Times New Roman"/>
          <w:color w:val="000000" w:themeColor="text1"/>
          <w:sz w:val="24"/>
        </w:rPr>
        <w:t>coloured</w:t>
      </w:r>
      <w:proofErr w:type="spellEnd"/>
      <w:r w:rsidRPr="00E0771A">
        <w:rPr>
          <w:rFonts w:ascii="Times New Roman" w:hAnsi="Times New Roman" w:cs="Times New Roman"/>
          <w:color w:val="000000" w:themeColor="text1"/>
          <w:sz w:val="24"/>
        </w:rPr>
        <w:t xml:space="preserve"> as red, red-orange, orange, yellow, electric green, forest green, aqua-light, sea green, blue, cornflower blue, Persian blue. The flap region is in the ‘open’ conformation. Moreover, the Asp-dyad residues Asp32 and Asp228 are displayed in color as hot pink and purple.</w:t>
      </w:r>
    </w:p>
    <w:p w14:paraId="66670727" w14:textId="77777777" w:rsidR="007266B0" w:rsidRPr="00E0771A" w:rsidRDefault="007266B0">
      <w:pPr>
        <w:jc w:val="center"/>
        <w:rPr>
          <w:rFonts w:ascii="Times New Roman" w:hAnsi="Times New Roman" w:cs="Times New Roman"/>
          <w:color w:val="000000" w:themeColor="text1"/>
          <w:sz w:val="24"/>
        </w:rPr>
      </w:pPr>
    </w:p>
    <w:p w14:paraId="198A4819" w14:textId="77777777" w:rsidR="007266B0" w:rsidRPr="00E0771A" w:rsidRDefault="007266B0">
      <w:pPr>
        <w:jc w:val="center"/>
        <w:rPr>
          <w:rFonts w:ascii="Times New Roman" w:hAnsi="Times New Roman" w:cs="Times New Roman"/>
          <w:color w:val="000000" w:themeColor="text1"/>
          <w:sz w:val="24"/>
        </w:rPr>
      </w:pPr>
    </w:p>
    <w:p w14:paraId="68FCB442" w14:textId="77777777" w:rsidR="007266B0" w:rsidRPr="00E0771A" w:rsidRDefault="00DB6425">
      <w:pPr>
        <w:jc w:val="center"/>
        <w:rPr>
          <w:rFonts w:ascii="Times New Roman" w:hAnsi="Times New Roman" w:cs="Times New Roman"/>
          <w:b/>
          <w:color w:val="000000" w:themeColor="text1"/>
          <w:sz w:val="24"/>
        </w:rPr>
      </w:pPr>
      <w:r w:rsidRPr="00E0771A">
        <w:rPr>
          <w:rFonts w:ascii="Times New Roman" w:hAnsi="Times New Roman" w:cs="Times New Roman"/>
          <w:noProof/>
          <w:color w:val="000000" w:themeColor="text1"/>
          <w:sz w:val="24"/>
        </w:rPr>
        <w:lastRenderedPageBreak/>
        <mc:AlternateContent>
          <mc:Choice Requires="wpg">
            <w:drawing>
              <wp:anchor distT="0" distB="0" distL="114300" distR="114300" simplePos="0" relativeHeight="251664384" behindDoc="0" locked="0" layoutInCell="1" allowOverlap="1" wp14:anchorId="5D83DD47" wp14:editId="26CCE08F">
                <wp:simplePos x="0" y="0"/>
                <wp:positionH relativeFrom="column">
                  <wp:posOffset>920115</wp:posOffset>
                </wp:positionH>
                <wp:positionV relativeFrom="paragraph">
                  <wp:posOffset>117475</wp:posOffset>
                </wp:positionV>
                <wp:extent cx="4700270" cy="2340610"/>
                <wp:effectExtent l="9525" t="9525" r="14605" b="12065"/>
                <wp:wrapTopAndBottom/>
                <wp:docPr id="7" name="Group 7"/>
                <wp:cNvGraphicFramePr/>
                <a:graphic xmlns:a="http://schemas.openxmlformats.org/drawingml/2006/main">
                  <a:graphicData uri="http://schemas.microsoft.com/office/word/2010/wordprocessingGroup">
                    <wpg:wgp>
                      <wpg:cNvGrpSpPr/>
                      <wpg:grpSpPr>
                        <a:xfrm>
                          <a:off x="0" y="0"/>
                          <a:ext cx="4700270" cy="2340610"/>
                          <a:chOff x="7196" y="129606"/>
                          <a:chExt cx="7402" cy="3686"/>
                        </a:xfrm>
                      </wpg:grpSpPr>
                      <wpg:grpSp>
                        <wpg:cNvPr id="3" name="Group 8"/>
                        <wpg:cNvGrpSpPr/>
                        <wpg:grpSpPr>
                          <a:xfrm>
                            <a:off x="7196" y="129606"/>
                            <a:ext cx="7402" cy="3686"/>
                            <a:chOff x="619" y="2107"/>
                            <a:chExt cx="7190" cy="3630"/>
                          </a:xfrm>
                        </wpg:grpSpPr>
                        <pic:pic xmlns:pic="http://schemas.openxmlformats.org/drawingml/2006/picture">
                          <pic:nvPicPr>
                            <pic:cNvPr id="4" name="Picture 3" descr="IMPHY005118"/>
                            <pic:cNvPicPr>
                              <a:picLocks noChangeAspect="1"/>
                            </pic:cNvPicPr>
                          </pic:nvPicPr>
                          <pic:blipFill>
                            <a:blip r:embed="rId21"/>
                            <a:stretch>
                              <a:fillRect/>
                            </a:stretch>
                          </pic:blipFill>
                          <pic:spPr>
                            <a:xfrm>
                              <a:off x="619" y="2107"/>
                              <a:ext cx="3595" cy="3595"/>
                            </a:xfrm>
                            <a:prstGeom prst="rect">
                              <a:avLst/>
                            </a:prstGeom>
                            <a:ln>
                              <a:solidFill>
                                <a:schemeClr val="tx1"/>
                              </a:solidFill>
                            </a:ln>
                          </pic:spPr>
                        </pic:pic>
                        <wps:wsp>
                          <wps:cNvPr id="5" name="Text Box 18"/>
                          <wps:cNvSpPr txBox="1"/>
                          <wps:spPr>
                            <a:xfrm>
                              <a:off x="3597" y="5158"/>
                              <a:ext cx="532" cy="579"/>
                            </a:xfrm>
                            <a:prstGeom prst="rect">
                              <a:avLst/>
                            </a:prstGeom>
                            <a:noFill/>
                          </wps:spPr>
                          <wps:txbx>
                            <w:txbxContent>
                              <w:p w14:paraId="211BC1E4" w14:textId="77777777" w:rsidR="007266B0" w:rsidRDefault="00DB6425">
                                <w:pPr>
                                  <w:pStyle w:val="NormalWeb"/>
                                </w:pPr>
                                <w:r>
                                  <w:rPr>
                                    <w:rFonts w:ascii="Times New Roman" w:hAnsi="Times New Roman"/>
                                    <w:b/>
                                    <w:kern w:val="24"/>
                                    <w:sz w:val="28"/>
                                    <w:szCs w:val="28"/>
                                  </w:rPr>
                                  <w:t>a.</w:t>
                                </w:r>
                              </w:p>
                            </w:txbxContent>
                          </wps:txbx>
                          <wps:bodyPr wrap="square" rtlCol="0">
                            <a:noAutofit/>
                          </wps:bodyPr>
                        </wps:wsp>
                        <pic:pic xmlns:pic="http://schemas.openxmlformats.org/drawingml/2006/picture">
                          <pic:nvPicPr>
                            <pic:cNvPr id="32" name="Picture 4" descr="IMPHY001507"/>
                            <pic:cNvPicPr>
                              <a:picLocks noChangeAspect="1"/>
                            </pic:cNvPicPr>
                          </pic:nvPicPr>
                          <pic:blipFill>
                            <a:blip r:embed="rId22"/>
                            <a:stretch>
                              <a:fillRect/>
                            </a:stretch>
                          </pic:blipFill>
                          <pic:spPr>
                            <a:xfrm>
                              <a:off x="4214" y="2107"/>
                              <a:ext cx="3595" cy="3595"/>
                            </a:xfrm>
                            <a:prstGeom prst="rect">
                              <a:avLst/>
                            </a:prstGeom>
                            <a:ln>
                              <a:solidFill>
                                <a:schemeClr val="tx1"/>
                              </a:solidFill>
                            </a:ln>
                          </pic:spPr>
                        </pic:pic>
                      </wpg:grpSp>
                      <wps:wsp>
                        <wps:cNvPr id="6" name="Text Box 18"/>
                        <wps:cNvSpPr txBox="1"/>
                        <wps:spPr>
                          <a:xfrm>
                            <a:off x="13970" y="132625"/>
                            <a:ext cx="547" cy="588"/>
                          </a:xfrm>
                          <a:prstGeom prst="rect">
                            <a:avLst/>
                          </a:prstGeom>
                          <a:noFill/>
                        </wps:spPr>
                        <wps:txbx>
                          <w:txbxContent>
                            <w:p w14:paraId="6DBC1597" w14:textId="77777777" w:rsidR="007266B0" w:rsidRDefault="00DB6425">
                              <w:pPr>
                                <w:pStyle w:val="NormalWeb"/>
                              </w:pPr>
                              <w:r>
                                <w:rPr>
                                  <w:rFonts w:ascii="Times New Roman" w:hAnsi="Times New Roman"/>
                                  <w:b/>
                                  <w:kern w:val="24"/>
                                  <w:sz w:val="28"/>
                                  <w:szCs w:val="28"/>
                                </w:rPr>
                                <w:t>b.</w:t>
                              </w:r>
                            </w:p>
                          </w:txbxContent>
                        </wps:txbx>
                        <wps:bodyPr wrap="square" rtlCol="0">
                          <a:noAutofit/>
                        </wps:bodyPr>
                      </wps:wsp>
                    </wpg:wgp>
                  </a:graphicData>
                </a:graphic>
              </wp:anchor>
            </w:drawing>
          </mc:Choice>
          <mc:Fallback>
            <w:pict>
              <v:group w14:anchorId="5D83DD47" id="Group 7" o:spid="_x0000_s1070" style="position:absolute;left:0;text-align:left;margin-left:72.45pt;margin-top:9.25pt;width:370.1pt;height:184.3pt;z-index:251664384" coordorigin="7196,129606" coordsize="7402,3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">
                <v:group id="Group 8" o:spid="_x0000_s1071" style="position:absolute;left:7196;top:129606;width:7402;height:3686" coordorigin="619,2107" coordsize="7190,3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3" o:spid="_x0000_s1072" type="#_x0000_t75" alt="IMPHY005118" style="position:absolute;left:619;top:2107;width:3595;height:3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" stroked="t" strokecolor="black [3213]">
                    <v:imagedata r:id="rId23" o:title="IMPHY005118"/>
                    <v:path arrowok="t"/>
                  </v:shape>
                  <v:shape id="Text Box 18" o:spid="_x0000_s1073" type="#_x0000_t202" style="position:absolute;left:3597;top:5158;width:532;height: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211BC1E4" w14:textId="77777777" w:rsidR="007266B0" w:rsidRDefault="00DB6425">
                          <w:pPr>
                            <w:pStyle w:val="NormalWeb"/>
                          </w:pPr>
                          <w:r>
                            <w:rPr>
                              <w:rFonts w:ascii="Times New Roman" w:hAnsi="Times New Roman"/>
                              <w:b/>
                              <w:kern w:val="24"/>
                              <w:sz w:val="28"/>
                              <w:szCs w:val="28"/>
                            </w:rPr>
                            <w:t>a.</w:t>
                          </w:r>
                        </w:p>
                      </w:txbxContent>
                    </v:textbox>
                  </v:shape>
                  <v:shape id="Picture 4" o:spid="_x0000_s1074" type="#_x0000_t75" alt="IMPHY001507" style="position:absolute;left:4214;top:2107;width:3595;height:3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" stroked="t" strokecolor="black [3213]">
                    <v:imagedata r:id="rId24" o:title="IMPHY001507"/>
                    <v:path arrowok="t"/>
                  </v:shape>
                </v:group>
                <v:shape id="Text Box 18" o:spid="_x0000_s1075" type="#_x0000_t202" style="position:absolute;left:13970;top:132625;width:547;height: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DBC1597" w14:textId="77777777" w:rsidR="007266B0" w:rsidRDefault="00DB6425">
                        <w:pPr>
                          <w:pStyle w:val="NormalWeb"/>
                        </w:pPr>
                        <w:r>
                          <w:rPr>
                            <w:rFonts w:ascii="Times New Roman" w:hAnsi="Times New Roman"/>
                            <w:b/>
                            <w:kern w:val="24"/>
                            <w:sz w:val="28"/>
                            <w:szCs w:val="28"/>
                          </w:rPr>
                          <w:t>b.</w:t>
                        </w:r>
                      </w:p>
                    </w:txbxContent>
                  </v:textbox>
                </v:shape>
                <w10:wrap type="topAndBottom"/>
              </v:group>
            </w:pict>
          </mc:Fallback>
        </mc:AlternateContent>
      </w:r>
    </w:p>
    <w:p w14:paraId="419C2543" w14:textId="77777777" w:rsidR="007266B0" w:rsidRPr="00E0771A" w:rsidRDefault="007266B0">
      <w:pPr>
        <w:jc w:val="center"/>
        <w:rPr>
          <w:rFonts w:ascii="Times New Roman" w:hAnsi="Times New Roman" w:cs="Times New Roman"/>
          <w:b/>
          <w:color w:val="000000" w:themeColor="text1"/>
          <w:sz w:val="24"/>
        </w:rPr>
      </w:pPr>
    </w:p>
    <w:p w14:paraId="1E4E5AA7" w14:textId="77777777" w:rsidR="007266B0" w:rsidRPr="00E0771A" w:rsidRDefault="00DB6425">
      <w:pPr>
        <w:jc w:val="center"/>
        <w:rPr>
          <w:rFonts w:ascii="Times New Roman" w:hAnsi="Times New Roman" w:cs="Times New Roman"/>
          <w:color w:val="000000" w:themeColor="text1"/>
          <w:sz w:val="24"/>
        </w:rPr>
      </w:pPr>
      <w:r w:rsidRPr="00E0771A">
        <w:rPr>
          <w:rFonts w:ascii="Times New Roman" w:hAnsi="Times New Roman" w:cs="Times New Roman"/>
          <w:b/>
          <w:color w:val="000000" w:themeColor="text1"/>
          <w:sz w:val="24"/>
        </w:rPr>
        <w:t>Figure 2:</w:t>
      </w:r>
      <w:r w:rsidRPr="00E0771A">
        <w:rPr>
          <w:rFonts w:ascii="Times New Roman" w:hAnsi="Times New Roman" w:cs="Times New Roman"/>
          <w:color w:val="000000" w:themeColor="text1"/>
          <w:sz w:val="24"/>
        </w:rPr>
        <w:t xml:space="preserve"> 2D chemical structures of phytocompounds </w:t>
      </w:r>
      <w:r w:rsidRPr="00E0771A">
        <w:rPr>
          <w:rFonts w:ascii="Times New Roman" w:hAnsi="Times New Roman" w:cs="Times New Roman"/>
          <w:b/>
          <w:color w:val="000000" w:themeColor="text1"/>
          <w:sz w:val="24"/>
        </w:rPr>
        <w:t>A.</w:t>
      </w:r>
      <w:r w:rsidRPr="00E0771A">
        <w:rPr>
          <w:rFonts w:ascii="Times New Roman" w:hAnsi="Times New Roman" w:cs="Times New Roman"/>
          <w:color w:val="000000" w:themeColor="text1"/>
          <w:sz w:val="24"/>
        </w:rPr>
        <w:t xml:space="preserve">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w:t>
      </w:r>
      <w:r w:rsidRPr="00E0771A">
        <w:rPr>
          <w:rFonts w:ascii="Times New Roman" w:hAnsi="Times New Roman" w:cs="Times New Roman"/>
          <w:b/>
          <w:color w:val="000000" w:themeColor="text1"/>
          <w:sz w:val="24"/>
        </w:rPr>
        <w:t xml:space="preserve">B.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w:t>
      </w:r>
    </w:p>
    <w:p w14:paraId="3EF86DF1" w14:textId="77777777" w:rsidR="007266B0" w:rsidRPr="00E0771A" w:rsidRDefault="007266B0">
      <w:pPr>
        <w:jc w:val="center"/>
        <w:rPr>
          <w:rFonts w:ascii="Times New Roman" w:hAnsi="Times New Roman" w:cs="Times New Roman"/>
          <w:color w:val="000000" w:themeColor="text1"/>
          <w:sz w:val="24"/>
        </w:rPr>
      </w:pPr>
    </w:p>
    <w:p w14:paraId="5B9E9602" w14:textId="77777777" w:rsidR="007266B0" w:rsidRPr="00E0771A" w:rsidRDefault="00DB6425">
      <w:pPr>
        <w:jc w:val="cente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mc:AlternateContent>
          <mc:Choice Requires="wpg">
            <w:drawing>
              <wp:anchor distT="0" distB="0" distL="114300" distR="114300" simplePos="0" relativeHeight="251667456" behindDoc="0" locked="0" layoutInCell="1" allowOverlap="1" wp14:anchorId="1CCF99C7" wp14:editId="634B3A3D">
                <wp:simplePos x="0" y="0"/>
                <wp:positionH relativeFrom="column">
                  <wp:posOffset>472440</wp:posOffset>
                </wp:positionH>
                <wp:positionV relativeFrom="paragraph">
                  <wp:posOffset>20320</wp:posOffset>
                </wp:positionV>
                <wp:extent cx="2667000" cy="2157730"/>
                <wp:effectExtent l="19050" t="19050" r="19050" b="13970"/>
                <wp:wrapNone/>
                <wp:docPr id="15" name="Group 15"/>
                <wp:cNvGraphicFramePr/>
                <a:graphic xmlns:a="http://schemas.openxmlformats.org/drawingml/2006/main">
                  <a:graphicData uri="http://schemas.microsoft.com/office/word/2010/wordprocessingGroup">
                    <wpg:wgp>
                      <wpg:cNvGrpSpPr/>
                      <wpg:grpSpPr>
                        <a:xfrm>
                          <a:off x="0" y="0"/>
                          <a:ext cx="2667000" cy="2157730"/>
                          <a:chOff x="6270" y="156775"/>
                          <a:chExt cx="3864" cy="3734"/>
                        </a:xfrm>
                      </wpg:grpSpPr>
                      <pic:pic xmlns:pic="http://schemas.openxmlformats.org/drawingml/2006/picture">
                        <pic:nvPicPr>
                          <pic:cNvPr id="79969644" name="Picture 4" descr="IMPHY005118 2D BACE1"/>
                          <pic:cNvPicPr>
                            <a:picLocks noChangeAspect="1"/>
                          </pic:cNvPicPr>
                        </pic:nvPicPr>
                        <pic:blipFill>
                          <a:blip r:embed="rId25" cstate="print">
                            <a:extLst>
                              <a:ext uri="{28A0092B-C50C-407E-A947-70E740481C1C}">
                                <a14:useLocalDpi xmlns:a14="http://schemas.microsoft.com/office/drawing/2010/main" val="0"/>
                              </a:ext>
                            </a:extLst>
                          </a:blip>
                          <a:srcRect b="17503"/>
                          <a:stretch>
                            <a:fillRect/>
                          </a:stretch>
                        </pic:blipFill>
                        <pic:spPr>
                          <a:xfrm>
                            <a:off x="6270" y="156775"/>
                            <a:ext cx="3865" cy="3734"/>
                          </a:xfrm>
                          <a:prstGeom prst="rect">
                            <a:avLst/>
                          </a:prstGeom>
                          <a:ln>
                            <a:solidFill>
                              <a:schemeClr val="tx1"/>
                            </a:solidFill>
                          </a:ln>
                        </pic:spPr>
                      </pic:pic>
                      <wps:wsp>
                        <wps:cNvPr id="14" name="Text Box 14"/>
                        <wps:cNvSpPr txBox="1"/>
                        <wps:spPr>
                          <a:xfrm>
                            <a:off x="6301" y="156799"/>
                            <a:ext cx="517" cy="513"/>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B907F2F" w14:textId="77777777" w:rsidR="007266B0" w:rsidRDefault="00DB6425">
                              <w:pPr>
                                <w:rPr>
                                  <w:rFonts w:ascii="Times New Roman" w:hAnsi="Times New Roman" w:cs="Times New Roman"/>
                                  <w:b/>
                                  <w:bCs/>
                                  <w:sz w:val="28"/>
                                  <w:szCs w:val="28"/>
                                  <w14:textOutline w14:w="9525" w14:cap="flat" w14:cmpd="sng" w14:algn="ctr">
                                    <w14:solidFill>
                                      <w14:srgbClr w14:val="000000"/>
                                    </w14:solidFill>
                                    <w14:prstDash w14:val="solid"/>
                                    <w14:round/>
                                  </w14:textOutline>
                                </w:rPr>
                              </w:pPr>
                              <w:r>
                                <w:rPr>
                                  <w:rFonts w:ascii="Times New Roman" w:hAnsi="Times New Roman" w:cs="Times New Roman"/>
                                  <w:b/>
                                  <w:bCs/>
                                  <w:sz w:val="28"/>
                                  <w:szCs w:val="28"/>
                                  <w14:textOutline w14:w="9525" w14:cap="flat" w14:cmpd="sng" w14:algn="ctr">
                                    <w14:solidFill>
                                      <w14:srgbClr w14:val="00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1CCF99C7" id="Group 15" o:spid="_x0000_s1076" style="position:absolute;left:0;text-align:left;margin-left:37.2pt;margin-top:1.6pt;width:210pt;height:169.9pt;z-index:251667456" coordorigin="6270,156775" coordsize="3864,3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">
                <v:shape id="Picture 4" o:spid="_x0000_s1077" type="#_x0000_t75" alt="IMPHY005118 2D BACE1" style="position:absolute;left:6270;top:156775;width:3865;height:3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" stroked="t" strokecolor="black [3213]">
                  <v:imagedata r:id="rId26" o:title="IMPHY005118 2D BACE1" cropbottom="11471f"/>
                  <v:path arrowok="t"/>
                </v:shape>
                <v:shape id="Text Box 14" o:spid="_x0000_s1078" type="#_x0000_t202" style="position:absolute;left:6301;top:156799;width:517;height: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6B907F2F" w14:textId="77777777" w:rsidR="007266B0" w:rsidRDefault="00DB6425">
                        <w:pPr>
                          <w:rPr>
                            <w:rFonts w:ascii="Times New Roman" w:hAnsi="Times New Roman" w:cs="Times New Roman"/>
                            <w:b/>
                            <w:bCs/>
                            <w:sz w:val="28"/>
                            <w:szCs w:val="28"/>
                            <w14:textOutline w14:w="9525" w14:cap="flat" w14:cmpd="sng" w14:algn="ctr">
                              <w14:solidFill>
                                <w14:srgbClr w14:val="000000"/>
                              </w14:solidFill>
                              <w14:prstDash w14:val="solid"/>
                              <w14:round/>
                            </w14:textOutline>
                          </w:rPr>
                        </w:pPr>
                        <w:r>
                          <w:rPr>
                            <w:rFonts w:ascii="Times New Roman" w:hAnsi="Times New Roman" w:cs="Times New Roman"/>
                            <w:b/>
                            <w:bCs/>
                            <w:sz w:val="28"/>
                            <w:szCs w:val="28"/>
                            <w14:textOutline w14:w="9525" w14:cap="flat" w14:cmpd="sng" w14:algn="ctr">
                              <w14:solidFill>
                                <w14:srgbClr w14:val="000000"/>
                              </w14:solidFill>
                              <w14:prstDash w14:val="solid"/>
                              <w14:round/>
                            </w14:textOutline>
                          </w:rPr>
                          <w:t>a.</w:t>
                        </w:r>
                      </w:p>
                    </w:txbxContent>
                  </v:textbox>
                </v:shape>
              </v:group>
            </w:pict>
          </mc:Fallback>
        </mc:AlternateContent>
      </w:r>
      <w:r w:rsidRPr="00E0771A">
        <w:rPr>
          <w:rFonts w:ascii="Times New Roman" w:hAnsi="Times New Roman" w:cs="Times New Roman"/>
          <w:noProof/>
          <w:color w:val="000000" w:themeColor="text1"/>
          <w:sz w:val="24"/>
        </w:rPr>
        <mc:AlternateContent>
          <mc:Choice Requires="wpg">
            <w:drawing>
              <wp:anchor distT="0" distB="0" distL="114300" distR="114300" simplePos="0" relativeHeight="251668480" behindDoc="0" locked="0" layoutInCell="1" allowOverlap="1" wp14:anchorId="580612EC" wp14:editId="7C10BCA0">
                <wp:simplePos x="0" y="0"/>
                <wp:positionH relativeFrom="margin">
                  <wp:align>right</wp:align>
                </wp:positionH>
                <wp:positionV relativeFrom="paragraph">
                  <wp:posOffset>15875</wp:posOffset>
                </wp:positionV>
                <wp:extent cx="3162300" cy="2162175"/>
                <wp:effectExtent l="19050" t="19050" r="19050" b="28575"/>
                <wp:wrapNone/>
                <wp:docPr id="17" name="Group 17"/>
                <wp:cNvGraphicFramePr/>
                <a:graphic xmlns:a="http://schemas.openxmlformats.org/drawingml/2006/main">
                  <a:graphicData uri="http://schemas.microsoft.com/office/word/2010/wordprocessingGroup">
                    <wpg:wgp>
                      <wpg:cNvGrpSpPr/>
                      <wpg:grpSpPr>
                        <a:xfrm>
                          <a:off x="0" y="0"/>
                          <a:ext cx="3162300" cy="2162175"/>
                          <a:chOff x="10527" y="156688"/>
                          <a:chExt cx="5119" cy="3873"/>
                        </a:xfrm>
                      </wpg:grpSpPr>
                      <pic:pic xmlns:pic="http://schemas.openxmlformats.org/drawingml/2006/picture">
                        <pic:nvPicPr>
                          <pic:cNvPr id="170160306" name="Picture 4" descr="IMPHY005118 Final Image 1"/>
                          <pic:cNvPicPr>
                            <a:picLocks noChangeAspect="1"/>
                          </pic:cNvPicPr>
                        </pic:nvPicPr>
                        <pic:blipFill>
                          <a:blip r:embed="rId27"/>
                          <a:srcRect t="6342" r="16285" b="5553"/>
                          <a:stretch>
                            <a:fillRect/>
                          </a:stretch>
                        </pic:blipFill>
                        <pic:spPr>
                          <a:xfrm>
                            <a:off x="10527" y="156688"/>
                            <a:ext cx="5119" cy="3873"/>
                          </a:xfrm>
                          <a:prstGeom prst="rect">
                            <a:avLst/>
                          </a:prstGeom>
                          <a:ln>
                            <a:solidFill>
                              <a:schemeClr val="tx1"/>
                            </a:solidFill>
                          </a:ln>
                        </pic:spPr>
                      </pic:pic>
                      <wps:wsp>
                        <wps:cNvPr id="16" name="Text Box 16"/>
                        <wps:cNvSpPr txBox="1"/>
                        <wps:spPr>
                          <a:xfrm>
                            <a:off x="14941" y="156841"/>
                            <a:ext cx="617" cy="513"/>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4A80B645" w14:textId="77777777" w:rsidR="007266B0" w:rsidRDefault="00DB6425">
                              <w:pPr>
                                <w:rPr>
                                  <w:rFonts w:ascii="Times New Roman" w:hAnsi="Times New Roman" w:cs="Times New Roman"/>
                                  <w:b/>
                                  <w:bCs/>
                                  <w:sz w:val="28"/>
                                  <w:szCs w:val="28"/>
                                </w:rPr>
                              </w:pPr>
                              <w:r>
                                <w:rPr>
                                  <w:rFonts w:ascii="Times New Roman" w:hAnsi="Times New Roman" w:cs="Times New Roman"/>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580612EC" id="Group 17" o:spid="_x0000_s1079" style="position:absolute;left:0;text-align:left;margin-left:197.8pt;margin-top:1.25pt;width:249pt;height:170.25pt;z-index:251668480;mso-position-horizontal:right;mso-position-horizontal-relative:margin" coordorigin="10527,156688" coordsize="5119,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">
                <v:shape id="Picture 4" o:spid="_x0000_s1080" type="#_x0000_t75" alt="IMPHY005118 Final Image 1" style="position:absolute;left:10527;top:156688;width:5119;height:3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" stroked="t" strokecolor="black [3213]">
                  <v:imagedata r:id="rId28" o:title="IMPHY005118 Final Image 1" croptop="4156f" cropbottom="3639f" cropright="10673f"/>
                  <v:path arrowok="t"/>
                </v:shape>
                <v:shape id="Text Box 16" o:spid="_x0000_s1081" type="#_x0000_t202" style="position:absolute;left:14941;top:156841;width:617;height: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" fillcolor="white [3201]" stroked="f" strokeweight=".5pt">
                  <v:textbox>
                    <w:txbxContent>
                      <w:p w14:paraId="4A80B645" w14:textId="77777777" w:rsidR="007266B0" w:rsidRDefault="00DB6425">
                        <w:pPr>
                          <w:rPr>
                            <w:rFonts w:ascii="Times New Roman" w:hAnsi="Times New Roman" w:cs="Times New Roman"/>
                            <w:b/>
                            <w:bCs/>
                            <w:sz w:val="28"/>
                            <w:szCs w:val="28"/>
                          </w:rPr>
                        </w:pPr>
                        <w:r>
                          <w:rPr>
                            <w:rFonts w:ascii="Times New Roman" w:hAnsi="Times New Roman" w:cs="Times New Roman"/>
                            <w:b/>
                            <w:bCs/>
                            <w:sz w:val="28"/>
                            <w:szCs w:val="28"/>
                          </w:rPr>
                          <w:t>b.</w:t>
                        </w:r>
                      </w:p>
                    </w:txbxContent>
                  </v:textbox>
                </v:shape>
                <w10:wrap anchorx="margin"/>
              </v:group>
            </w:pict>
          </mc:Fallback>
        </mc:AlternateContent>
      </w:r>
    </w:p>
    <w:p w14:paraId="6DEDB44C" w14:textId="77777777" w:rsidR="007266B0" w:rsidRPr="00E0771A" w:rsidRDefault="00DB6425">
      <w:pPr>
        <w:rPr>
          <w:rFonts w:ascii="Times New Roman" w:eastAsia="Times New Roman" w:hAnsi="Times New Roman" w:cs="Times New Roman"/>
          <w:b/>
          <w:color w:val="000000" w:themeColor="text1"/>
          <w:sz w:val="24"/>
        </w:rPr>
      </w:pPr>
      <w:r w:rsidRPr="00E0771A">
        <w:rPr>
          <w:rFonts w:ascii="Times New Roman" w:eastAsia="Times New Roman" w:hAnsi="Times New Roman" w:cs="Times New Roman"/>
          <w:b/>
          <w:color w:val="000000" w:themeColor="text1"/>
          <w:sz w:val="24"/>
        </w:rPr>
        <w:t xml:space="preserve">         </w:t>
      </w:r>
    </w:p>
    <w:p w14:paraId="532AC530" w14:textId="77777777" w:rsidR="007266B0" w:rsidRPr="00E0771A" w:rsidRDefault="007266B0">
      <w:pPr>
        <w:jc w:val="center"/>
        <w:rPr>
          <w:rFonts w:ascii="Times New Roman" w:eastAsia="Times New Roman" w:hAnsi="Times New Roman" w:cs="Times New Roman"/>
          <w:color w:val="000000" w:themeColor="text1"/>
          <w:sz w:val="24"/>
        </w:rPr>
      </w:pPr>
    </w:p>
    <w:p w14:paraId="2ADBACC3" w14:textId="77777777" w:rsidR="007266B0" w:rsidRPr="00E0771A" w:rsidRDefault="007266B0">
      <w:pPr>
        <w:jc w:val="center"/>
        <w:rPr>
          <w:rFonts w:ascii="Times New Roman" w:eastAsia="Times New Roman" w:hAnsi="Times New Roman" w:cs="Times New Roman"/>
          <w:color w:val="000000" w:themeColor="text1"/>
          <w:sz w:val="24"/>
        </w:rPr>
      </w:pPr>
    </w:p>
    <w:p w14:paraId="487F8503" w14:textId="77777777" w:rsidR="007266B0" w:rsidRPr="00E0771A" w:rsidRDefault="007266B0">
      <w:pPr>
        <w:jc w:val="center"/>
        <w:rPr>
          <w:rFonts w:ascii="Times New Roman" w:eastAsia="Times New Roman" w:hAnsi="Times New Roman" w:cs="Times New Roman"/>
          <w:color w:val="000000" w:themeColor="text1"/>
          <w:sz w:val="24"/>
        </w:rPr>
      </w:pPr>
    </w:p>
    <w:p w14:paraId="5F1EAB90" w14:textId="77777777" w:rsidR="007266B0" w:rsidRPr="00E0771A" w:rsidRDefault="007266B0">
      <w:pPr>
        <w:jc w:val="center"/>
        <w:rPr>
          <w:rFonts w:ascii="Times New Roman" w:eastAsia="Times New Roman" w:hAnsi="Times New Roman" w:cs="Times New Roman"/>
          <w:color w:val="000000" w:themeColor="text1"/>
          <w:sz w:val="24"/>
        </w:rPr>
      </w:pPr>
    </w:p>
    <w:p w14:paraId="36A8AD99" w14:textId="77777777" w:rsidR="007266B0" w:rsidRPr="00E0771A" w:rsidRDefault="007266B0">
      <w:pPr>
        <w:jc w:val="center"/>
        <w:rPr>
          <w:rFonts w:ascii="Times New Roman" w:eastAsia="Times New Roman" w:hAnsi="Times New Roman" w:cs="Times New Roman"/>
          <w:color w:val="000000" w:themeColor="text1"/>
          <w:sz w:val="24"/>
        </w:rPr>
      </w:pPr>
    </w:p>
    <w:p w14:paraId="00188AD9" w14:textId="77777777" w:rsidR="007266B0" w:rsidRPr="00E0771A" w:rsidRDefault="007266B0">
      <w:pPr>
        <w:jc w:val="center"/>
        <w:rPr>
          <w:rFonts w:ascii="Times New Roman" w:eastAsia="Times New Roman" w:hAnsi="Times New Roman" w:cs="Times New Roman"/>
          <w:color w:val="000000" w:themeColor="text1"/>
          <w:sz w:val="24"/>
        </w:rPr>
      </w:pPr>
    </w:p>
    <w:p w14:paraId="48934627" w14:textId="77777777" w:rsidR="007266B0" w:rsidRPr="00E0771A" w:rsidRDefault="00DB6425">
      <w:pPr>
        <w:rPr>
          <w:rFonts w:ascii="Times New Roman" w:hAnsi="Times New Roman" w:cs="Times New Roman"/>
          <w:color w:val="000000" w:themeColor="text1"/>
          <w:sz w:val="24"/>
        </w:rPr>
      </w:pPr>
      <w:r w:rsidRPr="00E0771A">
        <w:rPr>
          <w:rFonts w:ascii="Times New Roman" w:hAnsi="Times New Roman" w:cs="Times New Roman"/>
          <w:color w:val="000000" w:themeColor="text1"/>
          <w:sz w:val="24"/>
        </w:rPr>
        <w:t xml:space="preserve"> </w:t>
      </w:r>
    </w:p>
    <w:p w14:paraId="54F71D29" w14:textId="77777777" w:rsidR="007266B0" w:rsidRPr="00E0771A" w:rsidRDefault="007266B0">
      <w:pPr>
        <w:rPr>
          <w:rFonts w:ascii="Times New Roman" w:hAnsi="Times New Roman" w:cs="Times New Roman"/>
          <w:color w:val="000000" w:themeColor="text1"/>
          <w:sz w:val="24"/>
        </w:rPr>
      </w:pPr>
    </w:p>
    <w:p w14:paraId="272690F4" w14:textId="77777777" w:rsidR="007266B0" w:rsidRPr="00E0771A" w:rsidRDefault="00DB6425">
      <w:pP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w:lastRenderedPageBreak/>
        <mc:AlternateContent>
          <mc:Choice Requires="wpg">
            <w:drawing>
              <wp:anchor distT="0" distB="0" distL="114300" distR="114300" simplePos="0" relativeHeight="251670528" behindDoc="1" locked="0" layoutInCell="1" allowOverlap="1" wp14:anchorId="29213E9D" wp14:editId="7B6BC381">
                <wp:simplePos x="0" y="0"/>
                <wp:positionH relativeFrom="margin">
                  <wp:posOffset>462280</wp:posOffset>
                </wp:positionH>
                <wp:positionV relativeFrom="paragraph">
                  <wp:posOffset>102235</wp:posOffset>
                </wp:positionV>
                <wp:extent cx="5857875" cy="2914650"/>
                <wp:effectExtent l="19050" t="19050" r="28575" b="19050"/>
                <wp:wrapTight wrapText="bothSides">
                  <wp:wrapPolygon edited="0">
                    <wp:start x="-70" y="-141"/>
                    <wp:lineTo x="-70" y="21600"/>
                    <wp:lineTo x="21635" y="21600"/>
                    <wp:lineTo x="21635" y="-141"/>
                    <wp:lineTo x="-70" y="-141"/>
                  </wp:wrapPolygon>
                </wp:wrapTight>
                <wp:docPr id="20" name="Group 20"/>
                <wp:cNvGraphicFramePr/>
                <a:graphic xmlns:a="http://schemas.openxmlformats.org/drawingml/2006/main">
                  <a:graphicData uri="http://schemas.microsoft.com/office/word/2010/wordprocessingGroup">
                    <wpg:wgp>
                      <wpg:cNvGrpSpPr/>
                      <wpg:grpSpPr>
                        <a:xfrm>
                          <a:off x="0" y="0"/>
                          <a:ext cx="5857875" cy="2914650"/>
                          <a:chOff x="7021" y="59513"/>
                          <a:chExt cx="9353" cy="5421"/>
                        </a:xfrm>
                      </wpg:grpSpPr>
                      <pic:pic xmlns:pic="http://schemas.openxmlformats.org/drawingml/2006/picture">
                        <pic:nvPicPr>
                          <pic:cNvPr id="18" name="Picture 7" descr="IMPHY005118 Final Image 2"/>
                          <pic:cNvPicPr>
                            <a:picLocks noChangeAspect="1"/>
                          </pic:cNvPicPr>
                        </pic:nvPicPr>
                        <pic:blipFill>
                          <a:blip r:embed="rId29"/>
                          <a:srcRect l="23146" t="2658" r="5900" b="11323"/>
                          <a:stretch>
                            <a:fillRect/>
                          </a:stretch>
                        </pic:blipFill>
                        <pic:spPr>
                          <a:xfrm>
                            <a:off x="7021" y="59513"/>
                            <a:ext cx="9353" cy="5421"/>
                          </a:xfrm>
                          <a:prstGeom prst="rect">
                            <a:avLst/>
                          </a:prstGeom>
                          <a:ln>
                            <a:solidFill>
                              <a:schemeClr val="tx1"/>
                            </a:solidFill>
                          </a:ln>
                        </pic:spPr>
                      </pic:pic>
                      <wps:wsp>
                        <wps:cNvPr id="19" name="Text Box 19"/>
                        <wps:cNvSpPr txBox="1"/>
                        <wps:spPr>
                          <a:xfrm>
                            <a:off x="7166" y="59712"/>
                            <a:ext cx="649" cy="52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364AE7DF" w14:textId="77777777" w:rsidR="007266B0" w:rsidRDefault="00DB6425">
                              <w:pPr>
                                <w:rPr>
                                  <w:rFonts w:ascii="Times New Roman" w:hAnsi="Times New Roman" w:cs="Times New Roman"/>
                                  <w:b/>
                                  <w:bCs/>
                                  <w:sz w:val="24"/>
                                </w:rPr>
                              </w:pPr>
                              <w:r>
                                <w:rPr>
                                  <w:rFonts w:ascii="Times New Roman" w:hAnsi="Times New Roman" w:cs="Times New Roman"/>
                                  <w:b/>
                                  <w:bCs/>
                                  <w:sz w:val="24"/>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29213E9D" id="Group 20" o:spid="_x0000_s1082" style="position:absolute;margin-left:36.4pt;margin-top:8.05pt;width:461.25pt;height:229.5pt;z-index:-251645952;mso-position-horizontal-relative:margin" coordorigin="7021,59513" coordsize="9353,5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">
                <v:shape id="Picture 7" o:spid="_x0000_s1083" type="#_x0000_t75" alt="IMPHY005118 Final Image 2" style="position:absolute;left:7021;top:59513;width:9353;height: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" stroked="t" strokecolor="black [3213]">
                  <v:imagedata r:id="rId30" o:title="IMPHY005118 Final Image 2" croptop="1742f" cropbottom="7421f" cropleft="15169f" cropright="3867f"/>
                  <v:path arrowok="t"/>
                </v:shape>
                <v:shape id="Text Box 19" o:spid="_x0000_s1084" type="#_x0000_t202" style="position:absolute;left:7166;top:59712;width:649;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364AE7DF" w14:textId="77777777" w:rsidR="007266B0" w:rsidRDefault="00DB6425">
                        <w:pPr>
                          <w:rPr>
                            <w:rFonts w:ascii="Times New Roman" w:hAnsi="Times New Roman" w:cs="Times New Roman"/>
                            <w:b/>
                            <w:bCs/>
                            <w:sz w:val="24"/>
                          </w:rPr>
                        </w:pPr>
                        <w:r>
                          <w:rPr>
                            <w:rFonts w:ascii="Times New Roman" w:hAnsi="Times New Roman" w:cs="Times New Roman"/>
                            <w:b/>
                            <w:bCs/>
                            <w:sz w:val="24"/>
                          </w:rPr>
                          <w:t>c.</w:t>
                        </w:r>
                      </w:p>
                    </w:txbxContent>
                  </v:textbox>
                </v:shape>
                <w10:wrap type="tight" anchorx="margin"/>
              </v:group>
            </w:pict>
          </mc:Fallback>
        </mc:AlternateContent>
      </w:r>
    </w:p>
    <w:p w14:paraId="0D939911" w14:textId="77777777" w:rsidR="007266B0" w:rsidRPr="00E0771A" w:rsidRDefault="007266B0">
      <w:pPr>
        <w:rPr>
          <w:rFonts w:ascii="Times New Roman" w:hAnsi="Times New Roman" w:cs="Times New Roman"/>
          <w:color w:val="000000" w:themeColor="text1"/>
          <w:sz w:val="24"/>
        </w:rPr>
      </w:pPr>
    </w:p>
    <w:p w14:paraId="7263CC08" w14:textId="77777777" w:rsidR="007266B0" w:rsidRPr="00E0771A" w:rsidRDefault="007266B0">
      <w:pPr>
        <w:rPr>
          <w:rFonts w:ascii="Times New Roman" w:hAnsi="Times New Roman" w:cs="Times New Roman"/>
          <w:color w:val="000000" w:themeColor="text1"/>
          <w:sz w:val="24"/>
        </w:rPr>
      </w:pPr>
    </w:p>
    <w:p w14:paraId="79974B36" w14:textId="77777777" w:rsidR="007266B0" w:rsidRPr="00E0771A" w:rsidRDefault="007266B0">
      <w:pPr>
        <w:rPr>
          <w:rFonts w:ascii="Times New Roman" w:hAnsi="Times New Roman" w:cs="Times New Roman"/>
          <w:color w:val="000000" w:themeColor="text1"/>
          <w:sz w:val="24"/>
        </w:rPr>
      </w:pPr>
    </w:p>
    <w:p w14:paraId="3C2D3DA5" w14:textId="77777777" w:rsidR="007266B0" w:rsidRPr="00E0771A" w:rsidRDefault="007266B0">
      <w:pPr>
        <w:rPr>
          <w:rFonts w:ascii="Times New Roman" w:hAnsi="Times New Roman" w:cs="Times New Roman"/>
          <w:color w:val="000000" w:themeColor="text1"/>
          <w:sz w:val="24"/>
        </w:rPr>
      </w:pPr>
    </w:p>
    <w:p w14:paraId="2EA2B37E" w14:textId="77777777" w:rsidR="007266B0" w:rsidRPr="00E0771A" w:rsidRDefault="007266B0">
      <w:pPr>
        <w:rPr>
          <w:rFonts w:ascii="Times New Roman" w:hAnsi="Times New Roman" w:cs="Times New Roman"/>
          <w:color w:val="000000" w:themeColor="text1"/>
          <w:sz w:val="24"/>
        </w:rPr>
      </w:pPr>
    </w:p>
    <w:p w14:paraId="32CCA65E" w14:textId="77777777" w:rsidR="007266B0" w:rsidRPr="00E0771A" w:rsidRDefault="007266B0">
      <w:pPr>
        <w:rPr>
          <w:rFonts w:ascii="Times New Roman" w:hAnsi="Times New Roman" w:cs="Times New Roman"/>
          <w:color w:val="000000" w:themeColor="text1"/>
          <w:sz w:val="24"/>
        </w:rPr>
      </w:pPr>
    </w:p>
    <w:p w14:paraId="70172376" w14:textId="77777777" w:rsidR="007266B0" w:rsidRPr="00E0771A" w:rsidRDefault="007266B0">
      <w:pPr>
        <w:rPr>
          <w:rFonts w:ascii="Times New Roman" w:hAnsi="Times New Roman" w:cs="Times New Roman"/>
          <w:color w:val="000000" w:themeColor="text1"/>
          <w:sz w:val="24"/>
        </w:rPr>
      </w:pPr>
    </w:p>
    <w:p w14:paraId="42B8525D" w14:textId="77777777" w:rsidR="007266B0" w:rsidRPr="00E0771A" w:rsidRDefault="007266B0">
      <w:pPr>
        <w:rPr>
          <w:rFonts w:ascii="Times New Roman" w:hAnsi="Times New Roman" w:cs="Times New Roman"/>
          <w:color w:val="000000" w:themeColor="text1"/>
          <w:sz w:val="24"/>
        </w:rPr>
      </w:pPr>
    </w:p>
    <w:p w14:paraId="343C943A" w14:textId="77777777" w:rsidR="007266B0" w:rsidRPr="00E0771A" w:rsidRDefault="007266B0">
      <w:pPr>
        <w:rPr>
          <w:rFonts w:ascii="Times New Roman" w:hAnsi="Times New Roman" w:cs="Times New Roman"/>
          <w:color w:val="000000" w:themeColor="text1"/>
          <w:sz w:val="24"/>
        </w:rPr>
      </w:pPr>
    </w:p>
    <w:p w14:paraId="130F31C4" w14:textId="77777777" w:rsidR="007266B0" w:rsidRPr="00E0771A" w:rsidRDefault="007266B0">
      <w:pPr>
        <w:rPr>
          <w:rFonts w:ascii="Times New Roman" w:hAnsi="Times New Roman" w:cs="Times New Roman"/>
          <w:color w:val="000000" w:themeColor="text1"/>
          <w:sz w:val="24"/>
        </w:rPr>
      </w:pPr>
    </w:p>
    <w:p w14:paraId="48F4E4A0" w14:textId="77777777" w:rsidR="007266B0" w:rsidRPr="00E0771A" w:rsidRDefault="007266B0">
      <w:pPr>
        <w:rPr>
          <w:rFonts w:ascii="Times New Roman" w:hAnsi="Times New Roman" w:cs="Times New Roman"/>
          <w:color w:val="000000" w:themeColor="text1"/>
          <w:sz w:val="24"/>
        </w:rPr>
      </w:pPr>
    </w:p>
    <w:p w14:paraId="75F39F58" w14:textId="77777777" w:rsidR="007266B0" w:rsidRPr="00E0771A" w:rsidRDefault="00DB6425">
      <w:pPr>
        <w:rPr>
          <w:rFonts w:ascii="Times New Roman" w:eastAsia="Calibri" w:hAnsi="Times New Roman" w:cs="Times New Roman"/>
          <w:color w:val="000000" w:themeColor="text1"/>
          <w:sz w:val="24"/>
        </w:rPr>
      </w:pPr>
      <w:r w:rsidRPr="00E0771A">
        <w:rPr>
          <w:rFonts w:ascii="Times New Roman" w:eastAsia="Times New Roman" w:hAnsi="Times New Roman" w:cs="Times New Roman"/>
          <w:noProof/>
          <w:color w:val="000000" w:themeColor="text1"/>
          <w:sz w:val="24"/>
        </w:rPr>
        <mc:AlternateContent>
          <mc:Choice Requires="wpg">
            <w:drawing>
              <wp:anchor distT="0" distB="0" distL="114300" distR="114300" simplePos="0" relativeHeight="251665408" behindDoc="1" locked="0" layoutInCell="1" allowOverlap="1" wp14:anchorId="70382E16" wp14:editId="364CF682">
                <wp:simplePos x="0" y="0"/>
                <wp:positionH relativeFrom="column">
                  <wp:posOffset>576580</wp:posOffset>
                </wp:positionH>
                <wp:positionV relativeFrom="paragraph">
                  <wp:posOffset>95250</wp:posOffset>
                </wp:positionV>
                <wp:extent cx="5723890" cy="2708275"/>
                <wp:effectExtent l="19050" t="19050" r="10160" b="15875"/>
                <wp:wrapTight wrapText="bothSides">
                  <wp:wrapPolygon edited="0">
                    <wp:start x="-72" y="-152"/>
                    <wp:lineTo x="-72" y="21575"/>
                    <wp:lineTo x="21566" y="21575"/>
                    <wp:lineTo x="21566" y="-152"/>
                    <wp:lineTo x="-72" y="-152"/>
                  </wp:wrapPolygon>
                </wp:wrapTight>
                <wp:docPr id="51" name="Group 51"/>
                <wp:cNvGraphicFramePr/>
                <a:graphic xmlns:a="http://schemas.openxmlformats.org/drawingml/2006/main">
                  <a:graphicData uri="http://schemas.microsoft.com/office/word/2010/wordprocessingGroup">
                    <wpg:wgp>
                      <wpg:cNvGrpSpPr/>
                      <wpg:grpSpPr>
                        <a:xfrm>
                          <a:off x="0" y="0"/>
                          <a:ext cx="5723890" cy="2708275"/>
                          <a:chOff x="5895" y="36300"/>
                          <a:chExt cx="8167" cy="4265"/>
                        </a:xfrm>
                      </wpg:grpSpPr>
                      <wpg:grpSp>
                        <wpg:cNvPr id="55" name="Group 10"/>
                        <wpg:cNvGrpSpPr/>
                        <wpg:grpSpPr>
                          <a:xfrm>
                            <a:off x="5895" y="36300"/>
                            <a:ext cx="8167" cy="4265"/>
                            <a:chOff x="6008" y="36675"/>
                            <a:chExt cx="8167" cy="4265"/>
                          </a:xfrm>
                        </wpg:grpSpPr>
                        <pic:pic xmlns:pic="http://schemas.openxmlformats.org/drawingml/2006/picture">
                          <pic:nvPicPr>
                            <pic:cNvPr id="61" name="Picture 1" descr="Cyclocolorenone"/>
                            <pic:cNvPicPr>
                              <a:picLocks noChangeAspect="1"/>
                            </pic:cNvPicPr>
                          </pic:nvPicPr>
                          <pic:blipFill>
                            <a:blip r:embed="rId31"/>
                            <a:srcRect l="30268" t="11353" r="30441" b="26804"/>
                            <a:stretch>
                              <a:fillRect/>
                            </a:stretch>
                          </pic:blipFill>
                          <pic:spPr>
                            <a:xfrm>
                              <a:off x="6008" y="36675"/>
                              <a:ext cx="3871" cy="4260"/>
                            </a:xfrm>
                            <a:prstGeom prst="rect">
                              <a:avLst/>
                            </a:prstGeom>
                            <a:ln>
                              <a:solidFill>
                                <a:schemeClr val="tx1"/>
                              </a:solidFill>
                            </a:ln>
                          </pic:spPr>
                        </pic:pic>
                        <pic:pic xmlns:pic="http://schemas.openxmlformats.org/drawingml/2006/picture">
                          <pic:nvPicPr>
                            <pic:cNvPr id="62" name="Picture 9" descr="Cyclocolorenone Final 3D"/>
                            <pic:cNvPicPr>
                              <a:picLocks noChangeAspect="1"/>
                            </pic:cNvPicPr>
                          </pic:nvPicPr>
                          <pic:blipFill>
                            <a:blip r:embed="rId32"/>
                            <a:srcRect l="31899" t="5487" r="32038" b="9828"/>
                            <a:stretch>
                              <a:fillRect/>
                            </a:stretch>
                          </pic:blipFill>
                          <pic:spPr>
                            <a:xfrm>
                              <a:off x="9953" y="36678"/>
                              <a:ext cx="4222" cy="4262"/>
                            </a:xfrm>
                            <a:prstGeom prst="rect">
                              <a:avLst/>
                            </a:prstGeom>
                            <a:ln>
                              <a:solidFill>
                                <a:schemeClr val="tx1"/>
                              </a:solidFill>
                            </a:ln>
                          </pic:spPr>
                        </pic:pic>
                      </wpg:grpSp>
                      <wps:wsp>
                        <wps:cNvPr id="63" name="Text Box 18"/>
                        <wps:cNvSpPr txBox="1"/>
                        <wps:spPr>
                          <a:xfrm>
                            <a:off x="5955" y="36370"/>
                            <a:ext cx="819" cy="60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1F886EB5" w14:textId="77777777" w:rsidR="007266B0" w:rsidRDefault="00DB6425">
                              <w:pPr>
                                <w:rPr>
                                  <w:rFonts w:ascii="Times New Roman" w:hAnsi="Times New Roman" w:cs="Times New Roman"/>
                                  <w:b/>
                                  <w:bCs/>
                                  <w:sz w:val="24"/>
                                  <w:szCs w:val="28"/>
                                </w:rPr>
                              </w:pPr>
                              <w:r>
                                <w:rPr>
                                  <w:rFonts w:ascii="Times New Roman" w:hAnsi="Times New Roman" w:cs="Times New Roman"/>
                                  <w:b/>
                                  <w:bCs/>
                                  <w:sz w:val="24"/>
                                  <w:szCs w:val="28"/>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6" name="Text Box 22"/>
                        <wps:cNvSpPr txBox="1"/>
                        <wps:spPr>
                          <a:xfrm>
                            <a:off x="9840" y="36355"/>
                            <a:ext cx="796" cy="59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F562C8D" w14:textId="77777777" w:rsidR="007266B0" w:rsidRDefault="00DB6425">
                              <w:pPr>
                                <w:rPr>
                                  <w:rFonts w:ascii="Times New Roman" w:hAnsi="Times New Roman" w:cs="Times New Roman"/>
                                  <w:b/>
                                  <w:bCs/>
                                  <w:sz w:val="24"/>
                                </w:rPr>
                              </w:pPr>
                              <w:r>
                                <w:rPr>
                                  <w:rFonts w:ascii="Times New Roman" w:hAnsi="Times New Roman" w:cs="Times New Roman"/>
                                  <w:b/>
                                  <w:bCs/>
                                  <w:sz w:val="24"/>
                                </w:rPr>
                                <w:t>e.</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70382E16" id="Group 51" o:spid="_x0000_s1085" style="position:absolute;margin-left:45.4pt;margin-top:7.5pt;width:450.7pt;height:213.25pt;z-index:-251651072" coordorigin="5895,36300" coordsize="8167,426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J1B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Pt08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Q+3T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hQF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rA9k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3T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D7dP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6FAX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9o//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D7dP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Pt0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UB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lFDw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Pt0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3T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hQF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mOX4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Q+3T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D7d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6FAX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MLQH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9D7dP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0Pt0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Q+3T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9D7dP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UB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REVy0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Q+3T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9D7dP&#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0Pt08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hQF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oH4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9D7d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0Pt08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Q+3T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6FAX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MZCla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0Pt08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Q+3T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D7dP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UBe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xauxo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Q+3T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D7dP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0Pt08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hQF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R&#10;s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D7dP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0Pt08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Q+3T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9D7dP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6FAX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m88iE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Q+3T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9D7dP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0Pt08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UBe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wXN0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9D7dP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0Pt08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Q+3T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hQF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jZyZ4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0P&#10;t08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Q+3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9D7dP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6FAX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nCK60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Q+3T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0Pt08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UB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LTGL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D7dP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Q+3T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D7dPAAAgAElEQVQAAAAAAAAAAAAAAAAAAAAAAAAAAAAAAAAAAAAAAAAAAAAA&#10;AAAAAAAAAAAAAAAAAAAAAAD+hQF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6dNuQ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9&#10;D7dP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Pt0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6FAX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AqOu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0Pt08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Q+3T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UBe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ogY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Q+3T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9D7dP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hQF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D////Df//&#10;/w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q8OXU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B8AAAAmAAAAEQAAAAsAAAABAAAAAAAAAP4AAAD3AAAA5wAAAOMAAADkAQEB+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j1Yxg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y0AAAAtAAAACgAAAAAAAAAAAAAAAAAAAAAA&#10;AAAAAAAAAAAAAAAAAAAAAAAAAAAAAP8AAADeAAAA0QEBAe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muQmI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wUAAABA&#10;AAAAHwAAAAAAAAAAAAAAAAAAAAAAAAAAAAAAAAAAAAAAAAAAAAAAAAAAAAAAAAAAAAAAAAAAAAAA&#10;AAAAAAAA4wAAAMgBAQH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NAAAASAAAAA8AAAAAAAAAAAAAAAAAAAAAAAAAAAAAAAAAAAAAAAAAAAAAAAAAAAAA&#10;AAAAAAAAAAD9/QAB4uIADtvbABf09AAJEBAA8fn5AMXJyQC7gYE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nbQ+0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AAAAE0AAAAPAAAAAAAAAAAAAAAAAAAA&#10;AAAAAAAAAAAAAAAAAAAAAAAAAAAAAAAAAAAAAAC+vgAjwMAASe3tACb9/QADBQUA/AMDAP78/AAC&#10;/v4AAgMDAPX8/ADd/f0Apv//ALKcnAH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6FAXo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1qT5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EoAAAAWAAAAAAAAAAAAAAAAAAAAAAAAAAAAAAAAAAAAAAAAAAAAAAAAAAAAANXV&#10;ABShoQBn+PgAFgoKAAkICAABAQEAAP//AAD//wAA//8AAP7+AAD//wAA+PgAAPr6APj8/ADo/PwA&#10;2AEBAHmbmwH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BAAAAIwAAAAAAAAAAAAAAAAAAAAAAAAAAAAAAAAAAAAAA&#10;AAAAAAAAAAAAAACmpgA4xcUAWxcXAAgFBQAA//8AAP//AAD//wAA//8AAP//AAD+/gAA//8AAP7+&#10;AAD//wAA/v4AAP//AAD4+AD/9vYA8v//ALybmw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E3Cz&#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QAAAD8AAAAA&#10;AAAAAAAAAAAAAAAAAAAAAAAAAAAAAAAAAAAAAAAAAAAAAAAAqakAOszMAFYXFwAL//8AAP//AAD/&#10;/wAA//8AAP//AAD//wAA/v4AAP//AAD//wAA/v4AAP//AAD+/gAA/v4AAP//AAD+/gAA+voA/vPz&#10;AP8BAQBDm5sB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v1Vds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4AAABRAAAABQAAAAAAAAAAAAAAAAAAAAAAAAAAAAAAAAAAAAAAAAAA&#10;AAAAAJaWAEvf3wBKGxsABv//AAD//wAA//8AAP//AAD//wAA//8AAP7+AAD//wAA//8AAP7+AAD/&#10;/wAA/v4AAP//AAD+/gAA/v4AAP//AAD+/gAA/v4AAPHxAPgBAQCemJgB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gAAAAUAAAAAAAAAAAAAAAAAAAAAAAAA&#10;AAAAAAAAAAAAAAAAAAAAAAC4uAAp29sASR4eAAYDAwAAAwMAAAMDAAADAwAAAwMAAAMDAAACAgAA&#10;AwMAAAMDAAACAgAAAwMAAAICAAADAwAAAgIAAAICAAADAwAAAgIAAAICAAACAgAADw8ACAMDAGhm&#10;Zv/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JzAp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x4AAABGAAAAAAAAAAAAAAAAAAAAAAAAAAAAAAAAAAAAAAAAAAAAAAAA8vIABnR0AJQxMQAB//8A&#10;AP//AAAAAAAA//8AAP//AAD+/gAA//8AAP//AAD//wAA/v4AAP//AAD+/gAA//8AAP7+AAD//wAA&#10;/v4AAP7+AAD+/gAA/v4AAP//AAD+/gAA/v4AAPn5AAD09AD6CQkADpOTAf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YLWfQ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C0l1F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wIAAABUAAAADgAAAAAAAAAAAAAAAAAAAAAA&#10;AAAAAAAAAAAAAAAAAAAAAAAAAHBwAI0iIgAOCAgAAP//AAD//wAA//8AAP//AAD//wAA//8AAP//&#10;AAD//wAA/v4AAP//AAD//wAA/v4AAP7+AAD//wAA/v4AAP7+AAD+/gAA//8AAP7+AAD+/gAA/v4A&#10;AP7+AAD+/gAA/f0AAPHxAPoaGgAJgYEB/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NOODE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AA4AAAAAAAAAAAAAAAAAAAAAAAAAAAAAAAAAAAAAAAAAAAAAAACAgABvGRkADQwMAAD/&#10;/wAA//8AAP//AAD//wAA//8AAP//AAD//wAA//8AAP7+AAABAQAA//8AAP7+AAABAQAAAQEAAP7+&#10;AAABAQAAAQEAAAEBAAD+/gAAAAAAAAAAAAAAAAAAAAAAAAAAAAAAAAAADQ0ABubmAOI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uAAAAAAAAAAAAAAAAAAAAAAAAAAAAAAAAAAAAAAAAAAAAAAAA&#10;pqYANwAAACIYGAABAwMAAAMDAAADAwAAAwMAAAMDAAADAwAAAwMAAAMDAAACAgAAAwMAAAMDAAAC&#10;AgAAAwMAAAICAAACAgAAAwMAAAICAAACAgAAAgIAAAICAAACAgAAAgIAAAICAAACAgAAAgIAAAIC&#10;AAAFBQAACQkAGmdn/7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dsZWg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QAAABIAAAAAAAAA&#10;AAAAAAAAAAAAAAAAAAAAAAAAAAAAAAAAAAAAAADHxwBaHR0ACgMDAAACAgAAAwMAAAMDAAADAwAA&#10;AwMAAAMDAAADAwAAAwMAAAMDAAADAwAAAgIAAAMDAAACAgAAAwMAAAMDAAACAgAAAgIAAAMDAAAD&#10;AwAAAwMAAAMDAAADAwAAAgIAAAICAAACAgAAAgIAAAICAAAJCQABAwMAP2dn/3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GYQLP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AAAAAAAAAAAAAAAAAAAAAAAAAAAAAAAAAAAAAAAAAAAAnZ0A&#10;RhMTAAYLCwAAAwMAAAMDAAADAwAAAwMAAAMDAAADAwAAAwMAAAMDAAACAgAAAwMAAAMDAAADAwAA&#10;AgIAAAMDAAACAgAAAgIAAAMDAAADAwAAAgIAAAICAAACAgAAAgIAAAICAAADAwAAAgIAAAICAAAC&#10;AgAAAgIAAAICAAAMDAAE//8AfmZm/y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8AAAAAAAAAAAAAAAAAAAAAAAAAAAAA&#10;AAAAAAAAAAAAAAAAAADNzQBQJSUABAMDAAADAwAAAwMAAAICAAADAwAAAwMAAAMDAAACAgAAAgIA&#10;AAMDAAADAwAAAgIAAAMDAAADAwAAAgIAAAICAAADAwAAAgIAAAICAAACAgAAAgIAAAICAAACAgAA&#10;AgIAAAICAAADAwAAAgIAAAICAAACAgAAAgIAAAICAAAQEAAKAAAAr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8gWQAACAASURBV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xMAAAAMAAAAAAAAAAAAAAAAAAAAAAAAAAAAAAAAAAAAAAAAAACWlgBLHBwAAQkJAAAD&#10;AwAAAwMAAAMDAAADAwAAAwMAAAICAAACAgAAAwMAAAMDAAADAwAAAgIAAAMDAAACAgAAAgIAAAMD&#10;AAADAwAAAgIAAAICAAACAgAAAgIAAAICAAACAgAAAgIAAAICAAACAgAAAgIAAAICAAACAgAAAgIA&#10;AAEBAAACAgAAAgIAAAcHABtkZP+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N0KwA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wAAAAAAAAAAAAAAAAAAAAAAAAAA&#10;AAAAAAAAAAAAAAAAAAAAAOLiADsqKgAEAwMAAAMDAAADAwAAAwMAAFZWAQACAgAAAwMAAAMDAAAD&#10;AwAAW1sBAAICAAADAwAAAgIAAGFhAQADAwAAAgIAAAICAABoaAEAamoBAGxsAQBubgEAAgIAAAIC&#10;AAACAgAAAgIAAAICAAACAgAAAgIAAAICAAACAgAAAgIAAAICAAABAQAACgoACQAAAH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A&#10;AAAAAAAAAAAAAAAAAAAAAAAAAAAAAAAAAAAAAACurgAvBQUACwQEAAAAAAAA//8AAAAAAAD//wAA&#10;AAAAAAMDAAD//wAA//8AAP//AACqqv8AVlYBAKen/wBbWwEApKT/AP7+AAABAQAAYmIBAJ2d/wD+&#10;/gAA/v4AAP7+AAD+/gAAAAAAAAAAAAAAAAAAAAAAAAAAAAD//wAAAAAAAP//AAACAgAAAAAAAP//&#10;AAAAAAAACgoA+WZm/3OamgG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15wEq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BEAAAAAAAAAAAAAAAAAAAAAAAAAAAAAAAAAAAAAAAAA&#10;ANXVADccHAAJAwMAAAMDAAADAwAAAwMAAAMDAAAAAAAAAwMAAAMDAAADAwAAAgIAAAMDAAAAAAAA&#10;AwMAAAAAAAADAwAAAwMAAAICAAAAAAAAAgIAAAICAAACAgAAAgIAAAICAAADAwAAAgIAAAICAAAC&#10;AgAAAQEAAAICAAACAgAAAgIAAAICAAABAQAAAgIAAAEBAAAGBgAK//8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dcMlw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AAAAAgAA&#10;AAAAAAAAAAAAAAAAAAAAAAAAAAAAAAAAAAAAAAAA5uYALzMzAAEDAwAAAAAAAP//AAAAAAAA//8A&#10;AAAAAAADAwAA//8AAP7+AAABAQAA//8AAK6u/wBSUgEAq6v/AP7+AAAAAAAAAAAAAKOj/wBdXQEA&#10;AAAAAAAAAACbm/8AAAAAAAAAAAD//wAAAAAAAAAAAAD//wAAAAAAAAAAAAD//wAA//8AAAICAAD/&#10;/wAAAgIAAAUFAAAAAAAWZmb/HpqaAe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AAAAAAAAAAAA&#10;AAAAAAAAAAAAAAAAAAAAAAAAAADPzwA1Hx8ACAMDAAADAwAAAwMAAAMDAAADAwAAAwMAAAAAAAAC&#10;AgAAAwMAAAMDAAACAgAAAwMAAAICAAAAAAAAAwMAAAMDAAACAgAAAgIAAAICAAACAgAAAwMAAAIC&#10;AAAAAAAAAgIAAAICAAACAgAAAgIAAAICAAACAgAAAQEAAAICAAABAQAAAgIAAAEBAAACAgAAAgIA&#10;AAEBAAADAwAKAgI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HT7AAAAgAElEQVQ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8AAAAAAAAAAAAAAAAAAAAAAAAAAAAAAAAAAAAAAAAAAOzsACcmJgAC&#10;AwMAAP//AAAAAAAA//8AAP//AAD//wAAAAAAAEZGAQAAAAAAAAAAALm5/wD+/gAAAQEAAAAAAAAC&#10;AgAAAAAAAAAAAAAAAAAAVlYBAAAAAAAAAAAAAAAAAKGh/wD+/gAA//8AAAICAAD//wAAAgIAAP//&#10;AAACAgAA//8AAAICAAD//wAAAgIAAP//AAABAQAAAgIAAAMDAAAAAAA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cFjUA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AAAAAAAAAAAAAA&#10;AAAAAAAAAAAAAAAAAAAAAAAAAAAA8/MAFhISAAADAwAA//8AAAAAAAD//wAA//8AAP//AADBwf8A&#10;//8AAP//AAD+/gAA//8AAAEBAAD+/gAAtrb/AP7+AAAAAAAAAAAAAAAAAACsrP8A/v4AAP7+AAD9&#10;/QAA/v4AAAAAAAD//wAAAAAAAP//AAAAAAAA//8AAAAAAAD//wAA//8AAAICAAD//wAAAQEAAAIC&#10;AAD//wAAAwMAAAICAB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N3dABAFBQD9CAgABAAAAAD//wAAAAAA&#10;AP//AAD//wAA//8AAP//AAD//wAA/v4AAAEBAAD+/gAAAAAAAAEBAAABAQAAAQEAAAEBAAAAAAAA&#10;AAAAAAAAAAAAAAAAAAAAAP//AAAAAAAA//8AAAICAAD//wAAAgIAAP//AAACAgAA//8AAAICAAD/&#10;/wAA//8AAAICAAD//wAA//8AAAEBAAABAQAA//8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8Ux&#10;+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2toAGBAQAP0DAwAAAAAAAP//AAAAAAAA//8AAP//AAD//wAA//8AAP7+AAABAQAA/v4A&#10;AAEBAAABAQAA/v4AAAAAAAAAAAAAAAAAAAAAAAAAAAAAAAAAAAAAAAD//wAAAgIAAP//AAACAgAA&#10;AAAAAP//AAD//wAAAgIAAP//AAACAgAA//8AAAEBAAACAgAA//8AAAEBAAABAQAAAgIAAP7+AAAA&#10;AAD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e9ENAAAg&#10;AElEQVQ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OXlABgSEgAEAwMAAAAAAAD/&#10;/wAAAAAAAP//AAD//wAA//8AAP7+AAABAQAA/v4AAAEBAAD+/gAAAAAAAAAAAAAAAAAAAAAAAAAA&#10;AAAAAAAA//8AAAAAAAAAAAAA//8AAAAAAAD//wAAAAAAAP//AAACAgAA//8AAP//AAACAgAA//8A&#10;AAEBAAACAgAA//8AAAEBAAABAQAAAgIAAP//AAD9/QAA//8A1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9vYADhYWAAYDAwAAAAAAAP//AAAAAAAA//8AAP//AAD+/gAAAQEAAP7+AAABAQAA/v4AAAAAAAAA&#10;AAAAAAAAAAAAAAAAAAAAAAAAAP//AAACAgAAAAAAAP//AAACAgAA//8AAAICAAD//wAAAgIAAP//&#10;AAABAQAAAgIAAP//AAABAQAAAgIAAP//AAABAQAAAQEAAAICAAD//wAAAQEAAPf3APEBAQC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tP22s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AAAAAAAAAAAAAAAAAAAAAAAAAAAAAAAAAAAAD4+AAQAAAAAAMDAAAAAAAA//8AAP//AAD//wAA&#10;//8AAAEBAAAwMAEAzc3/AP7+AAAAAAAAAQEAAAEBAAA9PQEAAAAAAL+//wAAAAAAAAAAAEhIAQAA&#10;AAAAAAAAAAAAAACurv8A//8AAAICAAD//wAAAQEAAAICAAD//wAAAQEAAAICAAD//wAAAQEAAAEB&#10;AAACAgAA//8AAAEBAAD8/AAA/PwA+pubAb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TrHx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AAAAAAAAAAAAAAAAAAAAAAAAAAAAAAAAAAAA&#10;APv7AAcGBgAAAwMAAAAAAAD//wAA//8AAP//AAD//wAALCwBAAAAAAADAwAAAQEAAAEBAAD+/gAA&#10;ODgBAMbG/wD9/QAAPT0BAL+//wD//wAAurr/AP39AAD+/gAAS0sBAAICAAD//wAA//8AAAEBAAAC&#10;AgAA//8AAAEBAAACAgAA//8AAAEBAAABAQAAAQEAAAEBAAABAQAAAQEAAPX1APg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sAAAAAAAAAAAAA&#10;AAAAAAAAAAAAAAAAAAAAAAAA/v4ABwYGAAADAwAAAwMAAAMDAAADAwAAAwMAAAMDAADV1f8AAAAA&#10;AAICAAACAgAAAgIAAAICAAAAAAAAAgIAAAICAAAAAAAAAQEAAAJwj0bTAAAgAElEQVQCAAABAQAA&#10;AgIAAEtLAQC0tP8AAQEAAAEBAAACAgAAAgIAAAEBAAABAQAAAgIAAAEBAAABAQAAAQEAAAEBAAAB&#10;AQAAAQEAAAEBAAD8/AAA8fEA8pqaAY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AAAAAAAAAAAAAAAAAAAAAAAAAAAAAAAAAD9/QAHBgYAAAMD&#10;AAAAAAAA//8AAP//AAD//wAA/v4AAAEBAAAAAAAAAgIAAAAAAAAAAAAAAAAAAAAAAAABAQAAAgIA&#10;AAAAAAACAgAAAAAAAP//AAD//wAAAAAAAAEBAAABAQAAAgIAAP//AAABAQAAAQEAAAEBAAABAQAA&#10;AQEAAAEBAAABAQAAAQEAAAEBAAABAQAAAQEAAOLiAPb8/AA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B9hzfcAACAASURBV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oAAAAA&#10;AAAAAAAAAAAAAAAAAAAAAAAAAAAAAAAABAQA+wQEAAADAwAAAAAAAP//AAD//wAA//8AAAEBAAD+&#10;/gAAAAAAAAMDAAABAQAAAAAAAAAAAAAAAAAAAgIAAAAAAAAAAAAAAgIAAP//AAABAQAARkYBALm5&#10;/wD9/QAAAQEAAAEBAAABAQAAAQEAAAEBAAABAQAAAQEAAAEBAAABAQAAAQEAAAEBAAABAQAAAAAA&#10;AOLiAPECAgBNnp4B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5Bib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wD+&#10;/PwAAAMDAAD//wAAAAAAAP//AAD+/gAAAQEAAAEBAAAAAAAAAgIAAAAAAAD//wAAAAAAAAAAAAAC&#10;AgAA//8AAAAAAAABAQAAAQEAAAICAAAAAAAAAQEAAAEBAAACAgAA//8AAAEBAAABAQAAAQEAAAEB&#10;AAABAQAAAQEAAAEBAAABAQAAAQEAAAEBAADa2gD1AAAAWpeXAc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4AAAAAAAAAAAAAAAAAAAA&#10;AAAAAAAAAAAAAAAAAAcHAPb7+wAAAwMAAP//AAD//wAA//8AAAEBAAD+/gAAISEBAAAAAAAnJwEA&#10;2Nj/AAICAAAAAAAA0dH/AC8vAQAAAAAAycn/AP39AAACAgAAPj4BAL6+/wD9/QAAAQEAAAEBAAAB&#10;AQAAAQEAAAEBAAABAQAAAQEAAAAAAAABAQAAAQEAAAEBAAD5+QAA09MAAAcHAD6VlQH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4SrA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gAAAAAAAAAAAAAAAAAAAAAAAAAAAAAAAAAAAAAAQEA+Pz8AAADAwAA//8A&#10;AP//AAD//wAA/v4AAAAAAADh4f8A/v4AAP7+AAD9/QAAAAAAAP//AAACAgAA0ND/AP39AAD9/QAA&#10;AgIAAP//AADCwv8A/f0AAAEBAAABAQAAAQEAAAEBAAABAQAAAQEAAAEBAAABAQAAAQEAAAAAAAAA&#10;AAAA7u4A/97eAO7x8QAXq6s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pnSQ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10;AAAAAAAAAAAAAAAAAAANDQDsAwMA/wMDAAH//wAA//8AAP7+AAABAQAAAQEAAAAAAAAAAAAAAAAA&#10;AP//AAD//wAAAgIAAP//AAABAQAAAQEAAAICAAD//wAAAQEAAAEBAAABAQAAAQEAAAEBAAAAAAAA&#10;AAAAAAEBAAABAQAAAQEAAAEBAAABAQAAAQEAAOPj/Pnp6QTMmJgBP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4AAAAAAAAAAAAAAAAAAAAAAAAAAAAAAAAAAAAAAMDAPzt7QD8AwMABf//AAD//wAAAQEAAP7+&#10;AAAAAAAA//8AAAAAAAD//wAAAQEAAAICAAD//wAAAQEAAAEBAAABAQAAAQEAAAEBAAABAQAAAQEA&#10;AAEBAAABAQAAAQEAAAEBAAABAQAAAAAAAAAAAAAAAAAAAAAAAOTk/wDa2v4Az8+CBc3Ng4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kGdWwAAIABJREFUAAAAAAAAAAAAAAAAAAAAAAAA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6gAAAKkAAAAGAAAABgAAAAYAAAAG&#10;AAAABgAAAAT09AAUAwMATgMDAAX//wAA/v4AAAAAAAAAAAAA//8AAAICAAD//wAAAQEAAAICAAD/&#10;/wAAAQEAAAEBAAABAQAAAQEAAAAAAAAAAAAAAAAAAAAAAAABAQAAAQEAAAEBAAABAQAAAQEAAAEB&#10;AAABAQAA6uoAANPT/P3h4bIDurpcAPz89wIAAACoAAAAVQAAAL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7ljVc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QH+AQEB8wEBAe0BAQHnAQEB4QEBAdsBAQHVAQEB0dXVAMvz8wD7AwMAAAICAAACAgAA&#10;AgIAAAEBAAACAgAAAQEAAAEBAAABAQAAAQEAAAEBAAABAQAAAQEAAAEBAAABAQAAAQEAAAEBAAAB&#10;AQAAAQEAAAAAAAAAAAAAAAAAAAAAAAD8/AAA4uIAAMjIAOzW1gDD+Pj1Jra2U5r8/PcAAAAAAAAA&#10;AAQAAACrAAAA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CPHx8xr+/v8bAwMAHP7+AhoAAP8PAgIADP//&#10;AAwAAAAMAAAACQAA//4AAAH9AAAA/P//AP0BAQD1AAD/7gAAAu7//wDuAAD/7QEB/+MBAQPgDg4r&#10;7wEBA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imUuX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gAAAIkAAAAAAAAAAAAAAAAAAACWAAAAbQAAAP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Ww&#10;PyQ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B7+/VO/8DAGMD//5bAAAAB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JAAD/rQAAAa0QEC7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JYAAAAAAAAAAAAAAAAAAAChAAAAZAAAAP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YP/j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b/9sH&#10;D/H4XAEAAHMB/wApAQAAAAM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kAAACODw8suwEBA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gAAAJ8AAAACAAAAAAAAAAAAAACtAAAAWgAA&#10;AP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wAAAKcA&#10;AAAFAAAAAAAAAAAAAACvAAAAVwAAAP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FP/yq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AAAAK8AAAAIAAAAAAAAAAAAAACvAAAAVwAAAP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KTYIAACAASURBVAAA&#10;AAAAAAAAAAAAAAAAAAAAAAAAAAAAAAAAAAAAAAAAAAA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AtQAAAAoAAAAAAAAAAAAAAK4AAABYAAAA+wAAAAAAAAAAAAAAAAAAAAAAAAAA&#10;AAAAAAAAAAAAAAAAAAAAAAAAAAAAAAAAAAAAAAAAAAAAAAAAAAAAAAAAAAAAAAAAAAAAAAAAAAAA&#10;AAAAAAAAAKrWG0sAAgByAPwFW1Ys4O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BAAAAtQAAAAkAAAAAAAAAAAAAAKkAAABaAAAA&#10;/gAAAAAAAAAAAAAAAAAAAAAAAAAAAAAAAAAAAAAAAAAAAAAAAAAAAAAAAAAAAAAAAAAAAAAAAAAA&#10;AAAAAAAAAAAAAAAAqNsdIwL8/moAAQFkAQAB/gAAABD////mVinkGwAAAAAAAAAAAAAAAAAAAAAA&#10;AAAAAAAAAAAAAAAAAAAAAAAAAAAAAAAAAAAAAAAAAAAAAAAAAAAAAAAAAAAAAAAAAAAAAAAAAAAA&#10;AAAAAAAAAAAAAAAAAAAAAAAAAAAAAAAAAAAAAAAAAAAAAAAAAAAAu54Qa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CAAAAtAAAAAkAAAAAAAAAAAAAAI4AAABzAAAAAAAAAAAAAAAAAAAAAAAAAAAAAAAAAAAA&#10;AAAAAAAAAAAAAAAAAAAAAAAAAAAAAAAAAAAAAAAAAAAAqdcaTQMBBHEA//40AQEICAEAAgUAAf8A&#10;///+AP7/+/MAAv94VSfjl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f8UXc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DAAAAtAAAAAgAAAAAAAAAAAAA&#10;AHEAAACQAAAAAAAAAAAAAAAAAAAAAAAAAAAAAAAAAAAAAAAAAAAAAAAAAAAAAAAAAAAAAAAAqtod&#10;YAH+AIUDAQYNAwINDQIAAgD+//0A/wD8AP///gAAAP8AAAD/APz/9flVKOQ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OrYVf8BAZUCAAAVAQAAAAEB/wABAAAAAQAAAAEA/wABAAAAAQEAAAEA/wABAAAAAQAA&#10;AAEB/wACAADJAAEBiRkQKbIBAQH9AAAAAAAAAAAAAMY4iC4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PLyElT//wF0AAAAMwAAAAAAAAAAAAAAAAAAAAAAAAAA&#10;AAAAAAAAAAAAAAAAAAAAAAAAAAAAAAAAAAAAAAAAAM77+/dZFRU3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RAAAArQAAAAEAAAAAAAAA/wAAAFYAAACsAAAAAAAAAAAAAAAAAAAAAAAA&#10;AAAAAAAAAAAAAAAAAAAAAAAArdchc/4B/n0EAgoJBgIRBgEBAgD///wA/wD9AP7//QD/AP0AAP/+&#10;AP8A/wAAAAAA/f73+Pz++ZJXKuR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O7dDwj9/JMCAAFdAQD/AAEAAAABAAAAAQD/AAEB&#10;AAABAAAAAQAAAAEA/wABAAAAAQEAAAEA/wAAAf+/AgECgRwQKMIBAQ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Hw8NM+AAD/&#10;dAEBAUwAAAAAAAAAAAAAAAAAAAAAAAAAAAAAAAAAAAAAAAAAAAAAAAAAAAAAAAAAAAAAAPz//wBV&#10;EREus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sAAAAkwAAAAAAAAAAAAAA+QAAAEQA&#10;AADEAAAAAAAAAAAAAAAAAAAAAAAAAAAAAAAAq9cgeQD//nwGBBAGCAQVBAEBAwD///wA/v/8AP8A&#10;/QD///0A/wD9AP///gD/AP4AAAD/AAAAAQAAAAEA+Pzq+gcB+BRPKO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aWANAAAIABJREFUAAAAAAAAAAAAAAAAAAAAAAAA&#10;AAAAAAAAAAAAAAAAAAAAAAAAAAAAAAAAAAAAAAAAAAAAAAAAAAAAAAAAAAAAAAAAAAAAAAAAAAAA&#10;AAAAAAAAAAAAAAAAAAAAAAAAAAAAAAAAAAAAAAAAAAAAAAAAAAAAAAAAAAAAAAAAAAAAAAAAAAAA&#10;AAAAAAAAAAAAAAAAAAAAAID/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uraPgEBAaIB//8fAQAAAAEBAAABAP8AAQAAAAEAAAABAP8AAQEAAAEAAAABAAAAAQD/AAEAANsD&#10;/wF0HRQnswEBA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y8tIo//8Ad///AF8AAAABAAAAAAAA&#10;AAAAAAAAAAAAAAAAAAAAAAAAAAAAAAAAAAAAAAAAAAD///4A/YkRD/5+AQE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oAAAB1AAAAAAAAAAAAAADuAAAANAAAAN8AAAAAAAAAAAAAAACs1x5l&#10;/gD/lQoFF/4KBRsHAP8BAP4A/AD///wA///9AP4A/AD///0A/wD9AP///gD/AP4AAAD+AAAAAAAA&#10;AAAAAAABAPz+9P38/vOgVCjjZ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OL/+C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29vbB/UOAYIBAP91AQEAAQEAAAABAP8AAQAAAAEBAAABAP8A&#10;AQAAAAEAAAABAP8AAQEAAAEAAPABAf6C9xL+lSwBLP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PDRMgEBApH///88AAAAAAAAAAAAAAAAAAAAAAAAAAAAAAAAAAAAAAAA&#10;AAD/AP4A/v/7AAAA/cr7AQJZGBA23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KUAAABYAAAA&#10;AAAAAAAAAADSAAAAOgAAAPX//wABrtghwAUEEi8QBygP/wD/AP///AD+APwA///8AP///QD/AP0A&#10;/v/8AP8A/QD///4AAAD+AP8A/gD///8AAAD/AAAAAAABAAEAAAEBAPX64P/UKOUEgQE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Dn2yv+AgClAQABLwEA/wABAQAAAQAA&#10;AAEA/wABAAAAAQAAAAEBAAABAP8AAQAAAAEAAP0C//6Y/ggCgCcOJ+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Hx1FYAAP+LAAAAHQAAAAAA&#10;AAAAAAAAAAAAAAAAAAAAAAAAAP8A/QD+//oA/wD+AP////MAAP1nFRI9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wAAALwAAAA8AAAAAAAAAAAAAACqrNUerf0B/akVCjT9BwQVA////AD+//wA/wD8&#10;AP///QD+APwA///9AP///QD/AP0A///9AP8A/gD/AP4A///+AAAA/wAAAAAAAAAAAAAAAAABAAEA&#10;+P7t/vv99oxVKN5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wzixU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wLL6d5tAgAAiQEB/wcBAAAAAQAAAAEA/wABAQAAAQAAAAEA/wABAAAAAQAAAAEB/wABAAC4BAIC&#10;cyUTJd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XlzAoKCgV2AQEAfAAAAQMAAAAAAAAAAAAAAAAAAAAA/f/5AP///AD/&#10;AP4A/wD/AAAA/gD///6g+vYGah0dOv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M0AAAAbAAAAAGiC&#10;FgBFUhv3HBE8Cf4A/AD///0A/v/8AP8A/AD///0A/wD8AP7//QD///0A/wD9AP///QD/AP4A/wD+&#10;AAD//gD/AP4AAAAAAAAA/wAAAAAAAAABAAAAAQD/AP4A8/rb+FUo4w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zug4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C59sVCAECpQAAAEUBAAAAAQAAAAEB/wABAAAAAQAAAAEA&#10;/wABAQAAAQAAAAEA/wABAADmAgEAZioVJr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4+NMj&#10;+Pj+uwAAASEAAAAAAAD/AP3/+gD///wA/wD+AP8A/gAAAP8A/wD+AP///gAAAP7G/AUAThwORO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QAAAMOCohsHNTY3ABQPIQD///0A/v/8AP8A/AD+//0A///8AP8A&#10;/QD///wA/gD9AP///QD/AP0A///+AP8A/gAA//4A/wD+AAAA/wD/AP8AAAAAAAAAAAAAAAAAAQAB&#10;AAAAAQD2++P++v31cFUp35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OneLv/+ALEBAQAgAQD/AAEAAAAB&#10;AAAAAQH/AAEAAAABAAAAAQAAAAEA/wABAQAAAQAArAIH+WcsDyz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B7fDNbAEB/or///4I///+AAAA/wD/AP4AAAD+AP///gD/AP8A&#10;AAD+AP8A/gD/AP7aAgMBSBgQR9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8gh4h4UOR0QDCAA///8AP7//AD/&#10;APwA///9AP7//AD/AP0A///9AP8A/AD///0A/wD+AP///QD/AP4A///9AP8A/wAAAP4A/wD/AAD/&#10;/wAAAAAAAAAAAAABAQAAAAAAAQACAP3++QDx+9jpVSfh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QpdwAAAgAElEQVQAAAAAAAAAAAAAAAAAAAAAAAAAAAAAAAAAAAAAAAAAAAAA&#10;AAAAAAAAAAAAAAAAAAAAAAAAAAAAAAAAAAAAAAAAAAAAAAAAAAAAAAAAAAAAAAAAAAAAAAAAAAAA&#10;AAAAAAAAAAAAAAAAAAAAAAAAAAAAAAAAAAAAAAAAAAAAAAAAAAAAAAAAAAAAAAAAAAAAAAAAAAAA&#10;AAAAAACA/3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uXfUAICAKQCAP8LAQAAAAEBAAABAP8AAQAAAAEAAAABAf8AAQAAAAEAAAACAP/z&#10;AQABbC4WI6MBAQ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t7cgq/wH+qP8A/i3/AP4A/wD/AAD//gD/AP4A/wD/AAAA/gD///4A/wD+AAAA/+kB//9LGhVM&#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Ngi4BsNRxsIBBcE///8AP///AD+APwA///9AP///AD+AP0A///9AP8A/QD///0A&#10;/wD9AP///QD/AP4A///9AP8A/gAAAP8A/wD+AAD//wAAAAAA/wD/AAEAAAAAAAEAAAAAAAABAgAB&#10;AAEA8PjW9/wA9lNVJ+G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JSD04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gAAABkAAAAWAAAA&#10;CAAAAAQAAAAEAAAA8wAAAO4AAADsAQEB6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Ln33sCAQGDAQAAAAEA/wABAAAAAQEA&#10;AAEAAAABAP8AAQAAAAIAAAABAf8AAgAAxAD+A10xGSH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f378ICw8Div8A/m0A//8A/wD+AP8A&#10;/gAAAP4A////AP8A/gAAAP4A/wD/AP///vUA//5VHRZRt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PcLcUYCkY4BwQTAv7//AD///wA/wD9&#10;AP7//AD/AP0A///8AP///QD+AP0A///9AP8A/QD///0A/wD+AP8A/gAA//0A/wD/AP8A/gAA//8A&#10;AAD/AP8A/wAAAAAAAAAAAAAAAAABAAEAAAABAAEBAQD6/vIA8fjY0VQo3z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HAAAAJwAA&#10;ACcAAAAPAAAAAAAAAAAAAAAAAAAAAAAAAAAAAAAAAAAAAAAAAAAAAADuAAAA0gAAAN0BAQ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Ll5QoNAvyeAv//VwEA&#10;/wABAQAAAQAAAAEA/wABAAAAAgEAAAAAAAACAP8AAQAA/AEAAH3eFyKLVgEB/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GNH5AAAIABJREFUAAAAAAAAAAAAAAAAAAAAAAAAAAAAAAAAAAAAAAAAAAAAAAAAAAAAAAAA&#10;AAAAAAAAAAAAAAAAAAAAAAAAAAAAAAAAAAAAAAAAAAAAAAAAAAAAAAAAAAAAAAAAAAAAAAAAAAAA&#10;AAAAAAAAAAAAAAAAAAAA6O69TQD/AJ//AP4T/wD+AAD//wD/AP4AAAD+AP8A/gD///8AAAD+AP8A&#10;/v3+//1nIBZWn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u2SjBFwo8Ow8IKAP///wA/gD8AP///QD///wA/gD9AP///QD/APwA///9AP///QD/AP0A///9&#10;AP8A/gD/AP4A///9AP8A/gD/AP8AAP/+AP8A/wAAAP8AAAD/AAAAAAAAAAAAAAABAAAAAAABAAEA&#10;AAABAAEBAgDt983m/P/vQ1Qn59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KAAAAMgAAACQAAAAEAAAAAAAAAAAAAAAAAAAAAAAAAAAAAAAAAAAAAAAA&#10;AAAAAAAAAAAAAAAAAAAAAAAAAAAA8AAAALoBAQH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5OQc/wL9sAEA/zMBAAAAAQAAAAEB/wACAAAAAAAAAAIA/wABAAAAAQEAAAAA&#10;/9gE/v5bNBolz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O2/HAEA+rYB//4t/wD+AP8A/wAA&#10;AP4A///+AP8A/wAAAP4A/wD+AP///gD/Af9xIRVYk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dsufwsEHngaDUYI///8AP8A/QD+//wALhZ5AAAAAAAAAAAAAAAAAMzn&#10;dgD/AP0ANRmNAMnmbgD///0A/wD+AP///gA6HJkAxeRjADscnQAAAAAAAAAAAAAAAAAAAAAAwuNd&#10;AAAAAAABAAAAAAABAAAAAQABAAEAAAABAPL52Pnz/eR5Vyfjj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N&#10;5sP5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CAAAAKgAAADMAAAAFAAAAAAAAAAAA&#10;AAAAAAAAAAAAAAAAAAAAAAAAAAAAAAAAAAAAAAAAAAAAAAAAAAAAAAAAAAAAAAAAAAAQAAAAT///&#10;/7sBAQH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TfOP0B/bAB/wAXAAEAAAAAAAAA&#10;AAAAAf8BAP8B/wABAAAA/wABAAAA/wAAAAClBf0IZjQbG/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wAAAHz8tggA&#10;ACAASURBVEMAAAASAAAAAAAAAAAAAAAAAAAAAAAAAAAAAAAAAAAAAAAAAAAAAAAAAAAAAAAAAAAA&#10;AAAAAAAAAOz3yhHj8rEm7PfLLPr87xb6/vQQ/wD8Bq3ZJOT+/vjuAAD/x/4A/MFXKemzAAAAAAAA&#10;AAAAAAAAAAAAAAAAAAAAAAAAAAAAAAAAAAAAAAAAAAAAAAAAAAAAAAAAAAAAAAAAAAAAgP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ebjWwD//57/AP8GAQAAAAD/AQAAAf8AAAAAAP8AAAAA/wAAAAEAAAAAAP8BAQF6&#10;OBcgiQEBA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AEEAAAAFAAAAAAAAAAAAAAAAAAAAAAAAAAAAAAAAAAAA&#10;AAAAAAAAAAAAAAAAAAAAAAAAAAAAzul8NuTztEr7/fIUAgEH/wMBBQgDAgkABwMQAAAAAwABAQIo&#10;/v/6AP7/+Tj//vtbq9gH/f///3xWKeO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jj4W8A/v+Q/wEAAAEAAQD/AP8AAAAAAAAAAQAAAP8AAAAA&#10;AAAAAQAA/wD0AQL+WzoYIr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pbm4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zAAAAA0AAAAAAAA&#10;AAAAAAAAAAAAAAAAAAAAAAAAAAAAAAAAAAAAAAAAAAAAAAAAAAAAAAAAyudvQOPyslQDAgj+AgEJ&#10;CQkEGAABAQIAAQACAAAAAgABAQIAAQACAAAAAQAEAgkAAQACAgAAARgJ//oA9vzokqzXIWhUKd8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wG25OR//wEAfwAA&#10;/wAA/wAAAAEAAAAAAQAAAP8AAP8AAAABAQAAAP8AAAAA4AACA048GCD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raH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xAAAAMwAAAAAAAAAAAAAAAAAAAAAAAAAAAAAAAAAAAAAAAAAAAAAAAAAA&#10;AAAAAAAAAAAAALPdM3v+/vgYBwQUBwIABAABAQIAAQADAAAAAgABAQIAAQACAAEAAgAAAQIAAQAC&#10;AAEAAQAAAQIAAQABAAABBgAOBiUN/AD4NavX/PcDAP4cUinl7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8CteTmkAEBAG3/AAAAAAABAAAA/wAAAAAAAAAAAAAAAAAAAAAAAP8AAAAB&#10;AcIDAfpUPhgg6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gAAADMAAAAAAAAAAAAAAAAAAAAAAAAAAAAAAAAA&#10;AAAAAAAAAAAAAAAAAAAAAAAAAM7oeDqr2Byb//77IAQCDQgCAAUAAQEEAAEABAABAQQAAgEEAAIA&#10;BAABAQQAAQEEAAIABAABAQQAAQEEAAIABAABAQQAAgEEAAEBBAAGAQ0CEwo1CP8CB9aq3SI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BDLj5Z//AP9t//8BAP8AAAD/AAAA/wABAP//AAD/&#10;AAAA/wABAP8AAAD/AACc7O7zRT4ZJe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ZbYSE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yMAAABB&#10;AAAAAAAAAAAAAAAAAAAAAAAAAAAAAAAAAAAAAAAAAAAAAAAAAAAAAAAAAAC530Bs9frlKwcEEQQB&#10;AAMAAQECAAEAAwABAAMAAAECAAEAAgABAQMAAQACAAEAAgABAQIAAAACAAEAAgABAQEAAAACAAEA&#10;AgAAAQEAAQABAAAAAgABAAEA///8AOr2xvZVKeM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f3wgQBAao&#10;AgD/TwEAAAABAAAAAQAAAAEB/wABAAAAAQAAAAEA/wABAQD+AAH/cUYZHpMBAQ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bxKTwAAIABJREFU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8AAAA8AAAAAAAAAAAAAAAAAAAAAAAAAAAAAAAAAAAA&#10;AAAAAAAAAAAAAAAAAP0A+wGu2iWO+PvrLgcEEgQBAAQAAQEDAAEABAABAQQAAQEDAAIABAACAQQA&#10;AgADAAEBBAABAQQAAQAEAAIBBAACAQQAAQAEAAIBBAABAQQAAgAEAAEBBQACAQQAAQEEAAMCCQAR&#10;CS0Jrdgkx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Hr6w0PAga2AP8AT/8AAQD/AAAA/wAAAP8AAAD/AAAA/wAA&#10;AP8AAAD/AAH6/wAAUkcaH5IBAQ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DAAAAQgAAAAUAAAAAAAAAAAAA&#10;AAAAAAAAAAAAAAAAAAAAAAAAAAAAAAAAAAAAAAAAsNgklgQBCg0EAwwBAQADAAEBAwABAAQAAQEE&#10;AAEAAwABAQQAAQEDAAEBBAABAQQAAgADAAIBBAACAQQAAQEEAAEBBAACAQUAAQAEAAIBBAACAQUA&#10;AgAEAAIBBAACAQQAAQEFAAoEHAEJBBU2r9op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u5OQT+/f7vf8BAUH/AAAA//8AAP8A&#10;AQD/AAAA/wAAAP//AQD/AAAA/wAA9QAAAUpIGx6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wAAAATAAAAAAAAAAAAAAAAAAAAAAAAAAAAAAAAAAAAAAAAAAAAAAAAAAAAALDb&#10;KIoFAxEEAwIJAAEABAACAQQAAgADAAIBAwACAAMAAgEEAAIABAACAQQAAgADAAEBBAABAQQAAQAD&#10;AAEBBAACAAQAAQEEAAEBBAACAQQAAQAEAAEBBAACAQQAAQAFAAIABQACAQQAAQEEABIJMgX///t5&#10;rNkgK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t/qGPz9AsL/AAA1/wAAAP8AAAD/AAAA/wAAAP8AAQD/AAAA/wAAAP//Ae8A/wBDSRwc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wPJWcAACAASURBV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HAAAALwAAAAAAAAAAAAAAAAAAAAAA&#10;AAAAAAAAAAAAAAAAAAAAAAAAAAAAAAC13TR7AQAFEQMCCAABAAMAAgEDAAEAAwABAQQAAQEEAAEB&#10;BAABAAMAAQEDAAEABAABAQQAAgAEAAIBBAACAQQAAQEEAAEBBAACAAQAAgEEAAEBBQACAQQAAgAE&#10;AAEBBAACAQQAAQEEAAIABAACAQQAAQEEABgMRAk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rn5xX+Av29/wABKv//AAD/AAAA/wABAP8AAAD/&#10;/wAA/wAAAAAAAQD/AAHoAgD/P0sdHc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EAAAAG&#10;AAAAAAAAAAAAAAAAAAAAAAAAAAAAAAAAAAAAAAAAAAAAAAAAvuBOXfr+9R4EAgsAAQADAAIBAwAB&#10;AQMAAQEDAAEBAwABAAMAAQEDAAEBBAABAQMAAQEDAAEBBAABAQMAAQAEAAEBBAACAAMAAgEEAAEB&#10;BAABAAQAAgEDAAIBBAABAQQAAgAEAAEBBAACAQQAAQEEAAIABAACAQQABQIMAA4HLQmu1yKNAAAA&#10;AAAAAAAAAAAAAAAAAAAAAAAAAAAAAAAAm4N1C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4+MS&#10;/PsBu/8AACr/AAAA/wABAP8AAAD/AAAA/wABAP8AAAAA/wAA/wEA4P7//TxLHR3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EAAAAKAAAAAAAAAAAAAAAAAAAAAAAAAAAAAAAAAAAAAAAAAAA&#10;AAAAAMvodDzy+to3BgIOAgEAAwACAQMAAQEDAAEAAwABAQMAAQADAAEBAwABAAMAAgEDAAIABAAC&#10;AQQAAgADAAIBBAACAQQAAQAEAAEBBAABAAQAAgEDAAIBBAABAAQAAQEEAAIBBAABAQUAAgAEAAEB&#10;BAACAQUAAQEFAAIABQACAAUAEwktBvsA+X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t3uD/v9Bbn//gAv/wAAAAAAAAD/AAAAAP8BAAAAAAAAAAAAAAABAP8AANcD//48&#10;UR4e3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b+XAuAAAgAElEQVQ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wAA&#10;AAQAAAAAAAAAAAAAAAAAAAAAAAAAAAAAAAAAAAAAAAAAAOX0vBfl8rhNBQMPBwEAAwACAQMAAQAD&#10;AAEAAwABAQMAAQAEAAEBBAACAAQAAgEEAAEABAABAQMAAQADAAEBBAABAAQAAQEDAAIBBAACAQQA&#10;AgEDAAEABAABAQMAAgEEAAIABAABAQQAAgEEAAEBBAACAAUAAQEEAAIBBAABAQQAAQEEAAIABQAS&#10;CC7+r9opi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urqDPgD+7b+AAA0/wAAAAD/&#10;AQD/AAAAAAAAAP8AAAD//wAA/wAAAP8AAM0EAwA+TR0d5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OSBGg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jAAAAAAAAAAAAAAAAAAAAAAAAAAAAAAAAAAAAAAAA&#10;AAAAAAAA0el9WwICAhEBAAMAAQEDAAEAAgABAQMAAQEDAAEAAwABAQMAAgADAAEBAwABAAMAAQED&#10;AAEABAABAQQAAQADAAEBAwABAAQAAQEDAAEABAABAQQAAgEEAAIABAABAQUAAQEEAAIABAABAQQA&#10;AgEFAAEBBAACAAQAAQEEAAIBBAACAQQAAQEEABQJMwL8/fV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nl5Qr29QCzAAAAOgAAAQAAAAAA/wAAAP8AAQD/AAAA/wAAAP8AAQD//wDE+PkHQk4b&#10;G+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AAAAAAAAAAAAAAAAA&#10;AAAAAAAAAAAAAAAAAAAAAAAAANzvoCP5/O0fBwQTAQEBAgABAAMAAQEDAAEAAwABAAMAAQEDAAIA&#10;AwABAQMAAQADAEAfqgAAAAAAAAAAAAAAAAAAAAAAx+RoAAEBAgA4G5YAAAAAAAAAAADL53QAAQAC&#10;AAEAAgAzGYgAAAAAAAAAAAAAAAAA0OmBAAEAAQAAAAIAAAEBAAEAAAAAAAEAAAEFAA8HKACs2gRv&#10;VCbek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398IAPoFrwAA/0D//wAAAAEAAAAAAQAAAP8AAP8AAAABAQAA&#10;AP8AAAEAyAj2BUpWKBP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xumA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8JAAAABQAAAAAAAAAAAAAAAAAAAAAAAAAAAAAAAAAAAAAAAAAA3PCfSgMDDAoB&#10;AQIAAQADAAEBAwABAAMAAQEDAAEBAwABAAMAAQEDAAEAAwABAQMAwuJcAMPjXwAAAAAAxuRlAMfl&#10;aAABAQMAAQEEAAAAAADL5nMAzOd2ADUZjAACAQQAAQEEAAAAAADQ6YAA0OmCANHphAAwF38AAQEF&#10;AAIBBAACAAQAAQAFAAIBBQACAQQAFQs8BgQACm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tT/Bv4BC6v/AABG&#10;/wABAP8AAAD/AAAA/wAAAP8AAAD/AAAA//8AAP8AAM/3/fhJTygV8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O9H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8AAAAAAAAAAAAAAAAAAAAA&#10;AAAAAAAAAAAAAAAAAAAAAPL53Qr1+eAqBAEIAAEAAwABAQMAAQACAAEBAwABAAIAAQADAAIBAwAB&#10;AAMAAQEDAAEAAwABAQMAAgEEAAAAAAABAQQAAQAEAAEBAwABAAMAAAAAAAEBBAABAQMAAAAAAAEA&#10;BAACAQQAAAAAAAEABAACAQQAAgEEAAAAAAACAQQAAQEEAAIBBAACAQQAAQAEAAEABQAHAw4A////&#10;IqzYHC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wTyCu2m//4BTP8AAAD/AAAA/wABAP//AAD/AAAA/wABAP8AAAD/AADU&#10;AAT+RmEhIf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gAAAAAAAAAAAAAAAAAAAAAAAAAAAAAAAAAAAAAAAAAA1+uOOAMDDP4BAQMAAQACAAEAAgABAQMA&#10;AQACAAEBAwABAQIAAQADAAEBAgABAAMAAQEDAAIBAwABAAMAAAAAAAEAAwABAQMAAQAEAAIBBAAA&#10;AAAANBmJADMYhwDP6YAAAQEEAAEABAAAAAAAAgEEAAEBBAABAQQAAAAAAAEABAACAQQAAQEFAAIB&#10;BQACAQQAAgEEAAEABQAPCCgKAQIHT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BGx/rnf4A/1P/AAAA/wAAAP8AAAD/AAAA/wAB&#10;AP//AAD/AAAA/wAB2vv/AkVaGxv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gAAAAAAAAAAAAAAAAAAAAAAAAAAAAA&#10;AAAAAAAAAAAAAPD81SoEAggGAQACAAABAwABAAMAAQACAAEBAwABAAIAAQADAAEBAwABAAMAAQED&#10;AAEAAwABAAMAAQEDAAAAAAABAQMAAQADAAIBAwABAAMAAAAAAM/ofgAAAAAAAgADAAIBAwACAQQA&#10;AAAAAC0WeAAtFXYALBV0ANbskgACAQQAAQAFAAIBBAABAQQAAgEFAAIBBQACAQQADgYkAgP/Bl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d7th/4AAl7/AAAA/wAAAP//AQD/AAAA/wAAAP8AAAD/AAEA//8A3wIEBENhIRb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Qzddkg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9PnlJAIABwABAQIAAQACAAEB&#10;AgABAQMAAQACAAEBAwABAAMAAQACAAEBAwABAAIAAgEDAAEBAwABAAMAAAAAAAEAAwACAQMAAQAD&#10;AAEBBAAAAAAAAQEDANHphAAvF30AAQAEAAEBBAAAAAAA1uyQANbskgDX7JQAAgEEAAEBBQACAQQA&#10;AQAEAAIABAABAQQAAQEEAAIBBAAPBycA+f7yLf//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bc7G3+AAB3//8AAP8AAQD/AAAA/wAAAP//AQD/&#10;AAAA/wAAAP8BAOQCAf9DXBwT5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BAf0AAADh&#10;AAAAAAAAAAAAAAAAAAAAAAAAAAAAAAAA6PbBFQgCEu8BAQIAAQACAAEAAgAAAQMAAQACAAEAAgAB&#10;AQIAAQADAAAAAgABAQIAAQADAAEBAgABAQMAAQADAMzndQABAAMAAQEEAAEBAwABAAMA0uqFAAIA&#10;AwACAQQAAgAEANbskAACAQQA2OyWAAIBBAABAAQAAQEEAAIBBAABAAQAAQEEAAIBBQACAQUAAQEF&#10;AAIABQACAAQAAgAEAA4HKAsCAP4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NrvPgD+/6T/AAAB/wABAP8AAAD//wAA/wAAAP8AAQD/AAAAAAD/7f78A0RfIxX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TrXXM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sAAAAAAAAAAAAAAAAAAAAAAAAAAAAAAAALAxz1&#10;+v/zDQEAAgAAAQIAAQACAAEAAgABAQMAAQACAAEAAgABAQIAAQADAAEAAwABAQIAAQADAAEAAgAB&#10;AQMAAQADAAEBAwABAAIAAQADAAIBAwABAAMAAQEDAAEAAwABAQMAAQAEAAEBBAABAQMAAQEDAAIB&#10;BAACAAQAAQEEAAIBBAACAAQAAQEEAAIBBAACAQQAAQEEAAIBBQACAQUABgMQAwMDCS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7b7SsAAv+x/wACB///AAD/AAAAAAAB&#10;AP8AAAD//wAAAAAAAAAAAPb//wJJZiUT1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r3QiQAAIABJREFU&#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mAAAA7AAAAAAAAAAAAAAAAAAAAAAAAAAADwkq8//++wUBAAIAAQACAAEBAgABAAIAAQAC&#10;AAEBAwAAAQMAAQACAAEBAgABAQIAAQADAAABAgABAAMAAQADAAEBAgABAAMAAQEDAAEBAwABAAMA&#10;AQEDAAEAAwABAQQAAQAEAAEBAwABAAMAAQEEAAEABAABAQQAAQEEAAIABAACAQQAAQEFAAIABAAB&#10;AAQAAgEFAAIBBAABAQQAAQEEAAcEFAAA/w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nb7RwAAQG4/wAAEP8AAAD/AAEAAAAAAP8AAAAAAAEAAAAAAP//AP0BAgNUZiMUy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Af8AAADAAAAA/AAAAAAAAAAAAAAAAAAAAAADAAX/BwMV5/8A&#10;AAABAAIAAAACAAEBAgAAAAIAAQACAAEAAgABAQMAAQADAAEAAgABAQIAAQADAAEBAwABAQIAAAAD&#10;AAEBAgABAAMAAQACAAEBAwABAAMAAQEEAAEAAwACAQMAAgAEAAIBAwACAAMAAgEEAAIAAwACAQQA&#10;AQEEAAEABAACAQQAAQEEAAIBBQABAAQAAgEFAAIBBAACAQUACQMUAAAB/x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3+8QAwACt///ARwAAAAAAAAAAAAAAAD//wEA/wAAAP8AAAD/&#10;AAEA/wABZWYgEr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3Byf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Zysvg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bqAAAgAElEQVQAAAAAAAAAAAAAAAAAAAAA&#10;AAAAAAAAAAAAAAAAAAAAAAAA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3eSmT+//6bAAD+AP8A/wD///4AAAD+AP8A/gD/AP8A&#10;AAD9zwjjBTZBQcD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AAAAwwAAADUAAAAAAAAAAAAAAII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iE1nv8A/sL/AP4A///+&#10;AP8A/gD/AP4A/wD+AAD//gD///8x9R33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kAAABXAAAA8QAAAAAAAAAA&#10;AAAAfQAAAE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wy6j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BAYH+/QH7Zv///vn/AP0AAAD+AP8A/gD///4A/wD+AP8A/gAA//+CtNk0&#10;I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8AAABhAAAAAAAAAAAAAAABAAAAogAAAA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QpwF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JIr/Z/gD+hAAA&#10;/gD/AP4A///+AAAA/gD/AP0A/wD+AAD//gkAAf2Y//8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8AAACRAAAA&#10;AAAAAAAAAAAaAAAAf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1CoGDQgSzv///yv/AP4AAAD+AP8A/gD///8AAAD+AP8A/gAAAf9eTiXR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gAAADVAAAAIgAAAAAAAAD7AAAALQAAAN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qBBIAACAASURBVAAAAAAAAAAAAAAAAAAAAAAAAAAAAAAAAAAAAAAAAAAA&#10;AAAAAAAAAAAAAAAAAAAAAAAAAAAAAAAAAAAAAAAAAAAAAAAAAAAAAAAAAAAAAAAAAAAAAAAAAAAA&#10;AAAAAAAAAAAAAAAAAAAAAAAAAAAAAAAAAAAAAAAA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izW+gD//mX/AP7/&#10;AAD+AP8A/gD///4AAAD+AP8A/gD/AP4A//7+j6rbMR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4AAAAcQAAAAAA&#10;AAAAAAAABQAAAJ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B0mS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SXGx/4A/Jb/AP4A///+AAAA/gD/AP4A/wD+AAD//gD/AP0T&#10;Bf74j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zAAAAugAAAAAAAAAAAAAASAAAAE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Cev///uX/AP4A/wD+&#10;AP8A/QD///4A/wD+AP8A/gD/AP5crNckR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BwAAAA/AAAAAAAAAAA&#10;AAAAgQAAAAEAAAAAAAAAAAAAAAAAAAAAAAAAAAAAAAAAAAAAAAAAAAAAAAAAAAAAAAAAAAAAAAAA&#10;AAAAAAAAAAAAAAAAAAAAAAAAAAAAAAAAAAAAAAAAAAAAAAAAAAAAAAAAAAAAAAAAAAAAAAAAAAAA&#10;AAAAAABZr+0N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KJcny/wH9awAA/gD///4A///+AAAA/gD/AP4A/wD+AAD//QABAf+YotEX&#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cAAACYAAAAAAAAAAAAAAAxAAAAS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ZrwC4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OJdCx/v79rf8A&#10;/gD/AP4A/wD+AP///gD///4A/wD/AP8A/iALBwe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kAAAD6AAAA&#10;AAAAAAAAAAB9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V4Q&#10;uwAAIABJREFU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AAAAAAAAAAAAAAAAAAAAAAAAAAAAAAAAAAAAAAAAAAAA&#10;AAAAAAAAAAAAAAAAAAAAAAAAAAAAAAAAAAAAAAAAAAAAAAAAAAAAAAAAAAAAAAAAAAAAAAAAAAAA&#10;AAAAAAAAAAAAAAAAAAAAAAAAAAAAAAAAAAAAAK3WKRkCAwDXAAD+D////wD/AP4AAAD+AP8A/gD/&#10;AP8AAP/+AP///kxWKuW1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AAAAGcAAAAAAAAAAAAAAET////AAAAABQAA&#10;AAUAAAD8AAAA+QEBAf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ZKGb///2Z&#10;/wD+AAAA/wD/AP4A///+AAAA/wD/AP4AAAAA8xXo5RJBQQD8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Bizs7MrmZmZqQwMDAMG&#10;BgYAFxcX2YuLi4wAAAAAAAAAAAAAAAAAAAAAAAAA+wAAAPoAAAD3AAAA8wAAAPEAAADxAAAA8QAA&#10;AO8BAQH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jr6Ho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TQAA&#10;AN0AAAD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8AAi/ZI8D+AP49AAD/AP///gD/AP4AAAD/AAAAAAAAAAAA&#10;/gABeVgp5I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wIAAAAb&#10;AAAAIgAAABwAAAAJAAAAAAAAAACDg4Ng4uLiOwAAAAAAAAAAWVlZiEJCQt0AAAAAAAAAAAAAAAAA&#10;AAAAAAAAAAAAAAAAAAAAAAAAAAAAAAAAAAAAAAAAAAAAAPIAAADuAAAA7QAAAO4AAADrAQEB9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KEyIMAACAASURB&#10;VAAAAAAAAAAAAAAAAAAAAAAAAAAAAAAAAAAAAAAAAAAAAAAAAAAAAAAAAAAAAAAAAAAAAAAAAAAA&#10;AAAAAAAAAAAAAAAAAAAAAAAAAAAAAAAAAAAAAAAAAAAAAAAAAAAAAAAAAAAAAAAAAAAAAAAAAAAA&#10;AAAAAAAAAAAAAAAAAAALAAAAywAAACkAAAAAAAAAAAAAAHIAAAC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fX9I0BAAFyAAAAAAAAAAAAAAAAAAAAAAAAAAAAAAAAAAAA/wAA/0iIKQy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AZgAAAGMAAAAXAAAA1AAAAC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MAAAApAAAAAAAAAAAAAAC0AAAAk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32PZWAf//cgAAAAAAAAAAAAAAAAAAAAAAAAAAAAAAAAAA&#10;AAAAAQB9iCgMu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mQAAAGMAAAACAAAAAAAAALk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al3U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c&#10;AAAAowAAAAAAAAAAAAAA5AAAADAAAAD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dTzKv8DAsoA&#10;AAALAAAAAAAAAAAAAAAAAAAAAAAAAAAAAAAAAAAAsgcoClGBAQ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Dd&#10;AAAADQAAAJ4AAACZAAAA3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Xc1Gb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mAAAAzgAAAAsAAAAAAAAA/QAAAEAAAAD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9vtDvn8B8sAAAEmAAAAAAAAAAAAAAAAAAAAAAAAAAAAAAAA&#10;AAAA3Af4+jWBMRH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AAAPwAAAD4AAAAAAAAAAAAAAASAAAA&#10;LwAAAL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AAAAMcAAAAwAAAAAAAA&#10;AAAAAAB7AA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wF42PatAAAAUQAAAAAAAAAAAAAA&#10;AAAAAAAAAAAAAAAAAAAAAPb/AP84iSkM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2AAAAaQAAAFcAAAAIAAAARgAAAL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MAAAAMAAAAAAAAAAAAAAAuwAAAI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df1df8BAVEAAAAAAAAAAAAAAAAAAAAAAAAAAAAAAAAAAAAAAAABZIkpC9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AAAAtQAAAEAAAAAAAAAA+AAAAJsAAAD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Sxma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wAAAGsAAAAAAAAAAAAAAOkA&#10;AABd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jY80L/AQGHAAAAAAAAAAAAAAAAAAAAAAAA&#10;AAAAAAAAAAAAAAAA/5KIKQq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sA&#10;AAArAAAA2gAAAHIAAAAbAAAAZgAAAP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8AAACg&#10;AAAAAAAAAAAAAAD/AAAAWwAAAO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70/Yd/f//qQAAAAIA&#10;AAAAAAAAAAAAAAAAAAAAAAAAAAAAAAAAAADF7vULd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6wAAAB0AAAD6AAAA/wAAAAAAAAAAAAAAHwAAAO0AAAD0AAAAAAAAAAAA&#10;AAAAAAAAAAAAAAAAAAAAAAAAAAAAAAAAAAAAAAAAAAAAAAAAAAAAAAAAAAAAAAAAAAAAAAAAAAAA&#10;AAAAAAAAAAAAAAAAAAAAAAAAAAAAAAAAAABv88V+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AAAAAwAAAAAAAAAAAAAAIQAAAC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dv/B/4D/6wAAAAUAAAAAAAAAAAAAAAAAAAAAAAAAAAAAAAAAAAA6AL/AFWa&#10;NAH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P8AAAAE&#10;AAAAUgAAALwAAADgAAAAp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zzg8E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AAAAswAA&#10;ABwAAAAAAAAAAAAAALgAAAC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v79pD/AQA2AAAA&#10;AAAAAAAAAAAAAAAAAAAAAAAAAAAAAAAA/AH+AlaGKgv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A2gAAAK0AAABDAAAA5wAAAK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KUAAAAyAAAAAAAAAAAAAADTAAAAVwAAAPwAAAAAAAAAAAAAAAAAAAAAAAAAAAAA&#10;AAAAAAAAAAAAAAAAAAAAAAAAv+GQf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41/RgAAEAaAAAAAAAAAAAAAAAAAAAAAAAAAAAAAAAAAAAAAD/AQF0hysJ&#10;w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AAAATAAAAwAAAAFUAAAAfAAAA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JAAAATwAAAAAAAAAAAAAA6AAAAEwA&#10;AAD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tb1Mv4AAJgAAAAAAAAAAAAAAAAAAAAAAAAAAAAA&#10;AAAAAAAAAQD/qIgnCp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QAAABAAAAD/AAAAAAAAAAAAAAABAAAADAAAAP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tI5P8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wAAAHMAAAAAAAAAAAAAAPcAAABNAAAA4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HU8RL+&#10;AQCtAAAABwAAAAAAAAAAAAAAAAAAAAAAAAAAAAAAAAAAANT7+gtkAAE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AAA&#10;AAAPAAAAXgAAAGkAAAAeAAAAMAAAAN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xKlgo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cAAACVAAAAAAAAAAAAAAD/AAAAWwAAAM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8CBwMEpQAAACAAAAAAAAAAAAAAAAAAAAAAAAAAAAAAAAAA&#10;AADyAQADU4wv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AAAAOQAAACSAAAAKQAAANYAAAD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AAAAqgAAAAMAAAAAAAAA&#10;AAAAAHcAAAC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jY9ngBAABIAAAAAAAAAAAAAAAA&#10;AAAAAAAAAAAAAAAAAAAAAP8BAF6IKAj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AAAAK4AAACY&#10;AAAAyA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6Woc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AtAAAAA4AAAAAAAAAAAAAAJsAAAC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fX9joBAP+CAAAAAAAAAAAAAAAAAAAAAAAAAAAAAAAAAAAAAAEAAIaIKAu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xQAAABUAAAAAAAAAAAAAAAAAAAAAAAAAAAAAAAAAAAAAAAAA&#10;AAAAAAAAAAAA////CAAAADUAAAAtAAAA1gAAAMoBAQH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ntII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gAAALIAAAAfAAAAAAAAAAAA&#10;AAC8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40vARAAD/pwAAAAMAAAAAAAAAAAAA&#10;AAAAAAAAAAAAAAAAAAAAAAC83CgKf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AAAAZwAAAF0AAACTAAAAhgAAAAAAAAAAAAAAAP///xkAAACUAAAACAAAAO4AAABKAAAA&#10;+////3ABAQH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Ci&#10;AAAANgAAAAAAAAAAAAAA1gAAAFUAAAD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AQAFBZsA&#10;AAAeAAAAAAAAAAAAAAAAAAAAAAAAAAAAAAAAAAAA4vsC/VmrAQH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8AAAA0AAAAYQAAAFsAAAAAAAAAAAAAAOsAAAA3AAAA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31/VnAQAAmAAAAAAAAAAAAAAAAAAAAAAAAAAAAAAAAAAAAPz+&#10;AgE7iicKy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SAAAAjAAAAKgA&#10;AACaAAAA4AAAAAAAAAAA////EQAAAIwAAAD5AAAAAAAAAAAAAAAAAAAAAAAAAAAAAAAAAAAACQAA&#10;AHcBAQH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pi7QAA&#10;IABJREFU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dAAAA5QAAALwAAABbAAAA&#10;AAAAAAAAAAD5AAAATgAAAN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tbzLAEAAJAAAAAA&#10;AAAAAAAAAAAAAAAAAAAAAAAAAAAAAAAAAAH/eoonCs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4AAAAiAAAAegAAAOAAAAAAAAAAAAAAAAAAAABQAAAADgAAAAAA&#10;AAAAAAAAAAAAAAAAAAAAAAAAAAAAAAAAAAAK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wAA&#10;AKEAAAALAAAAAAAAAAAAAAAAAAAAAAAAAF4AAAD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rZ/MVAAAgAElE&#10;QVQAAAAAAAAAAAAAAH/M/wr+AQKoAAAACAAAAAAAAAAAAAAAAAAAAAAAAAAAAAAAAAEAALkHJwuN&#10;AAAAAAAAAAAAAAAAAAAAAAAAAAAAAAAAAAAAAAAAAAAAAAAAAAAAAAAAAAAAAAAAAAAAAAAAAAAA&#10;AAAAAAAAAAAAAAAAAAAAAAAAAAAAAAAAAAAAAAAAAAAAAAAAAAAAAAAAAAAAAAAAAAAAAAAAAAAA&#10;AAAAAAAAAAAAAAAAAAAAAAAAAAAAAAAAAAAAAAAAAAAAAAAAAAAAAAAAAACA/3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7AAAAowAAALwUFBQNAAAATQAAAOsAAAAAAAAAAAAAAAAAAAAAAAAAAAAAAAAAAAAA&#10;AAAA7QAAAET///8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wAAAABAAAAAAAAAAAAAAAAAAAAAAAAAAAA&#10;AA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6C/aOAAAAKwAAAAAAAAAAAAAAAAAA&#10;AAAAAAAAAAAAAAAAAOkB/P9fgQE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wAAAMQAAABcAAAALLa2tjsAAAD9AAAAAAAAAAAAAAAAAAAA&#10;AAAAAAAAAAAAAAAAAAAAAAAAAAAAAAAA/gAAAD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185VY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AAAAAAAAAAAAAAAAAAAAAAAAAAA/AA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Nf2U/8AAGcAAAAAAAAAAAAAAAAAAAAAAAAAAAAAAAAAAAAAAAD/XoYtDO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zQAA&#10;AGwAAAAmNTU1HwAAAP4AAAAAAAAAAAAAAAAAAAAAAAAAAAAAAAAAAAAAAAAAAAAAAAAAAAD5AAAA&#10;L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tm7j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AAAAAAAAAAAAAAAAAAAAAAAAAAAAAAC0&#10;AAAA9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vW9x//Af+cAAAAAAAAAAAAAAAAAAAAAAAAAAAA&#10;AAAAAAAAAAABAYmIKQy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gAAAA0AAAAlQAAAPIAAAAeAAAA+QAAAAAAAAAAAAAAAAAA&#10;AAAAAAAAAAAAAAAAAAAAAAAAAAAAAAAAAPoA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QAAAAoAAAAAAAAA&#10;AAAAAAAAAAAAAAAA1gAAAG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8E/QH+pgH/ABAAAAAA&#10;AAAAAAAAAAAAAAAAAAAAAAAAAAAAAADJ7vQJ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AVgEBAXoB&#10;AQFdAQEBaQEBAWkBAQFpAAAAAAAAAAAAAAAAAAAAAAAAAAAAAAAAAAAA+QAAAB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X97bw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IAAACfAAAAAAAAAAAAAAAAAAAA1gAAAGgAAAA1AAAA6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kX9oAAAAA6AAAAAAAAAAAAAAAAAAAAAAAAAAAAAAAAAAAA8gQBAlmaNAH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0DAwOpAAAAALu7u83///+X////l////5cBAQFpAAAAAAAAAAAA&#10;AAAAAAAAAAAAAAAAAAD9AAAA/P///w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RWOS4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CqAAAADwAAAAAA&#10;AAAAAAAAhgAAACsAAACZAAAA9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jY80IAAQB6AAAAAAAA&#10;AAAAAAAAAAAAAAAAAAAAAAAAAAAAAAD/AWaEKAn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J/f39&#10;uAAAAABCQkLNAAAAAAAAAAAAAAAAAAAAAAAAAAAAAAAAAAAAAAAAAAAAAAAAAAAAAQAAAAoBAQH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wAAADMAAAAAAAAAAAAAAME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5&#10;2/MVAP8CpAAAAAEAAAAAAAAAAAAAAAAAAAAAAAAAAAAAAAD/AQCdiCoKq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QAAABJAAAAAAMDA2YBAQFpAQEBaQEBAWn///+XAAAAAAAAAAAAAAAAAAAA&#10;AAAAAAAAAAAGAAAA8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sAAABtAAAAAAAAAAAAAADqAAAAWQAAAP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Af/8Ap8AAAAZAAAAAAAAAAAAAAAAAAAAAAAAAAAA&#10;AAAAAP8A1/35Cm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c3Nz8DA&#10;wMgAAAAA////lwAAAAAAAAAAAAAAAAAAAAAAAAAAAAAAAAAAAAcAAAD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V7MMl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A&#10;mQAAAAAAAAAAAAAAAAAAAFsAAAD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51/dv&#10;AAAASwAAAAAAAAAAAAAAAAAAAAAAAAAAAAAAAAAAAPn/Af9XjC8B9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De3t4x2NjYNPX19Z0BAQFpAAAAAAAAAAAAAAAAAAAAAAAA&#10;AAAAAAAAAAAABQA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MAAAArAAAAAAAAAAAAAACbAAAA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tb1Mv4B/4oAAAAAAAAAAAAAAAAAAAAAAAAAAAAAAAAAAAAAAP8AcokqDNMAAAAA&#10;AAAAAAAAAAAAAAAAAAAAAAAAAAAAAAAAAAAAAAAAAAAAAAAAAAAAAAAAAAAAAAAAAAAAAAAAAAAA&#10;AAAAAAAAAAAAAAAAAAAAAAAAAAAAAAAAAAAAAAAAAAAAAAAAAAAAAAAAAAAAAAAAAAAAAAAAAAAA&#10;AAAAAAAAAAAAAAAAAAAAAAAAADcs8no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ABoaGuE3&#10;NzfJCgoK+gAAAAAAAAAAAAAAAAAAAAAAAAAAAAAAAAAAAAAAAAAFAAAAx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AAAA1QAAAAgAAAAAAAAA6gAA&#10;ACkAAAD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bY6w0C/wnNAAABJQAAAAAAAAAAAAAA&#10;AAAAAAAAAAAAAAAAAAAAAK+IKApTAAEB/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igAAABkAAAD0AAAAAAEBAWn///+XAAAAAAAAAAAAAAAAAAAACQAAAPQB&#10;AQF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SMx/g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gAAAAgAAAAAAAAAAAAAAHEAAAD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wqUAAABJQAAAAAAAAAAAAAAAAAAAAAAAAAAAAAAAAABAOP5/fxkAAE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Kvt7e0RwcHB&#10;MfLy8gn///+XAAAAAAAAAAAAAAAAAAAAAAAAAAkAAAC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jtXWs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UAAABXAAAAAAAAAAAAAAC9&#10;AAA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9j0XAAAAF4AAAAAAAAAAAAAAAAA&#10;AAAAAAAAAAAAAAAAAAD+/wEBWo8sD+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4H5+fkXp6ek4y8vLLAAAAAAAAAAAAAAAAAAAAAAAAAATAAAA&#10;yAEBAc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igAAAAAAAAAAAAAA/wAAAHQ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XW+CUB/wGX&#10;AAAAAAAAAAAAAAAAAAAAAAAAAAAAAAAAAAAAAAD/AICJJwr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xlpaWnvPz870/Pz/rAAAACAAA&#10;AAAAAAAHAAAAHQAAANIBAQG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h35Fw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oAAAC1AAAAAAAAAAAAAACjAAAA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mzP8FEgv2xQAAADUAAAAAAAAAAAAAAAAAAAAAAAAAAAAAAAAAAAHA&#10;3SgJRKsBAf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0QAAABVAAAAAwAAAP8AAACvAQEBt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iy9k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0AAA&#10;AC0AAAAAAAAA+gAAACYAAAD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jX9X8AAACAAAAA&#10;AAAAAAAAAAAAAAAAAAAAAAAAAAAAAAAA7QMCAS+FJwr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QAAAP//&#10;///eAQEB6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4AAAAtAAAAAAAAAAAAAACTAAAA4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42fU1AAAAfQAAAAAAAAAAAAAAAAAAAAAAAAAAAAAAAAAAAAD/AABhhScK5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IAAADFAAAAvgEBAe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DLAAAAMwAAAAAAAAD1&#10;AAAAHwAAAO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zP8K+Qv1zwAAASYAAAAAAAAAAAAAAAAA&#10;AAAAAAAAAAAAAAAA//+RiCoM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LAAAAjAAAAL0AAAC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GRJ9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ADMAAAAAAAAAAAAAAJcAAAD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kL9okAAAEmAAAAAAAAAAAAAAAAAAAAAAAAAAAAAAAAAAAA1AcJC3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UAAABpAAAAr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DDAAAAOwAAAAAAAAD5AAAAIQAAAO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41/RGAAABuQAAAAAAAAAAAAAAAAAAAAAAAAAAAAAAAAAAAPv/Av81&#10;iScM0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IqMs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AAAWgAA&#10;AOAAAADvAAAA8QAAAPEAAAD0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wAA&#10;AMAAAAAAAAAAAAAAAJYAAAB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dTxEgcDBNMAAAAaAAAA&#10;AAAAAAAAAAAAAAAAAAAAAAAAAAAAAP//eIgqDI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LoAAABEAAAAAAAAAAAAAAAAAAAAAAAAAP8AAADyAAAA8QAAAPEAAADxAAAA8QAA&#10;APEAAADxAAAA8gAAAPEAAADxAAAA8QAAAPEAAADxAAAA8QAAAPEAAADxAAAA8gAAAP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CA8iR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3AAAASAAAAAAAAAD8AAAAJAAAAO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42PSoAP8BVwAAAAAAAAAAAAAAAAAAAAAAAAAAAAAAAAD/AMTdKQpAqwEB&#10;/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2gaeQAACAASURBVAAAAAAA&#10;AAAAAAAAAAAAAAAAAAAAAAAAAAAAAAAAAAAAAAAAAAAAAAAAAAAAAAAAAAAAAAAAAAAAAAAAAAAA&#10;AAAAAAAAAAAAAAAAAAAAAAAAAAAAAAAAAAAAAAAAAAAAAAAAAAAAAAAAAAAAAAAAAAAAKAAAANcA&#10;AAAAAAAAAAAAAKAAAABh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B41/ZZAAD/pgAAAAAA&#10;AAAAAAAAAAAAAAAAAAAAAAAAAAAAAPQAAgIviCcJ3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N4AAAAAAAAAAAAAAHYAAAC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UAAABqAAAAAAAAAAAAAAAuAAAA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tv2HAH9/9MB/wAQAAAAAAAAAAAAAAAAAAAAAAAAAAAAAAAAAP8AZYgqC5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gAAACUAAAAAAAAAvAAAAE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PdFG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5AAAAAsAAAAAAAAA&#10;vwAAAE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wL52Pa5AAAARAAAAAAAAAAAAAAAAAAAAAAAAAAA&#10;AAAAAAAAALOIKApPAAE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AE86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MAAAALAAAAAAAAAAAAAAC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j3&#10;awAAAEQAAAAAAAAAAAAAAAAAAAAAAAAAAAAAAAAAAADrAvz/ZQABA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0AAAAAAAAAAAAAAAcAAAA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AbAAAAAAAAAAAAAAA4QAAAL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ba8ykBAP+KAAAAAAAAAAAAAAAAAAAAAAAAAAAAAAAAAAAAAAH/AGaGLQz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0A&#10;AAAgAAAAAAAAAAAAAACU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mzP8FAv0CowAAAAgAAAAAAAAAAAAA&#10;AAAAAAAAAAAAAAAAAAAAAACghyoLs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w0Y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AAAAAAAAAAAAAAD2AAAAn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z2fQAAADMAAAAAAAAAAAAAAAAAAAAAAAAAAAAAAAAAAADhBwT4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z884V//8FN/39&#10;ACcCAgAdAQEBCgEBAQr9/f8CAQEA/wAAAe3///3mAgIB1P7+/tUQEC/fAAAAHgAAAOAAAAABAAAA&#10;AAAAAJoAAAB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nV9jf/Av/FAAAAAwAAAAAAAAAAAAAAAAAAAAAAAAAA&#10;AAAA////AkCJKgn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QAAAKEAAADwAAAAAAAAAAAAAAAAAAAACgAAAOUBAQF7AAAAAAAAAAAAAAAAAAAAAAAAAAAA&#10;AAAAAAAAAAAAAAAAAAAAAAAAAADSpQinAAAgAElEQVQAAAAAAAAAAAAAAAAAAAAAAAADAAAAqwAA&#10;AFEAAADUAAAAPQAAAP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vLUO/7+/z4BAQJJAAD/Lv//AAkBAQX7BAQJCQAA/gIAAAEA////AAEBAAAAAAAAAAABAP7+&#10;+/7+/vv4///9AQEB/gXu7vLzq6u2Eba2vgDAwMgAAAAANgAAAM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00f8LBAb1&#10;zwAAASUAAAAAAAAAAAAAAAAAAAAAAAAAAAAAAAD/AAGMiSkK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9YAAAAUQAAAO0AAAAAAAAAAAAAAAAAAAAA&#10;AAAAEgAAAIoBAQHOAAAAAAAAAAAAAAAAAAAAAAAAAAAAAAAAAAAAAAAAAAAAAAAAAAAAAAAAAAAA&#10;AAAAAAAAAQAAAJYAAABoAAAA4wAAADoAAAD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MNBgM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PDUdgEBAHIAAAQJBAQIDAICBwICAgUAAQEDAP///wAA&#10;AP8AAAD/AAAAAAD///8AAAD/AAAA/wD///8AAAD/AAAAAAAAAP8A/v7+AAAA/AD+/vwA8PDtAAcH&#10;BP8GBgWsAQEBoQ8PLb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nW9Zb/AQBpAAAAAAAAAAAAAAAAAAAAAAAAAAAAAAAAAAAA&#10;0/UECjWTJQH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5kAAAABAAAA/AAAAAAAAAAAAAAAAAAAAAAAAAAQAAAAyAEBAZIAAAAAAAAAAAAAAAAAAAAA&#10;AAAAAAAAAAAAAAAAAAAAAAAAAAAAAAAAAAAAAAAAAAAAAAB8AAAAgwAAAO8AAAA8AAAA1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fAAAADgAAAPwAAAAAAAAAAAAAAAAAAAAAAAAA&#10;AAAAAPAAAAA4////AgAAAAAAAAAAAAAAAAAAAAAAAAAAAAAAAAAAAAAAAAAAAAAAAAAAAAAAAAAA&#10;AAAAYgAAAIMAAAD4AAAATQAAAN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Ly15gFBQuEDAwhAgYGEwoBAQMAAAAAAAAAAAAAAAAAAAD/AAAAAAAAAAAAAAAAAAAAAAAAAAAA&#10;AAD/AAAA/wAAAAAAAAAAAAAAAAAAAAAAAAAAAAAA/wAAAAAAAAAAAAAAAAAAAAAAAgIFAAMDCQ8D&#10;Awsi//8Ehu/v0vbw8NN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dfyEwH+AJ4AAAAAAAAAAAAAAAAAAAAAAAAAAAAAAAAAAAAAAP//fYknDN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QAAAAGAAAAAAAA&#10;AAAAAAAAAAAAAAAAAAAAAAAAAAAAAAAAAPwAAAAlAAAAAAAAAAAAAAAAAAAAAAAAAAAAAAAAAAAA&#10;AAAAAAAAAAAAAAAAAAAAAEwAAACaAAAA/gAAAFgAAAD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zIM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Hx2ZIFBQ1bBwcVE///AAAAAAAAAAAAAAAA&#10;AAAAAAAAAAAAAAAAAAD///8AAAAAAAAAAAAAAAAAAAAAAAAAAAAAAAAA////AAAAAAAAAAAAAAAA&#10;AAAAAAAAAAAAAAD/AP///wAAAAAAAAAAAAAAAAAAAAAAAAD/AAMDBwYFBQoJAQEDhPDw0/bw8NN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QAAAAYAAAAAAAAAAAAAAAA&#10;AAAAAAAAAAAAAAAAAP8AxN0pC4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AAAA/QAAAAAAAAAAAAAAAAAAAAAAAAAAAAAAAAAAAAAA&#10;AAAKAAAADAAAAAAAAAAAAAAAAAAAAAAAAAAAAAAAAAAAAAAAAAAAAAAAAAAAADgAAACqAAAAAwAA&#10;AGoAAAC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itrE8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UAAAD7&#10;AAAAAAAAAAAAAAAAAAAAAAAAAAAAAAAAAAAAAAAAAAMAAAAOAAAAAAAAAAAAAAAAAAAAAAAAAAAA&#10;AAAAAAAAAAAAAAAAAAAnAAAAtAAAAAkAAACBAAAAm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QAAAPsBAQFpAQEBaQEBAWkAAAAAAAAAAAAAAAAAAAAAAAAA/AAAABUAAAAA&#10;AAAAAAAAAAAAAAAAAAAAAAAAAAAAAAAAAAAAGgAAALkAAAATAAAAmwAAAI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1wA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EBX////5f///+X////&#10;lwEBAWkAAAAAAAAAAAAAAAAAAAD9AAAAAwAAAAAAAAAAAAAAAAAAAAAAAAAAAAAAAAAAAA8AAAC2&#10;AAAAHwAAALIAAABq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rZVu&#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L///+kAAAAAAAAAAAAAAAAAAAAAAAAAAAAAAAAAAAAAAAAAAcAAADvAAAA&#10;AAAAAAAAAAAAAAAAAAAAAAAAAAAHAAAArwAAAC8AAADHAAAAWQAAAP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oAAAAFAAAAAAEBAWn///+XAAAAAAAAAAAAAAAAAAAAAAAAAP0AAAD0AAAAAAAAAAAA&#10;AAAAAAAAAQAAAI4AAABWAAAA5gAAAEgAAAD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TY7/QAAIABJREFU&#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QAAAPsAAAAAAAAAAAAAAAAAAAAA&#10;AAAAAAAAAAAAAAAAAAAA+QAAAOYAAAAAAAAAAAAAAAAAAAB0AAAAbwAAAPIAAABIAAAA4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AAAA/QAAAAD///+XAAAAAAAAAAAAAAAAAAAAAAAAAAoAAADiAQEB7wAAAAAAAAAA&#10;AAAAXQAAAIoAAAD6AAAATwAAA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fwAAADLAAAADwEBAWkAAAAAAAAAAAAAAAAAAAAAAAAA&#10;DQAAAL4AAAAAAAAAAAAAAEYAAACeAAAA/wAAAFw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JZUYw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cAAAAw////lwAAAAAAAAAAAAAAAAAAAAAAAADxAAAAxgAAAAAAAAA0AAAArgAAAAQAAABuAAAA&#10;q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tPai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QAAABFAAAAvQAA&#10;AOsAAAD/AAAAAAAAAAAAAAAAAAAAAAAAAAAAAAAAAAAAAAAAAAAAAAAAAAAAAAAAAAAAAAAAAAAA&#10;AAAAAAAAAAAAAAAAAAAAAAAAAAAAAAAAAAAAAAAAAAAAAAAAAAAAAAAAAAAAAAAAAAAAAAAAAAAA&#10;AAAAAAAAAAAAAAAAAAAAAAAAAAAAAAAAAAAAAAAAAAAAAAAA////WAAAAFIAAADsAAAAAAAAAAAA&#10;AAAUAAAAhgEBAdAAAAAkAAAAxgAAABUAAACIAAAA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gAAACEAAAAAAAAA8QAAANoAAADaAAAA2QAAANoAAADaAAAA2wAAAPQAAAAAAAAAAAAA&#10;AAAAAAAAAAAAAAAAAAAAAAAAAAAAAAAAAAAAAAAAAAAAAAAAAAAAAAAAAAAAAAAAAAAAAAAAAAAA&#10;AAAAAAAAAAAAAAAAAAAAAAAAAAAAAAAAAAAAAAAAAAAAAAAAAAAAAAAAAAAAAAAAAAAAAAAAAAAA&#10;////cAAAAEUAAADzAAAAEAAAAIwBAQG8AAAAFgAAAMYAAAAjAAAAogAAAGA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VUbY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IAAAA+AAAAN8AAAAjAAAABgAAAAAA&#10;AAAAAAAAAAAAAAAAAAAAAAAA5gAAANkAAADaAAAA2gAAANoAAADaAAAA3wAAAPsAAAAAAAAAAAAA&#10;AAAAAAAAAAAAAAAAAAAAAAAAAAAAAAAAAAAAAAAAAAAAAAAAAAAAAAAAAAAAAAAAAAAAAAAAAAAA&#10;AAAAAAAAAAAAAAAAAAAAAAAAAAAAAAAAAAAAAAAAAAAA////IwAAADAAAADEAQEB6QAAAAwAAADA&#10;AAAAMwAAALgAAABO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JDeDg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gAAAEkAAABrAAAAlgAAAAMAAAAeAAAAJgAAACcAAAAmAAAAJgAAACYAAAAeAAAAAQAAAAAA&#10;AAAAAAAAAAAAAAAAAAD8AAAA3gAAANoAAADaAAAA2gAAANkAAADaAAAA5wAAAP8AAAAAAAAAAAAA&#10;AAAAAAAAAAAAAAAAAAAAAAAAAAAAAAAAAAAAAAAAAAAAAAAAAAAAAAAAAAAAAAAAAAAAAAAAAAAA&#10;AAAAAAAAAAAAAAAAAAAAAAAAAAAGAAAAswAAAEYAAADLAAAAQgAAAP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YAAABJAAAA5QAAAJ0AAAAAAAAA/QAAAN8AAADfAAAAuQAAAAAAAAAA&#10;AAAAAAAAAAkAAAAkAAAAJgAAACYAAAAmAAAAJgAAACcAAAAmAAAAJgAAAAAAAAAAAAAAAAAAAAAA&#10;AAD1AAAA2gAAANoAAADZAAAA2gAAANoAAADaAAAA8QAAAAAAAAAAAAAAAAAAAAAAAAAAAAAAAAAA&#10;AAAAAAAAAAAAAAAAAAAAAAAAAAAAAAAAAAAAAAAAAAAAAgAAAJ0AAABGAAAA3AAAAEsAAAD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QAAAEoAAABsAAAA&#10;lQAAAAAAAAAAAAAAAAAAAAAAAAAAAAAAAAAAAAAAAAAAAAAAAAAAAAAAAAAAAAAAAAAAAAAAAAAA&#10;AAAAAAAAABMAAAAlAAAAJgAAACYAAAAnAAAAJgAAACUAAAAJAAAAAAAAAAAAAAAAAAAAAAAAAAAA&#10;AADqAAAA2QAAANoAAADaAAAA2gAAANoAAADdAAAA+QAAAAAAAAAAAAAAAAAAAAAAAAAAAAAAAAAA&#10;AAAAAACJAAAAdgAAAOoAAAA5AAAA3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CdOtL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gAAAMkAAADmAAAAIwAAAPgAAAAAAAAAAAAAAAAAAAAAAAAAAAAA&#10;AAAAAAAAAAAAAAAAAAAAAAAAAAAAAAAAAAAAAAAAAAAAAAAAAAAAAAAAAAAAAAAAAAAAAAAAAAAA&#10;AAAAAAAAAAACAAAAGwAAACYAAAAnAAAAJgAAACYAAAAmAAAAIQAAAAIAAAAAAAAAAAAAAAAAAAAA&#10;AAAA/gAAAOAAAADaAAAA2gAAANoAAADZAAAA2gAAAOQAAABtAAAAkAAAAPQAAAA/AAAAz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QAAAEsAAADmAAAAnAAAAAAAAAAAAAAAAAAAAAAAAAAAAAAAAAAAAAAAAAAAAAAAAAAAAAAA&#10;AAAAAAAAAAAAAAAAAAAAAAAAAAAAAAAAAAAAAAAAAAAAAAAAAAAAAAAAAAAAAAAAAAAAAAAAAAAA&#10;AAAAAAAAAAAAAAAAAAAAAAAAAAAAAAAAAPkAAADXAAAAsQAAAIsAAABlAAAAPwAAABgAAAAQAAAA&#10;NQAAAFsAAACBAAAAqAAAAM4AAAAAAAAAAAAAALUAAAC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jZIX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AAAAAIgAAAD4AAAAAAAAAAAAAAAA&#10;AAAAAAAAAAAAAAAAAAAAAAAAAAAAAAAAAAAAAAAAAAAAAAAAAAAAAAAAAAAAAAAAAAAAAAAAAAAA&#10;AAAAAAAAAAAAAAAAAAAAAAAAAAAAAAAAAAAAAAAAAAAAAAAAAAAAAAAAAAAAAAAAAAAAAAAAAAAA&#10;AAAAAAAAAAAAAAAAAAAAAAAAAAAAAAAAAPEAAADMAAAAzAAAAAAAAAAAAAAAAAAAAFoAAAClAAAA&#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DUmW6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AAAAEwAAADnAAAAmwAAAAAAAAAAAAAAAAAAAAAAAAAAAAAAAAAAAAAAAAAAAAAAAAAAAAAAAAAA&#10;AAAAAAAAAAAAAAAAAAAAAAAAAAAAAAAAAAAAAAAAAAAAAAAAAAAAAAAAAAAAAAAAAAAAAAAAAAAA&#10;AAAAAAAAAAAAAAAAAAAAAAAAAAAAAAAAAAAAAAAAAAAAAAAAAAAAAAAAAAAAAAAAAAAAAAAAAAAA&#10;AAAAAAAAAAAAAAAAAAAAAAAAAAAA1AAAAAAAAAA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AAAAAIgAAAD4AAAAAAAAAAAAAAAAAAAAAAAAAAAAAAAAAAAA&#10;AAAAAAAAAAAAAAAAAAAAAAAAAAAAAAAAAAAAAAAAAAAAAAAAAAAAAAAAAAAAAAAAAAAAAAAAAAAA&#10;AAAAAAAAAAAAAAAAAAAAAAAAAAAAAAAAAAAAAAAAAAAAAAAAAAAAAAAAAAAAAAAAAAAAAAAAAAAA&#10;AAAAAAAAAAAAAAAAAAAAAAAAAAAAAAAAAAAAAAAAAAAAAAAAAADZAAAA/QAAACs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fFeJE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zAAAATAAAAOgA&#10;AACbAAAAAAAAAAAAAAAAAAAAAAAAAAAAAAAAAAAAAAAAAAAAAAAAAAAAAAAAAAAAAAAAAAAAAAAA&#10;AAAAAAAAAAAAAAAAAAAAAAAAAAAAAAAAAAAAAAAAAAAAAAAAAAAAAAAAAAAAAAAAAAAAAAAAAAAA&#10;AAAAAAAAAAAAAAAAAAAAAAAAAAAAAAAAAAAAAAAAAAAAAAAAAAAAAAAAAAAAAAAAAAAAAAAAAAAA&#10;AAAAAAAAAAAAAAAAAAAA+QAAANwAAAATAAAAF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KKC&#10;Lw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AAAAAAiAAAAPcAAAAAAAAAAAAAAAAAAAAAAAAAAAAAAAAA&#10;AAAAAAAAAAAAAAAAAAAAAAAAAAAAAAAAAAAAAAAAAAAAAAAAAAAAAAAAAAAAAAAAAAAAAAAAAAAA&#10;AAAAAAAAAAAAAAAAAAAAAAAAAAAAAAAAAAAAAAAAAAAAAAAAAAAAAAAAAAAAAAAAAAAAAAAAAAAA&#10;AAAAAAAAAAAAAAAAAAAAAAAAAAAAAAAAAAAAAAAAAAAAAAAAAAAAAAAAAAAAAAAA1QAAAAAAAAA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AAAATQAAAOgAAACaAAAAAAAAAAAAAAAA&#10;AAAAAAAAAAAAAAAAAAAAAAAAAAAAAAAAAAAAAAAAAAAAAAAAAAAAAAAAAAAAAAAAAAAAAAAAAAAA&#10;AAAAAAAAAAAAAAAAAAAAAAAAAAAAAAAAAAAAAAAAAAAAAAAAAAAAAAAAAAAAAAAAAAAAAAAAAAAA&#10;AAAAAAAAAAAAAAAAAAAAAAAAAAAAAAAAAAAAAAAAAAAAAAAAAAAAAAAAAAAAAAAAAAAAAAAAAAAA&#10;AAAAAAAAAADVAAAAAAAAAC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AAAAAAiQAAAPcAAAAAAAAAAAAAAAAAAAAAAAAAAAAAAAAAAAAAAAAAAAAAAAAAAAAA&#10;AAAAAAAAAAAAAAAAAAAAAAAAAAAAAAAAAAAAAAAAAAAAAAAAAAAAAAAAAAAAAAAAAAAAAAAAAAAA&#10;AAAAAAAAAAAAAAAAAAAAAAAAAAAAAAAAAAAAAAAAAAAAAAAAAAAAAAAAAAAAAAAAAAAAAAAAAAAA&#10;AAAAAAAAAAAAAAAAAAAAAAAAAAAAAAAAAAAAAAAAAAAAAAAAANUAAAAAAAAAK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OhWsBk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xAAAATgAAAOgAAACZAAAAAAAAAAAAAAAAAAAA&#10;AAAAAAAAAAAAAAAAAAAAAAAAAAAAAAAAAAAAAAAAAAAAAAAAAAAAAAAAAAAAAAAAAAAAAAAAAAAA&#10;AAAAAAAAAAAAAAAAAAAAAAAAAAAAAAAAAAAAAAAAAAAAAAAAAAAAAAAAAAAAAAAAAAAAAAAAAAAA&#10;AAAAAAAAAAAAAAAAAAAAAAAAAAAAAAAAAAAAAAAAAAAAAAAAAAAAAAAAAAAAAAAAAAAAAAAAAAAA&#10;AAAAAAAAAAAA1gAAAAA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UPiPQAAIABJREFUAAAA&#10;AH8AAAAAAAAAigAAAPcAAAAAAAAAAAAAAAAAAAAAAAAAAAAAAAAAAAAAAAAAAAAAAAAAAAAAAAAA&#10;AAAAAAAAAAAAAAAAAAAAAAAAAAAAAAAAAAAAAAAAAAAAAAAAAAAAAAAAAAAAAAAAAAAAAAAAAAAA&#10;AAAAAAAAAAAAAAAAAAAAAAAAAAAAAAAAAAAAAAAAAAAAAAAAAAAAAAAAAAAAAAAAAAAAAAAAAAAA&#10;AAAAAAAAAAAAAAAAAAAAAAAAAAAAAAAAAAAAAAAAAAAAAAAAAADaAAAA/QAAACsAAAAB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&#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KYHWM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gAAAAAAAACK&#10;AAAA9gAAAAAAAAAAAAAAAAAAAAAAAAAAAAAAAAAAAAAAAAAAAAAAAAAAAAAAAAAAAAAAAAAAAAAA&#10;AAAAAAAAAAAAAAAAAAAAAAAAAAAAAAAAAAAAAAAAAAAAAAAAAAAAAAAAAAAAAAAAAAAAAAAAAAAA&#10;AAAAAAAAAAAAAAAAAAAAAAAAAAAAAAAAAAAAAAAAAAAAAAAAAAAAAAAAAAAAAAAAAAAAAAAAAAAA&#10;AAAAAAAAAAAAAAAAAAAAAAAAAAAAAAAAAAAAAAAAAAAAAAAA1QAAAAAAAAA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AAABQAAAA6gAAAJ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VAAAAAAAAAC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&#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gAAAAAAAACKAAAA9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UAAAAAAAAA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Ig7V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AAABRAAAA6gAAAJ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QAA&#10;AAAAAAA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ZBKd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AAAAIsAAAD1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sAAAD8AAAAKwAAAAE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wAAAFEAAADr&#10;AAAAl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NsAAAAp&#10;AAAAGQAAAO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ZgAAAAAAAAAAAAAA5gAAAL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gF/AAAACwAAAAAAAAAAAAAAAAAAAAAA&#10;AAAAAAAAAP8A/2yPHQH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AAAAAIsAAAD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QAAAAAAAAA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dW9Z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oAAAApAAAAAAAAAAAAAACd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dnyKAABAGUAAAAAAAAAAAAAAAAAAAAAAAAAAAAAAAAA/wC3iSkMu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gAAAFIAAADsAAAA&#10;l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VAAAA&#10;AAAAAC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AAAAAAAAAAAAAAA/wAAAJ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QOIAAAAAwAAAAAAAAAAAAAAAAAAAAAAAAAAAAAA/v///n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gAAAFMAAADsAAAAl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QAAAAAAAAA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w1lAI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AAAADAAAAAAAAAAAAAAAo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n0AAAAAAAAAAAAAAAAAAAAAAAAAAAAAAAAAAAHz/Ab9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0AAAAAAAAAiwAAAP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sAAAD7AAAAKwAAAAE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tAAAAVAAAAOwAAAC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NoAAAAO&#10;AAAA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0AAAAAAAAA&#10;jAAAAP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gAAAAAAAAA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3CX78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AAAAVQAAAO0AAAC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AAAAAAAAAC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br&#10;haw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0AAAAAAAAAjAAA&#10;AP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UAAAAAAAAAK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AAAAVQAAAO4AAAC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QAAAAAAAAA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D/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QAAAAEAAACMAAAA8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wAAAD7AAAAK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kAAAD6AAAAAAAAAAAAAAAAAAAAAAAA&#10;AAAAAAAAAAAA8e7u7kkAAAA4AAAA7QAAAM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OSwU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oAAAAAAAAAAAAAAMgAAADgAAAAAAAAAAAA&#10;AAAAAAAAAAAAAAAAAAAAAAAAAAAAAAAAAAAAAAAAAAAAAAAAAAAAAAAAAAAAAAAAAAAAAAAAAAAA&#10;AAAAAAAAAAAAAAAAAAAAAAAAAAAAAAAAAAAAAAAAAAAAAAAAAAAAAAAAAAAAAAAAAAAAAAAAAAAA&#10;AAAAAAAAAAAAAAAAAAAAAAAAAAAAAAAAAAAAAAAAAAAAAAAAAAAAAAAAAAAAAAAAAAAAAAAAAAAA&#10;AAAAAAAAAAAAAAAAAAAAAAAAAAD/Af9YAAAAAAAAAAAAAAAAAAAAAAAAAAAAAAAAAAEAloExEf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sAAABVAAAA7gAAAJ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NkAAAAsAAAAHQAAAO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AAAPcAAAAAAAAAAAAAAAAAAAAAAAAAAAAAAAAAAAD46enpOAEBAQH///+4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BDLsB//j1AQH/CwAAAQAAAAEAAQABAAAA&#10;AQAAAAEJ/f4ERwAAAK8AAAAAAAAAAAAAAAAAAAAAAAAAAAAAAAAAAAAAAAAAAAAAAAAAAAAAAAAA&#10;AAAAAAAAAAAAAAAAAAAAAAAAAAAAAAAAAAAAAAAAAAAAAAAAAAAAAAAAAAAAAAAAAAAAAAAAAAAA&#10;AAAAAAAAAAAAAAAAAAAAAAAAAABVKee6AADnugAAAACu2ABb9/3pbAIBBRsBAAIQBgMPCgMBCgME&#10;AgkAAgEIAAQCBgD///8A/wD+AP7/+gD9//kA+P3t/fn87PUA//7X//38aFUs5d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gAAACoAAAArAAAAdQAAAAEAAACNAAAA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QAAACwAAAArAAAA4gAAAAAAAAAAAAAAAAAAAAAAAAAAAAAAAAAAAAAAAAAAAAAAAAAAAAAAAAAA&#10;AAAAAAAAAAAAAAAAAAAAAAAAAAAAAAAAAAAAAAAAAAAAAAAAAAAAAAAAAO8Somg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RAAAA8QAAAAAAAAAAAAAAAAAAAAAA&#10;AAAAAAAAAAAAAADn5+cZDQ0NAPLy8r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KgAAACsAAAArAAAAKwAAACsAAAAcAAAAAAAAAAAAAAAAAAAA/QAA&#10;AJ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AAAAAAAAACsAAAC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AAAAEBAQFp&#10;AAAAAAAAAAD///+XAAAAAAAAAAAAAAAA/v7+Ae7u7hkMDAz+8vLyu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1yYi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AAAAqAAAAKwAAACoAAAArAAAAKwAAAB4AAAAAAAAAAAAAAAAA&#10;AAAAAAAAAAAAAOIAAADVAAAAJQAAACQAAACMAAAA8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UAAAAAAAAAK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MAQEBWf///5cAAAAAAAAAAAEBAWn///+XAAAAAAAAAADf398X&#10;+fn5BxcXF87m5ub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2&#10;AQgD+gEAAQYAAAAAAAABAAEAAQAAAAEAAAABDvkP9kIAAAC4AAAAAAAAAAAAAAAAAAAAAAAAAAAA&#10;AAAAAAAAAAAAAAAAAAAAAAAAAAAAAAAAAAAAAAAAAAAAAAAAAAAAAAAAAAAAAAAAAAAAAAAAAAAA&#10;AAAAAAAAAAAAAAAAAAAAAAAAAAAAAAAAAAAAAAAAAAAAAAAAAAAAAAAAAAAAAAAAAAAAAAAAAAAA&#10;AAAAAAAAAAAAAAAAAAAAAAAAAAAAAAAAAAAAAABHJOn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38AAAAA&#10;AAAAAAAAAAAAAAAAAAAAAAAAAAAAAAAAAAAAAAALAAAAKQAAACsAAAArAAAAKwAAACsAAAAfAAAA&#10;AAAAAAAAAAAAAAAAAAAAAAAAAADjAAAA1QAAANUAAADVAAAA1gAAANYAAADzAAAAJgAAANkAAAD9&#10;AAAAn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AAAAAAAAAC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10;/6cAAAAAAAAAAAAAAAAAAAAAAAAAAAAAAAAAAAAA39/fHgMDAwAMDA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CWT8svjcbsBAAJLAAABAAAAAQABAAAAAAAB&#10;AAABAQAAAQBSAAAAu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ApAAAAKwAAACsAAAArAAAAKgAAACEAAAAAAAAAAAAA&#10;AAAAAAAAAAAAAAAAAOUAAADVAAAA1QAAANUAAADVAAAA1gAAAPIAAAAAAAAAAAAAAAAAAAAAAAAA&#10;AAAAAAAAAADeAAAA4gAAAB4AAAC+AAAARgAAAN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wAAAD6&#10;AAAAKgAAAAI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0AAAAAAAAAAAAAAAAAQEBaf///5cAAAAAAAAAAAAAAADo6OgfAgICABUV&#10;Fb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ErgEB&#10;AEsAAAEAAAEBAAAAAQABAAEAAAAAAAD/AVCq/1VpVgG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FYyHU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kAAAAtAAAAHQAAAO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fv////4AAAAAgEBAWf/&#10;//+XAAAAAAAAAAAAAAAA7+/vC/Pz8xQWFhb3kZGRyK6ur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6yAP8F/gEAAQIAAAAAAAABAAEAAQAAAAEAAAAAFSXm&#10;JjcAAAD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6DlfA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QAAAC0AAAArAAAA4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QAAAAaAAAAAAAAAAAAAAAAAAAAAAAAAADa2toeAQEBAAgICOAd&#10;HR3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QbjezN&#10;5HrBAQABQQAAAQAAAAAAAQABAAABAQAAAAEAAf8ATAAAAM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VAAAAAAAAACsAAAC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QAAACn///+XAAAAAAAAAAAAAAAA&#10;AAAAAOTk5B8QEBAA/f39w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L/ArEBAQFBAAEBAAAAAQABAAEAAAABAAAAAAAAAQFMAAAAe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3yZv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P8AtP4CA5AAAAEA&#10;AAAAAAAAAQABAAEAAAABAAAAAS3W5oQfKhp84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YM1iQ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B/v4kAAABAAAAAAAA&#10;AAAAAAAAAAAAAAAAAAAAAAH/z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MAAAAAAAAAAAAAAAAAAAAAAAAAAwAAACEAAAArAAAAKwAAACsAAAArAAAAKAAA&#10;AAcAAAAAAAAAAAAAAAAAAAAAAAAA9gAAANIAAADVAAAA1QAAANUAAADVAAAA4wAAAP4AAAAAAAAA&#10;AAAAAAAAAAAAAAAAAAAAAAAAAAAAAAAAAAAAAAAAAAAAAAAAAAAAAAAAAAAAAAAA+gAAAFUAAACn&#10;AAAAUwAAAMEAAABB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0ehN3R5YLYAQABKAAAAQAAAAEAAQEAAAAAAQAAAAEA/gEC&#10;SwAAAJ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EYAAAAxAAAAKwAAACoAAAApAAAACAAAAAAA&#10;AAAAAAAAAAAAAAAAAAD3AAAAzQAAANYAAADVAAAA1QAAANUAAADhAAAA/gAAAAAAAAAAAAAAAAAA&#10;AAAAAAAAAAAAAAAAAAAAAAAAAAAAAAAAAAAAAAAAAAAAAAAAAAAAAAAAAAAAAAAAAAAAAAAAAAAA&#10;AAAAAAAAAAAAAAAA+wAAAFkAAACjAAAAVwAAAMEAAABCAAAA1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7MAAQAoAAABAAAAAQABAAEAAAAAAAAAAQAA/wBMAAAAl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k&#10;AAAAmQAAAAAAAAAAAAAAAAAAAPgAAADPAAAA1QAAANUAAADVAAAA1QAAAOAAAAD+AAAAAAAAAAAA&#10;AAAAAAAAAAAAAAAAAAAAAAAAAAAAAAAAAAAAAAAAAAAAAAAAAAAAAAAAAAAAAAAAAAAAAAAAAAAA&#10;AAAAAAAAAAAAAAAAAAAAAAAAAAAAAAAAAAAAAAAAAAAAAAAAAAAAAAAAAAAA+wAAAFwAAAD8AAAA&#10;WwAAAMAAAABDAAAA1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EDtAIAAHUAAAAAAAABAAAAAQABAAEAAAABAAABAULR6IsLLxh19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KvxCmAAAgAElEQVQ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tGffGFecL8AEAARAA&#10;AAEAAAEBAAEAAAAAAAEAAAABBwcAA0MAAAC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EBgfwCAAO3AQECAAEBAgABAAIAAQADAAEAAwABAAIA/wACT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CArMBAAMAAQADAAEAAgABAAIA&#10;AQACAAEAAwABAAFM////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PqvS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c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9+/+5AQAC/QEAAgABAAMAAAECAAEBAgABAQIAAQAEGdznmj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TW90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wdcu7X6ZTFAv8BPgAA&#10;AQAAAAEAAQABAAAAAQAAAAAAAAMBTAAAAM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dsb&#10;HPz+/S4A/QL6AgEA9gH8AvRULeT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1QAAADcAAAAAAAAALQAAAAAAAAAA&#10;AAAAAAAAAAAAAAAAAAAAAAAAAAAAAAAAAAAAAAAAAAAAAAAAAAAAAAAAAAAAAAAAAAAAAAAAAAAA&#10;AAAAAAAAAAAAAAAAAAAAAAAAAAAAAAAAAAAAAAAAAAAAAAAAAAAAAAAAAAAAAAAAAAAAAAAAAAAA&#10;AAAAAAAAAAAAAAAAAAAAAAAAAAAAAAAAAAAAAAAAAAAAAAAAAAAAAAAAAAAAAAAAAAAAAAAAAAAA&#10;AAAAAAAAAAAAAAAAAAAAAAD7+/vcBwMEAAAAAAAAAAAAAAAAAAAAAAAAAAAAAAAALm3b7Q6TJRP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BLMAAAA+AAABAAAAAAABAAEAAAABAAABAQABAQFM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1xlGBAEPZv4B/EAC/QQIGgs29ff86Av9/vj/BggP7a3YCA3/AQCt/gD1olYn58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WQjLI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eWZKAIDAdcAAAEAAAEBAAEAAQAA&#10;AAAAAAABAAAAAQADAQAZIRZh6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t2yFUA/4HiggEGRMcDUoODgclAAgEFwABAQMAAQADAAEB&#10;AwACAAMA+f3uAOv2x/7w+dLk7vfQ2fX57F1aLer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Rl9F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UAAAAAAAAAAAAAABsAAAARAAAA&#10;AAAAAAAAAAAAAAAAAAAAAAAAAAAAAAAAAAAAAAAAAAAAAAAAAAAAAAAAAAAAAAAAAAAAAAAAAAAA&#10;AAAAAAAAAAAAAAAAAAAAAAAAAAAAAAAAAAAAAAAAAAAAAAAAAAAAAAAAAAAAAAAAAAAAAAAAAAAA&#10;AAAAAAAAAAAAAAAAAAAAAAAAAAAAAAAAAAAAAAAAAAAAAAAAAAAAAAAAAAAAAAAAAAAAAAAAAAAA&#10;AAAAAAAAAAAAAAAAAAAAAAAAAAAAAAEAAeMAAAAAAAAAAAAAAAAAAAAAAAAAAAAAAAABAA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GmbZAQEC3QEBAgABAAIAAAACAAEAAwABAAIAAQACAP4AAk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2CRcsNko5w0EJ6Qo&#10;FHAhLRZ5DhMJMgAGAxAA/wD8AP///QD/AP0A///9AP4A/QAHAxIAHQ5PAi4WgB4qFHRDCQcR3q/b&#10;K3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KrZHjyt2SXmDAglmScTbhgoEmoHCwUcAP///QD+AP0A/v/9AP///QD/APwA&#10;///9AP8A/QD///0A/wD9AP///QD///0AFws9AkQftwodDEt7sNov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v4BtAEAAgABAQMAAQEDAAEBAwABAAIAAQACAAEAAUbf358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x2iuJCgIWtCoTbhkkEGAKCQQVAP8A/AD///0A/wD9&#10;AP///QD/AP0A/v/9AP///QD/AP0A///9AP8A/QD///4A/wD9AP8A/gD///0A/wD+ACcSaRQfDFFd&#10;pMU/nwAAABk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D+Tdvw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3FwrDAQED8wEAAgABAAIAAQACAAEA&#10;AwABAAIAAAACCwIMDE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dor0A8I&#10;K28nE2wPBQMPAP7//AD/AP0A///9AP8A/QD///0A/wD9AP///QD/AP0A///9AP///QD/AP0A///9&#10;AP8A/QD///0A///9AP4A/QD///0A/wD+ACUUYQokHzJckrQnsAAAAFwAAAA/AAAAF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PoDV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10;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0uVUQ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YZZQA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4Ezq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TAAAA&#10;qAAAAAQAAABvAAAAkgAAAAAAAAAAAAAAAAAAAAAAAAAAAAAALwAAAIQAAABMAAAAAAAAAOEAAACA&#10;AAAApAAAAP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8AAACM&#10;AAAARAAAAAAAAADJAAAAdAAAAMQAAAAAAAAAAAAAAAAAAAAAAAAAAAAAAAAAAAAAAAAAAAAAAAAA&#10;AAAAAAAAAAAAAAAAAAAFAAAATwAAAGkAAABCAAAAAAAAAP4AAACzAAAAlgAAALwAAAD+AAAAAAAA&#10;AAAAAAAAAAAAAAAAAAAAAAAAAAAAAAAAAAAAAAAAAAAAAAAAAAAAAAAAAAAAAAAAAAAAAAAAAAAA&#10;AAAAAAAAAAAAAAAAAAAAAAAAAAB5AAAAhgAAAHQAAAC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0AAABUAAAA+wAAAJEAAABzAAAAAAAAAAAAAAAAAAAA&#10;JwAAAKgAAADQAAAATAAAAOgAAABsAAAAJwAAAKAAAAD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ra+xQ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QAAAFIAAAD6AAAAjAAAAHgAAAAfAAAAngAAANYAAABXAAAA7gAAAHcAAAAjAAAAlQAA&#10;AP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twAAAC8AAABmAAAA6QAAAFIAAADWAAAAkAAAABMAAAAAAAAAAAAAAAAAAAAAAAAA&#10;AgAAAEUAAACuAAAA4AAAAH4AAAAZAAAAvwAAAFYAAAAeAAAAfgAAAOMAAAAAAAAAAAAAAAAAAAAA&#10;AAAAAAAAAAAAAAAAAAAAAAAAAAAAAAAAAAAAAAAAAAAAAAAAAAAAAAAAAAAAAAAAAAAAAAAAAAAA&#10;AAAAAAAAAAAAAAAAAAAAAAAAAAAAAAAAAAAiAAAAAAAAAN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qcXVWAAAgAElEQVQAAAAAAAAAAAAAAAAAAAAAAAAAtAAAAE8AAAD5AAAAhwAAAN4A&#10;AABhAAAA9gAAAIIAAAAiAAAAigAAAP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sAAAAlAAAAgwAA&#10;APsAAABvAAAA3QAAAHQAAAAIAAAAEgAAAHIAAADZAAAAugAAAFEAAAD0AAAAkgAAACoAAABCAAAA&#10;qwAAAPsAAAAAAAAAAAAAAAAAAAAAAAAAAAAAAAAAAAAAAAAAAAAAAAAAAAAAAAAAAAAAAAAAAAAA&#10;AAAAAAAAAAAAAAAAAAAAAAAAAAAAAAAAAAAAAAAAAAAAAAAAAAAAAAAAAAAAAAAAAAAAAAAAACIA&#10;AAAAAAAA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AAAAF4AAAAAAAAAAgAAAIwAAAAhAAAAfwAAAP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MAAAB+AAAAJQAAAJ8AAAAOAAAAiwAAAPAAAADoAAAAjQAAACQAAADOAAAAZAAA&#10;ABsAAABvAAAA1wAAAAAAAAAAAAAAAAAAAAAAAAAAAAAAAAAAAAAAAAAAAAAAAAAAAAAAAAAAAAAA&#10;AAAAAAAAAAAAAAAAAAAAAAAAAAAAAAAAAAAAAAAAAAAAAAAAAAAAAAAAAAAAAAAAAAAAAAAAAAAA&#10;AAAAAAAAAAAAAAAGAAAAHQAAAOoAAAD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DJAjY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gAAAAAAAAC/AAAAdQAAAO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lAAAAYgAAADIA&#10;AADOAAAABwAAAAUAAADTAAAAOgAAADQAAACdAAAA9QAAAAAAAAAAAAAAAAAAAAAAAAAAAAAAAAAA&#10;AAAAAAAAAAAAAAAAAAAAAAAAAAAAAAAAAAAAAAAAAAAAAAAAAAAAAAAAAAAAAAAAAAAAAAAAAAAA&#10;AAAAAAAAAAAAAAAAAAAAAAAAAAAAAAAAAAAAAAAAAAAAAAAAAAAAAB8AAAACAAAA3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AAAAAAAAAM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AAAADQAAACUAAAAYQAAAC0AAACEAAAAWQAAAOoA&#10;AAAAAAAAAAAAAAAAAAAAAAAAAAAAAAAAAAAAAAAAAAAAAAAAAAAAAAAAAAAAAAAAAAAAAAAAAAAA&#10;AAAAAAAAAAAAAAAAAAAAAAAAAAAAAAAAAAAAAAAAAAAAAAAAAAAAAAAAAAAAAAAAAAAAAAAAAAAA&#10;AAAAAAAAAAAAAAAAIgAAAAAAAAD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YAAAAA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GsAAACX&#10;AAAArQAAAEIAAADPAAAAVgAAAMUAAAAAAAAAAAAAAAAAAAAAAAAAAAAAAAAAAAAAAAAAAAAAAAAA&#10;AAAAAAAAAAAAAAAAAAAAAAAAAAAAAAAAAAAAAAAAAAAAAAAAAAAAAAAAAAAAAAAAAAAAAAAAAAAA&#10;AAAAAAAAAAAAAAAAAAAAAAAAAAAAAAAAAAAAAAAjAAAAAAAAAN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IninH&#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AAAAAN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AAAADUAAACsAAAAGgAAAMAAAABwAAAA&#10;AQAAAAAAAAAAAAAAAAAAAAAAAAAAAAAAAAAAAAAAAAAAAAAAAAAAAAAAAAAAAAAAAAAAAAAAAAAA&#10;AAAAAAAAAAAAAAAAAAAAAAAAAAAAAAAAAAAAAAAAAAAAAAAAAAAAAAAAAAAAAAAAAAAAAAAAAAAA&#10;AAAAAAAAIgAAAAAAAAD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L3wec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YAAAAA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gAAAFYAAAByAAAAAQAAAI8AAACpAAAADQAAAAAAAAAAAAAAAAAAAAAAAAAAAAAA&#10;AAAAAAAAAAAAAAAAAAAAAAAAAAAAAAAAAAAAAAAAAAAAAAAAAAAAAAAAAAAAAAAAAAAAAAAAAAAA&#10;AAAAAAAAAAAAAAAAAAAAAAAAAAAAAAAAAAAAAAAAAAAAAAAiAAAAAAAAAN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JAAAAPUAAAD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I8AAABAAAAA5wAAAFUAAADLAAAAKwAA&#10;AAAAAAAAAAAAAAAAAAAAAAAAAAAAAAAAAAAAAAAAAAAAAAAAAAAAAAAAAAAAAAAAAAAAAAAAAAAA&#10;AAAAAAAAAAAAAAAAAAAAAAAAAAAAAAAAAAAAAAAAAAAAAAAAAAAAAAAAAAAAAAAAAAAAACMAAAAA&#10;AAAA3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&#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4AAAAGAAAA2g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QAAAAxAAAAvwAAACcAAADKAAAAWgAAAAAAAAAAAAAAAAAAAAAAAAAAAAAAAAAA&#10;AAAAAAAAAAAAAAAAAAAAAAAAAAAAAAAAAAAAAAAAAAAAAAAAAAAAAAAAAAAAAAAAAAAAAAAAAAAA&#10;AAAAAAAAAAAAAAAAAAAAAAAAAAABAAAAIgAAAPgAAAD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tED2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gAAAAA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kAAABGAAAAiAAAAAoA&#10;AAClAAAAlAAAAAcAAAAAAAAAAAAAAAAAAAAAAAAAAAAAAAAAAAAAAAAAAAAAAAAAAAAAAAAAAAAA&#10;AAAAAAAAAAAAAAAAAAAAAAAAAAAAAAAAAAAAAAAAAAAAAAAAAAAAAAAAAAAAAAAAABQAAAAMAAAA&#10;3wAAAP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AAAAANkAAAAAAAAAAAAAAAAAAAAAAAAAAAAAAAAAAAAAAAAAAAAAAAAAAAAAAAAA&#10;AAAAAAAAAAAAAAAAAAAAAAAAAAAAAAAAAAAAAAAAAAAAAAAAAAAAAAAAAAAAAAAAAAAAAAAAAAAA&#10;AAAAAAAAAAAAAAAAAAAAAAAAAAAAAAAAAAAAAAAAAAAAAAAAAPYdZ/Q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PwAAAB5AAAATwAAAPEAAABrAAAAwgAAAB4AAAAAAAAAAAAAAAAA&#10;AAAAAAAAAAAAAAAAAAAAAAAAAAAAAAAAAAAAAAAAAAAAAAAAAAAAAAAAAAAAAAAAAAAAAAAAAAAA&#10;AAAAAAAAAAAAAAAAAAAAAAAAAAAAIwAAAAAAAAAAgP9/AN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gAAAAA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IAAAAzAAAA&#10;0AAAADYAAADOAAAARgAAAAAAAAAAAAAAAAAAAAAAAAAAAAAAAAAAAAAAAAAAAAAAAAAAAAAAAAAA&#10;AAAAAAAAAAAAAAAAAAAAAAAAAAAAAAAAAAAAAAAAAAAAAAAAAAAAAAAAACIAAAAAAAAA3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9vHpI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AAAAAAA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0AAAA6AAAAnQAAABMAAAC4AAAAfgAAAAIAAAAAAAAA&#10;AAAAAAAAAAAAAAAAAAAAAAAAAAAAAAAAAAAAAAAAAAAAAAAAAAAAAAAAAAAAAAAAAAAAAAAAAAAA&#10;AAAAAAAAAAAAAAAAAAAAIgAAAAAAAAD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YAAAAA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cAAABkAAAAYwAAAPkAAACBAAAAtQAAABMAAAAAAAAAAAAAAAAAAAAAAAAAAAAAAAAAAAAAAAAA&#10;AAAAAAAAAAAAAAAAAAAAAAAAAAAAAAAAAAAAAAAAAAAAAAAAAAAAAAAAAAAjAAAAAAAAAN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AAAA&#10;HgAAAOkAAAD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AAAAOgAAAN4AAABIAAAAzgAAADUAAAAAAAAAAAAA&#10;AAAAAAAAAAAAAAAAAAAAAAAAAAAAAAAAAAAAAAAAAAAAAAAAAAAAAAAAAAAAAAAAAAAAAAAAAAAA&#10;AAAAACIAAAAAAAAA3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FXXaM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QAAAAB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PAAAAMwAAALIAAAAeAAAAxAAAAGgAAAABAAAAAAAAAAAAAAAAAAAAAAAAAAAAAAAAAAAAAAAA&#10;AAAAAAAAAAAAAAAAAAAAAAAAAAAAAAAAAAAAAAAAAAAAIgAAAAAAAAD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DeiRg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AAAAAAAAAN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AAAABRAAAAeAAAAAQAAACX&#10;AAAAogAAAAsAAAAAAAAAAAAAAAAAAAAAAAAAAAAAAAAAAAAAAAAAAAAAAAAAAAAAAAAAAAAAAAAA&#10;AAAAAAAACAAAABsAAADmAAAA9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YAAAAA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4AAACJAAAARAAAAOoAAABcAAAAyAAAACYAAAAAAAAAAAAAAAAAAAAAAAAAAAAAAAAAAAAA&#10;AAAAAAAAAAAAAAAAAAAAAAAAAAAAAAAgAAAAAQAAAN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gAAAAA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MQAAAMUAAAAsAAAA&#10;zAAAAFMAAAAAAAAAAAAAAAAAAAAAAAAAAAAAAAAAAAAAAAAAAAAAAAAAAAAAAAAAAAAAACIAAAAA&#10;AAAA3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RXp6Q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AAAAAN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mAAAAQQAAAI4AAAANAAAArAAAAI0AAAAFAAAAAAAAAAAAAAAAAAAA&#10;AAAAAAAAAAAAAAAAAAAAAAAAAAAAAAAAIgAAAAAAAAD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YAAAD+AAAA3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cCQ0QAAIABJREFUAAAAAAAAAAAAAAAAAAAAAAAAAAAAAAAAAAAAAAAAAAAAAAAA&#10;AAAAAAAAAAAAAAAAAAAAAAAAAAAAAAAAAAAAAAAAAAAAAAAAAAAAAAAAAAAAAAAAAAD7AAAAcwAA&#10;AFUAAADzAAAAcgAAAL4AAAAaAAAAAAAAAAAAAAAAAAAAAAAAAAAAAAAAAAAAAAAAAAAAAAAjAAAA&#10;AAAAAN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TAAAA7AAAAN4AAAA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YAAACtAAAALAAAAOkAAABYAAAAwAAAAAAAAAAAAAAAAAAA&#10;AAAAAAAAAAAAAAAAALEAAABOAAAAOgAAAM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UYfU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AAAAMcAAAC4AAAAS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AAAJgAAABcAAAA/gAAAHoAAACKAAAA/wAAAAAAAAAAAAAAAAAAAAAAAADTAAAALAAAABgA&#10;AAD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eAAAAoQAAAJI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GcAAACRAAAABgAAALEAAABg&#10;AAAA8AAAAAAAAAAAAAAAAQAAAPQAAAD/AAAADQ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UAAAA8AAAAIwAAAACD2/aNPRIGDQsDAAH+AAAA//8A&#10;AP4AAAD+/wAA/gD/AP7/AAD+/wAA/gAAAP7/AAD+AAAA/f//AP7/AAD+AAAA/v8AAP3/AAD+AAAA&#10;/v//AP3/AAD+/wAA/gAAAP3/AAD+/wAA/gD/AP3/AAD+/wAA/QAAAP7/AAD9/wAA/v//APr/AAD1&#10;/P7AhykMQ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8z/CvkL9q8B&#10;/gBGRngIANJZ+wDnMf0AAAAAAAAAAAAAAAAAAAAAAAAAAfn/AgBEiScKx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UAAAB6AAAAawAAAJ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UAAACsAAAAHgAAAN0AAABUAAAA0AAAAAAAAAAYAAAA5wAAANMAAAA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6q+L&#10;i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wEB&#10;Ab8AAAC1AAAA7n0lCnPU8/zf4vf+/v//AAD+AAAA/v8AAP4A/wD+/wAA/gAAAP4AAAD+/wAA/gAA&#10;AP7/AAD//wAA/wAAAP//AAD+AAAA/wAAAP//AAD/AAAA/wAAAP8AAAD//wAA/wAAAP8AAAD//wAA&#10;/wAAAP8AAAD//wAA//8AAP8A/wD/AAAA9v3/8f/+AX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BNAH29QQKTh/EBMkAAAAA6C/9AAAAAAAAAAAAAAAAAAAAAAAA&#10;AAAAAAD/BwH+/7d32fY8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gAAAAA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wAAADIAAAC4AAAAIwAAAMcAAABgAAAA&#10;AAAAACIAAAAAAAAA3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dTcBN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BAAAAIwAAAC6O3/iHDgMBHigM&#10;Awj+AP8A/v8AAP4AAAD//wAA/v8AAP4AAAD+/wAA/gD/AP3/AAD+/wAA/gAAAP7/AAD+/wAA/QD/&#10;AP7/AAD+/wAA/gAAAP3/AAD+/wAA/gD/AP3/AAD+/wAA/gAAAP3/AAD+/wAA/f//APj///32/AGw&#10;iCkK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zT/wdVT+hHYUPwtAAAAAAAAAAAAAAAAAAAAAAAAAAAAAAAAAAAAAAAAAPQBAQFIhygKx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RAAAALgAAAB8AAAD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B7AAAAgQAAAAEAAACcAAAAxwAAAJ0AAACOAAAA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x2a4veF7/sAUzcQBAr+AAAA//8AAP4AAAD+/wAA/v8AAP4A/wD+/wAA/gAAAP7/&#10;AAD+/wAA/gAAAP3/AAD+//8A/gAAAP7/AAD9/wAA/gAAAP7/AAD+//8A/QAAAP7/AAD9/wAA/gAA&#10;AP7//wD8/wAA8fr+6QYpCxqBAQ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4x/zT+AgC11kEAItZj9sYAAAAuAAAAAAAAAAAAAAAAAAAAAAAAAAAAAAAA&#10;AAAAAAAAAPQBAQFIhygKx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PQAAAAAAAAADAAA&#10;AP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pgAAABMAAADnAAAAGQAA&#10;AGwAAAC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8NKJ&#10;AAAAdgAAAAAAAAAAAAAAAAAAAAAAAAAAAAAA3Q8PLSUBAQ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QAAAAUAAAAAAAAA/wAAAP0AAAD6AAAAAAAAAAAA&#10;AAAAAAAAAAAAAAAAAAAAAAAAAAAAAAAAAAAAAAAAAAAAAAAAAAAAAAAAAAAAAAAAAAAAAAAAAAAA&#10;AAAAAAAAAAAAAAAAAAAAAAAAAAAAAAAAAAAAAAAAAAAAAAAAAAAAAAAAAAAAAAAAAAAAAAAAAAAA&#10;AAAAAAAAAAAAAAAAAAAAAAAAAAAAAAAAAAAAAAAAAAAAAAAAAAAAAAAAAAAAABYbHgk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HjZx8KXvr/AUq56/sA&#10;6vj///7/AAD+/wAA/v8AAP4A/wD+/wAA/gAAAP7/AAD+/wAA/gAAAP7/AAD/AP8A/wAAAP7/AAD+&#10;AAAA/wAAAP//AAD/AP8A/gAAAP//AAD/AAAA/wAAAP//AAD/AAAA8vz/8gQBAEWBAQ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QBzAAAAlF6M&#10;AfXIKAozAAD/wAAAAAAAAAAAAAAAAAAAAAAAAAAAAAAAAAAAAAAAAAAM////uHfX9j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wAAAAJAAAA2wAAAP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gAAADIAAADJAAAAGQAAAAAAAABfAAAAV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MBoAAAAAAAAAAAAAAAAAAAAAAAAAAAAAAA&#10;AAAAACPw8NE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sAAAD2AAAA9gAAAPcAAAD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KcS1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iUJwYgpCwHZ9fy2yPD99ev5/gD+AP8A/v8AAP4AAAD//wAA&#10;/gAAAP8AAAD//wAA/gD/AP7/AAD+AAAA/wAAAP//AAD/AAAA/gD/AP7/AAD/AAAA/wAAAP7/AAD/&#10;AAAA/wD/APL7/vL9/QBegykM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zD/IP8BAEsAAACXAAAAAMABAfzdKAtEAAAAoQAAAAAAAAAAAAAAAAAA&#10;AAAAAAAAAAAAAAAAAAAAAAAMAQD/uXfX9j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gAAAAA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gAAAFwAAAD/&#10;AAAAAAAAADUAAACpAAAA6wAAALMAAABhAAAAF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DS3XAAD/0AAAAAAAAAAAAAAAAAAAAAAAAAAAAAAAAAEBAV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nC0z7+/493ff9&#10;0NDy/ffv/P8A//8AAP4AAAD//wAA/v8AAP4A/wD//wAA/wAAAP//AAD//wAA/gAAAP7/AAD/AAAA&#10;/wAAAP//AAD+AAAA/wAAAP//AADw+v/v/gP+XIkrC7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BABvAAAApDTNAewAAAAAAAAAAKsBAf3d&#10;KApjAAAAogAAAAAAAAAAAAAAAAAAAAAAAAAAAAAAAAAAAAAAAAAMAQAAuHfX9j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AAAAAAA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wAAAAEAAACRAAAAXAAAAK4AAAD9AAAATADf2YyzAAAgAElEQVQAAJ4AAADp&#10;AAAAvwAAAG0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GpAAAAAAAAAAAAAAAAAAAAAAAA&#10;AAAAAAAAAAABVf///w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df2OQQB/5kNBQEVCgICGA0FAAAGAQAA/v8A&#10;AP4AAAD+/wAA/gAAAP7/AAD+/wAA/gD/AP7/AAD9/wAA/gAAAP7/AAD3/gD/8/z+5wECAlmFJgn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zD/EP0DAOED/QA0MdAB2wAAAAAAAAAAAAAAAAAAAABV//8DI9n3nwD//10AAAAAAAAAAAAAAAAA&#10;AAAAAAAAAAAAAAAAAAAAAAAB8wEAAEeHKQr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AAAABvAAAAYAAAAK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kAAADUAAAA9AAAACIAAADtAAAA&#10;AAAAAAoAAABFAAAAUgAAAE0AAAARAAAAAAAAAAAAAADLAAAArwAAAK4AAAD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Dw0SEA&#10;AAHeAAAAAAAAAAAAAAAAAAAAAAAAAAAAAAAA//8CMRERLN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iLNMMAACAASURBV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XV9z0IA/1g/wABTgIAAA4MBAEGDAQBAAkDAQD+/wAA/v8AAP4A/wD+/wAA/gAA&#10;APz+AAD5/v8A8vz/8v3/AMj7Bf5djCQN6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LNP92Af8AODTNAVIAAAAAAAAAAAAAAAAAAAAA&#10;AAAAAAAAAABV//8DI9n3nwD//10AAAAAAAAAAAAAAAAAAAAAAAAAAAAAAAAAAAAAAAAB8wEAAEeH&#10;KQr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gAAAEkAAAA6AAAA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wAAAFQAAAB+AAAAgwAAAAAAAAAAAAAAAAAAAAAAAAAAAAAABQAAAD4AAABSAAAA&#10;UAAAABoAAAAAAAAAAAAAANcAAACuAAAArwAAAM4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Dw08kAAP82AAAAAAAAAAAAAAAAAAAAAAAAAAAA&#10;AAGGEBAt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dv4Iwb+/lUB/wBV/P7/MgYD&#10;APL++vkM//39Av75+AD8BQcAAwgJ8wIBAa/9/v+KiSsN1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Cr/BvgJAN/+AgBVNssB&#10;xgAAAAAAAAAAAAAAAAAAAAAAAAAAAAAAAAAAAABV//8DI9f3oAAB/1wAAAAAAAAAAAAAAAAAAAAA&#10;AAAAAAAAAAAAAAAAAAAB8/7/AEaKKgrIAAAAAAAAHow0xQ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AAAAIgAAABMAAADuAAAAAAAA&#10;AAAAAAAAAAAAAAAAAAAAAAAAAAAAAAAAAAAAAAAAAAAAAAAAAAAAAAAAAID/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wAAAMwAAADsAAAAIgAAAPMA&#10;AAAAAAAAAAAAAAAAAAAAAAAAAAAAAAAAAAAAAAAAAAAAAAIAAAA1AAAAUgAAAFIAAAAkAAAAAAAA&#10;AAAAAADiAAAArwAAAK8AAADE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9JyAQEAjQAAAAAAAAAAAAAAAAAAAAAAAAAAAAAB2w8PLCcBAQ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F32vUux5WLSefUzIcBAQIA6NbQAPLn46oA&#10;AAB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s0/14B/wBpNM0BOQAAAAAAAAAAAAAAAAAAAAAAAAAAAAAAAAAA&#10;AAAAAAAAAAAAAFX//wMj2PehAAD/WwAAAAAAAAAAAAAAAAAAAAAAAAAAAAAAAAAAAAAAAAHz/v8A&#10;RooqCs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AAAA9gAAAO8AAAA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3&#10;AAAASAAAAHIAAACPAAAAAAAAAAAAAAAAAAAAAAAAAAAAAAAAAAAAAAAAAAAAAAAAAAAAAAAAAAAA&#10;AAAAAAAAAQAAACsAAABRAAAAUQAAADEAAAAAAAAAAAAAAOsAAACyAAAArwAAALwAAAD5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3t0RwDAwHjAAAAAAAAAAAAAAAAAAAAAAAAAAAAAAAAAAAA&#10;IxAQLt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lMW9U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wAAAEwAAAAAAAAAAAAAAFgAAAC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P8BzTMA0P8BAII1&#10;zAGtAAAAAAAAAAAAAAAAAAAAAAAAAAAAAAAAAAAAAAAAAAAAAAAAAAAAAFX//wMj2PehAAD/WwAA&#10;AAAAAAAAAAAAAAAAAAAAAAAAAAAAAAAAAAAAAADy/v8BR4oqCs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kAAADWAAAAxwAAAD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gAAAMEAAADkAAAAJQAAAPgAAAAAAAAAAAAAAAAAAAAA&#10;AAAAAAAAAAAAAAAAAAAAAAAAAAAAAAAAAAAAAAAAAAAAAAAAAAAAAAAAAAAAAAAAAAAAIQAAAFAA&#10;AABRAAAAPAAAAAEAAAAAAAAA8wAAALYAAACuAAAAtwAAAP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Dw&#10;0soAAAA1AAAAAAAAAAAAAAAAAAAAAAAAAAD//wFjEREtn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O6FW0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AAAAAAAAAAA&#10;AAAAnQAAAC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w0AEQAAAAM3yEAsAAAAAAAAAAAAAAAAAAAAAAAAAAAAAAAAAAAAAAA&#10;AAAAAAAAAAAAAAAAAAAAqwEB/d0oCV8BAAGmAAAAAAAAAAAAAAAAAAAAAAAAAAAAAAAAAAAAAAAA&#10;AA4CAf+5edX2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gAAAAA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CFAAAA&#10;AAAAAIIAAAD4AAAAAAAAAAAAAAAAAAAAAAAAAAAAAAAAAAAAAAAAAAAAAAAAAAAAAAAAAAAAAAAA&#10;AAAAAAAAAAAAAAAAAAAAAAAAAAAAAADfAAAAjwAAAD4AAAAZAAAAZgAAALcAAAAIAAAAVwAAAKkA&#10;AADrAAAAtAAAAGIAAAA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uwAAAAAAAAAAAAAAAAAAAAAAAAAAAAAAAAAA&#10;/k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4AAAB6AAAAAAAAAAAAAAALAAAAsQAAAB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8AdAH/AI5WqwH9AAAAAAAAAAAAAAAA&#10;AAAAAAAAAAAAAAAAAAAAAAAAAAAAAAAAAAAAAAAAAAAAAAAAqwEB/QboCV8AAP+nAAAAAAAAAAAA&#10;AAAAAAAAAAAAAAAAAAAAAAAAAAAAAA7/Av+6edX2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AAAAAAAAAN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AAAADwAAADcAAAAoAAAAAAAAAAAAAAAAAAAAAAAAAAAAAAAAAAAAAAAAAAAAAAA&#10;AAAAAAAAAAAAAAAAAAAAAAAAAAAAAAAAAAAAAAAAAAAAAAAAAAAAAAAAAAAAAAAAAAAAAOkAAACb&#10;AAAASgAAABUAAABaAAAAqwAAAPwAAABLAAAAnQAAAOkAAAC/AAAAbgAAAB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C7AAAAAAAAAAAA&#10;AAAAAAAAAAAAAAAAAAAAAQEBQP///w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SRVK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AAAACrAAAAAAAAAAAAAAAlAAAA&#10;vgAAAB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0y/y4AAAA0BPwAoAAAAAAAAAAAAAAAAAAAAAAAAAAAAAAAAAAAAAAAAAAAAAAAAAAAAAAAAAAA&#10;AAAAAAAAAAAAAAAAgUEB/AfoC14BAP+oAAAAAAAAAAAAAAAAAAAAAAAAAAAAAAAAAAAAAAAAAA7/&#10;Av+6dtn2N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cAAAAA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CFAAAAAAAAAH0AAAD7AAAAAAAA&#10;AAAAAAAAAAAAAAAAAAAAAAAAAAAAAAAAAAAAAAAAAAAAAAAAAAAAAAAAAAAAAAAAAAAAAAAAAAAA&#10;AAAAAAAAAAAAAAAAAAAAAAAAAAAAAAAAAAAAAAAAAAAAAAAA8QAAAKcAAABWAAAAFQAAAE4AAACf&#10;AAAA8AAAAEAAAACRAAAA4gAAAMsAAAB6AAAAK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QCMcAAAD2AAAAAAAAAAAAAAAAAAAAAAAAAAAAAAAd8fHTI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VK7W+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YwAAANQAAAAAAAAAAAAAACgAAADFAAAAL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QByAf8Aly/SAfUAAAAAAAAAAAAA&#10;AAAAAAAAAAAAAAAAAAAAAAAAAAAAAAAAAAAAAAAAAAAAAAAAAAAAAAAAAAAAAAAAAACBQQH8BugL&#10;XQEA/6gAAAAAAAAAAAAAAAAAAAAAAAAAAAAAAAAAAAAAAAAADgL+/7t22fY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AAAAAA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zAAAARQAAANgAAAAAAAAAAAAAACMA&#10;AADIAAAAX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C//GwAAAFP9&#10;AwCUAAAAAAAAAAAAAAAAAAAAAAAAAAAAAAAAAAAAAAAAAAAAAAAAAAAAAAAAAAAAAAAAAAAAAAAA&#10;AAAAAAAAAAAAAAAAAACBQQH8BugLXQEA/6gAAAAAAAAAAAAAAAAAAAAAAAAAAAAAAAAAAAAAAAAA&#10;DgL+/7p22fY2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YAAAAAAAAA3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&#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oAAAAQgAAANYAAAAAAAAAAAAAAAoAAACjAAAArw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BABtAf8AqjbLAegAAAAAAAAAAAAAAAAAAAAAAAAAAAAAAAAA&#10;AAAAAAAAAAAAAAAAAAAAAAAAAAAAAAAAAAAAAAAAAAAAAAAAAAAAAAAAAAAAAACBQQH8BugLXQAB&#10;/6kAAAAAAAAAAAAAAAAAAAAAAAAAAAAAAAAAAAAAAAAADwL+/7p42fU1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AAAAFwAAAOIAAAD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2QmeA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YAAAAAAAAA2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mAAAAmQAAAGUAAAC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wAAAN4AAAAWAAAANgAAAM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8NLBAAAAPgAAAAAAAAAAAAAAAAAAAAAAAAAAAQEBTA8PLb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P9&#10;bvw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wAAAEIAAAC8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kAAACGAAAArwAAAF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PDTmwAA/2QAAAAAAAAA&#10;AAAAAAAAAAAAAAAAAP//AWMRES2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nVHS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RAAAA3gAAAA8AAAAtAAAA1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8NN0AAD/iwAAAAAAAAAAAAAAAAAAAAAAAAAAAAABehAQLY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UAAAB6AAAAowAAAF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Hx013///+iAAAAAAAAAAAAAAAAAAAAAAAA&#10;AAABAQCPDw8uc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ZMn/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AAAAcAAA&#10;APw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A+QAAAAAAAAAAAAAAAAAAAAAAAAAAAAAAAP7+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DdWFg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oAAAAKAAAAmwAAAN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5AAAAAAAAAAAAAAAAAAAAAAAAAAAA&#10;AAAAAQEB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AAAAaAAAAPgAAAC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KlBLgAAIABJREFUAAAAAAAA&#10;AAAAAAICAAwAAAAAAAAAAAAAAAAAAAAAAAAAAAAAAAAAAP4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D/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AUAAACTAAAA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SAAAAAAAAAAAAAAAAAAAAAAAAAAAAAAAAAAAC&#10;7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WAh3W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gAAABfAAAA8wAAAI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ABgAAAAAAAAAAAAAAAAAAAAAAAAAAAAAAAABAf/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&#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p34SQ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AIAAACMAAAA7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gAAAAAAAAAAAAAAAAAAAAAAAAAAAAAAAP//&#10;/+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AAABVAAAA7AAAAI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QEvAAAAAAAAAAAA&#10;AAAAAAAAAAAAAAAAAAAAAwMD1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K3On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AAAAAAA&#10;AACHAAAA8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vLSKAAAAB0AAAAAAAAAAAAAAAAAAAAAAAAAAAAAAPUMDNb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QAAAEkAAADkAAAAl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7+AHAAAAAAAAAA&#10;AAAAAAAAAAAAAAAAAAAAAAD////QAQFW/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CGAAAAAAAAAIIAAAD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8CAAAAXAAAAAAAAAAAAAAAAAAAAAAAAAAAAAAAAAICAb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BXiHc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wAAADwAAADc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Dw004AAAALAAAAAAAAAAAAAAAAAAAAAAAA&#10;AAAAAAAAAQEAq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RtVg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CGAAAAAAAAAH4AAAD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8CAQEAfAAAAAAAAAAAAAAAAAAAAAAAAAAAAAAAAAAAAPUODi7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gAAADEA&#10;AADTAAAAq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Hx02MAAAAzAAAAAAAAAAAAAAAAAAAAAAAAAAAAAAAA//8AnwAAAAAA&#10;AAAAAAAAAAAAAAAAAAAAAAAAAAAAAAAAAAAAAAAAAAAAAAAAAAAAAAAAAAAAAAAAAAAAAAAAAAAA&#10;AAAAAAAAAAAAAAAAAAAAAAAAAAAAAAAAAAAAAAAAAAAAAAAAAAAAAAAAAAAAAKbZGRQE+wAKAgUF&#10;BP7//AUC/QQE/v/ciVbMAAAgAElEQVT9BQAAAAACBAH+/AL9+wL6A/v7AgX7EQUD6Eol3P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CDAAAAAAAAAHs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09NQY/Pz+iwAAAAAAAAAA&#10;AAAAAAAAAAAAAAAAAAAAAP////EQEA51AAAAAAAAAAAAAAAAAAAAAAAAAAAAAAAAAAAAAAAAAAAA&#10;AAAAAAAAAAAAAAAAAAAAAAAAAAAAAAAAAAAAAAAAAAAAAAAAAAAAAAAAAAAAAAAAAAAAAAAAAAAA&#10;AAAAAAAAAAAAAAAAAACq1BswAP4AugADAAn+/v3/AAAD//8D//8BAAQAAgAE9f4A/AsD/QQBAQT/&#10;AQkABO30/PYdq9gc+AD/A+0AAQHoAQAAx/7++tMA/v7HVizo1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1jB+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AAAA&#10;KAAAAMgAAAC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6JEoAAAIABJREFUAAAAAAAAAAAAAAAAAAAAAAAAAAAAAAAAAAAAAAAAAAAAAAAAAAAAAAAA&#10;AAAAAAAAAAAAAAAAAAAAAAAAAAAAAAAAAAAAAAAAAAAAAAAAAAAAAAAAAAAAAAAAAAAAAAAAAAAA&#10;AAAAAAAAAAAAAAAAAAAAAAAAAAAAAAAAAAAAAAAAAAAAAAAAAAAAAAAAAAAAAAAAAAAAAAAAAAAA&#10;AAAAAAAAAAAAAAAAAAAAAAAAAAAABwAAAIAAAAAAAAAAeg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lAAAAHwAAALw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z&#10;Q+u0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wAAAN0AAAAXAAAANwAAAM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sBAf1///8x+tn1p///AVYAAAAAAAAAAAAAAAAAAAAAAAAAAAAAAAAAAAAAAQAA&#10;YfkY9hRx4/9Xjx0B9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uAAAAFwAAALAAAAD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Nj0dQD/AYoAAAAAAAAAAAAA&#10;AAAAAAAAAAAAAAAAAAAAAAAAAAAAAAD/AMQH+fpNgTER8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8AAAAf&#10;AAAALgAAAN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EhIu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D/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52PRh//8BnAAAAAIAAAAAAAAAAAAAAAAAAAAAAAAAAAAAAAAA&#10;AAAAAAAA1AP/AkyFKgn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MAAAACAAAAK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qGdaO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oDJ8BAQBR&#10;AAAA+QAAAAAAAAAAAAAAAAAAAAAAAAAAAAAAAAAAAAAAAAAs/QH+ynnX9j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C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oC7L//wJGAAAA8gAAAAAAAAAAAAAAAAAAAAAAAAAAAAAAAAAAAAAAAAAW&#10;/wD/wHfY9F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32fQvAf4B&#10;uQAAABcAAAAAAAAAAAAAAAAAAAAAAAAAAAAAAAAAAAAAAAAAAAAAAIcHKAp8gQEB/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Habs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knDNEAAgI6Af8A3QAAAAAAAAAAAAAAAAAAAAAAAAAAAAAA&#10;AAAAAAAAAAAAAAAAefjZ9q1/1P8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gnCd78/v88/wAAzgAA&#10;AAAAAAAAAAAAAAAAAAAAAAAAAAAAAAAAAAAAAAAAAf8AUPkD9sR31PY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xeWO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ywM6P36Cj7/AACsAAAAAAAAAAAAAAAAAAAAAAAAAAAA&#10;AAAAAAAAAAAAAAAAAAAvAQP/ynnX9j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G4ER0AACAASURBV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C8B9QgoClcAAQCDAAAAAAAAAAAAAAAAAAAAAAAAAAAAAAAAAAAAAAAAAAAAAAAX/wD/v3fY9F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QEB/ogoC37//wFZAAAA+AAAAAAAAAAA&#10;AAAAAAAAAAAAAAAAAAAAAAAAAAAAAAAHAf8Bo3nW9ZZt2/8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kqCqj+AgE/AAAA5wAAAAAAAAAAAAAAAAAAAAAAAAAAAAAAAAAAAAAAAAAA/wEAaQz89sR82Pc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S2eke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onCsr+BAE2/wAAzgAAAAAAAAAAAAAA&#10;AAAAAAAAAAAAAAAAAAAAAAAAAAAA/wAANPsA/s531/V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unHSs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iUK5Aj1Cj3/AACsAAAAAAAAAAAAAAAAAAAAAAAAAAAAAAAAAAAAAAAA&#10;AAAB/wAQAQAAsnfY9ol/v/8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TQB9ggoClcBAACCAAAAAAAAAAAA&#10;AAAAAAAAAAAAAAAAAAAAAAAAAAAAAAAAAAAAAf//dvkY9b161vU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QEB/ocpC38AAAFUAAAA8gAAAAAAAAAAAAAAAAAAAAAAAAAAAAAAAAAAAAAA&#10;AAAAAAABPv4BANB42PN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PXmvc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gpCq141PjR&#10;AAP9rAAAAC8AAAAAAAAAAAAAAAAAAAAAAAAAAAAAAAAAAAAAAAAAFgD/Art32PV/CCcKhoEBAf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gsCNxx4/85B/X2kgD/AGQAAAAAAAAAAAAAAAAAAAAAAAAAAAAAAAAAAAAA&#10;AAAAAgH/AIP52PY7etP0YIYtDO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8dAfcAAABledf0&#10;xP8AAZcAAAAJAAAAAAAAAAAAAAAAAAAAAAAAAAAAAAAAAAAAAAAAAEj+BAHSedb1YYcqC7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tzn/qg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pDKH/AP83AAAB2QAAAAAAAAAAAAAAAAAA&#10;AAAAAAAAAAAAAAAAAAAAAAAAAAAAFv8BALV51/WSceP/C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9QG7+/SkgAA/6kAAAAMAAAAAAAAAAAAAAAAAAAAAAAAAAAAAAAA&#10;AAAAAAAAAAAAAADfAQH+OxAQLYwBAQ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Bt/b85P8CAQQAAgEEAAIBBQABAQUAAgEFAAAAAAACAQQAAQEEAAIBBAABAAQAAQEEAAIBBAAA&#10;AAAAAgEEAAEAAwABAQQAAAAAACMRXAAiEVoAAQEEAAEBBAABAQQAAgADAAEBAwABAAMAAQEDAAEA&#10;AgABAQMAAQEDAAEAAgAAAQMAAQADAAEAAgABAQMAAQACAOj1vgAFAg+5VgE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ooFfOIJwtZ//8AbAAAAPsAAAAAAAAAAAAAAAAA&#10;AAAAAAAAAAAAAAAAAAAAAAAAAAAAACv+/wHLedb2cH///w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WH/Hx/8MBAQBtAAAAAAAAAAAAAAAAAAAA&#10;AAAAAAAAAAAAAAAAAAAAAAAAAAAAAAAAqv7++jEPDzD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Pij9vrm6gEABQABAAQAAgEEAAIBBAABAQQAAAAAAAEABAACAAUA&#10;AQEEAAIBBAACAAQAAQEEAAAAAAABAAQAAgEEAAIABADf8KgA4PCrAOHxrQAgD1MAAgEDAAIAAwAB&#10;AQMAAQADAAEBAwABAAMAAQEDAAEAAwABAAMAAQEDAAIAAwABAQIAAQADAAAAAgABAQMA6fbD7fsA&#10;8Z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OR2Jg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Ly&#10;1Dv+/v2wAAD/FAAAAAAAAAAAAAAAAAAAAAAAAAAAAAAAAAAAAAAAAAAAAAAA9wAA/24PDy6dAQEB&#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r5b2u2Qr3+f3s&#10;AAkEGQAAAAAAAQABAAABAQAAAAAAAgEFAAAAAQABAAEAAAECAAEAAgABAAIAAAAAAAEBBAABAQIA&#10;AQACAAEAAwABAQIAAQADAAAAAAABAAMAAQEDAAEAAwABAQMAAQADAAEBAwACAAQAAQEDAAEBAwAB&#10;AAMAAQEDAAEAAwABAQMAAQEDAPL52gDs9srwVSfkt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8dJb//8AngAAAAYAAAAAAAAAAAAAAAAAAAAAAAAAAAAA&#10;AAAAAAAAAAAAAAAAANj+/gBWEhIu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zaIlkMAyCgIRBWBgAAAQAAAAEAJxNmAAAAAAAAAAAA2+6e&#10;AAAAAQABAAIAAQECACMRXQAAAAAAAAAAAODwqwAAAQIAIA9TAAAAAAAAAAAA5PK3AAEBAwABAAMA&#10;AQECAAEAAwABAQMAAgAEAAEBAwABAQMAAQADAAEBAwACAAQAAQEDAAEAAwABAQQAxuVh8fD42E9W&#10;KeT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B8PDSfwEBAX8AAAAAAAAAAAAAAAAA&#10;AAAAAAAAAAAAAAAAAAAAAAAAAAAAAAD//wCk+/sCaRYWLP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KPLIc0wIGoCCAMSAAAA&#10;AQAAAAEAAAABAAEAAQAAAQEAAQACAAAAAQABAQIAAQACAAEAAgAAAQIAAQACAAEAAgABAQIAAQAC&#10;AAEBAwABAAMAAQACAAEBAwABAAMAAQEDAAEAAwABAQMAAQEDAAEAAwABAQMAAgADAAEBAwABAAQA&#10;AQEDAO34zf/S6YS1TSXN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SxQRN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3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98I8fHzrQAAAEoAAAAAAAAAAAAAAAAAAAAAAAAAAAAAAAAAAAAAAAAAAAAAAPgAAAFs&#10;Dw8sngEBA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wAAAKxIWg8Mbn87ACYWWAAAAAAAAQABAAAAAQAAAAEAAQABAAEBAgAA&#10;AAEAAQACAAABAgABAAIAAQACAAABAgABAAIAAQACAAEBAgABAAMAAQECAAEAAwABAQMAAQACAAEB&#10;AwABAAMAAQEDAAEAAwABAQMAAgADAAEBAwABAAMAAQEEAPv98wC/4U72Uijd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7Y5JI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9vbQG/Hx8+UAAABKAAAAAAAAAAAAAAAAAAAA&#10;AAAAAAAAAAAAAAAAAAAAAAAAAADa/v4BNxAQLZ0BAQ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QAAAC1AAAADLim8QDl6NsA&#10;//78AAIABQABAQQAAgEEAAIBBAACAQUAAQAEAAIBBQABAQQAAgAEAAEBBAABAQMAAgADAAIBAwAC&#10;AQQAAQAEAAEBAwABAAQAAQEDAAEAAwABAQQAAQADAAEBAwABAAMAAQEDAAIAAwABAQMAAQADAAEB&#10;BAABAAMAv+JQ/A7/IB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Dw0hH5+gDPAAAAEgAA&#10;AAAAAAAAAAAAAAAAAAAAAAAAAAAAAAAAAAAAAAAAAAAAYGF2MAAAIABJREFUr/v7BjQSEi3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CEAAAAmwAAAAMAAAAAAAAAAKGL5s7a757zAgEEAAIABQABAQUAAgEFAAEBBAACAQQA&#10;AQAEAAIBBAABAQQAAgADAAIBBAABAQQAAQAEAAEBBAACAQQAAgAEAAIBBAACAAQAAQEEAAEAAwAB&#10;AQQAAQAEAAEBAwACAAMAAQEDAAEAAwABAQQAAQADAMPkXPoRCjBNRCm97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w8MMR/f/3uwEAAhUAAAAAAAAAAAAAAAAAAAAAAAAAAAAAAAAAAAAAAAAAAAAA&#10;AIgPDy1UFRUo8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AowAAAHsAAAAAAAAAAAAAAAAAAACexLT1OP7/86vn9b/9AgEE&#10;AAIABAABAAQAAgEEAAEBBAACAQQAAQAEAAIBBAACAQUAAQAEAAIBBAACAQQAAQADAAEBBAABAQQA&#10;AQEDAAEBBAACAAMAAgEEAAIAAwACAQMAAgAEAAEBBAABAAQAAQEEAAEAAwDO6Xn3Af8FeEEdq7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BGyqVm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PDDEfv9Abv///0zAAAAAAAAAAAA&#10;AAAAAAAAAAAAAAAAAAAAAAAAAAAAAPv//wBhEBAueQEBAf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QAAALgAAABbAAAAAAAA&#10;AAAAAAAAAAAAfQAAAGQAAAD7TSXRY+n1wuj2/OUAAQEEAAIBBAABAAQAAgEFAAEBBAACAQQAAQAE&#10;AAEBBAACAQQAAQAEAAEBBAACAQQAAgAEAAIBBAABAAQAAQEDAAEBBAABAQMAAQEEAAEABAABAQMA&#10;AQADAAEBAwABAAMA0uqD9/D32ZtHI7q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fDDEQf9+7sBAQMzAgADAAQBCgABAQQAAAAAAAAAAAAAAAAAAAAAAAAAAPj//wBH&#10;EREuw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ALcAAAApAAAAAAAAAAAAAAD7AAAAYwAAAKMAAAAAAAAAAAAAAACq&#10;3SIPA/oA7DgcmAQBAAEAAAABAAAAAQABAQEAAAACAAEAAQABAAIAAAECAAEAAQABAAIAAAECAAEA&#10;AgABAAIAAQEDAAEAAgAAAQIAAQADAAEBAwABAAIAAQEDAAEAAwD/AP4AyuZq9P3+/3hGIra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jouQv+BQG/AQACNQEAAgABAQMAAwAFAAMCCwABAAEAAAAA&#10;AAAAAAAAAAD5/v4BNhISLd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MAAAC0AAAAGAAAAAAAAAAAAAAA8QAAAFIAAAC+&#10;AAAAAAAAAAAAAAAAAAAAAAAAAACy2itZBwMXmi4XfQwAAAEAAQABAAAAAQABAQIAAAABAAEAAgAB&#10;AAIAAAEBAAEAAgABAAIAAQECAAAAAgABAQIAAQADAAEAAgABAQMAAQACAAEBAwABAAIA5/W+AM/p&#10;ff4HAxJSTiXQs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GChCg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78E5e30rwEA&#10;A0wBAQMAAQADAAEAAgACAQMAAQAEAAMBBgABAQMAAP8A6ff3ADcaGjL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LAAAA&#10;qgAAAAoAAAAAAAAAAAAAAOIAAABKAAAA1QAAAAAAAAAAAAAAAAAAAAAAAAAAAAAAAAAAAAC63kVc&#10;BAMOlCsUcQ8AAAEAAQACAAEAAQAAAQIAAQABAAAAAQABAAIAAQECAAAAAgABAAIAAQECAAEAAgAA&#10;AQMAAQACAAEAAgABAQMAAQACAM/ofPv0+t/TSCTB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Ps7pL///5M/wD+AP///QD/AP0AAAD+AP///gD/APwA/f/5AP7+&#10;+N7+/vo0Ghoy4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IAAAAKAAAAAAAAAAAAAADPAAAAOAAAANUAAAAAAAAA&#10;AAAAAAAAAAAAAAAAAAAAAAAAAAAAAAAAAEYiu6Tz+teCz+l+7gIBBQACAQQAAQEEAAIAAwABAQQA&#10;AgEFAAEBBAABAAQAAgEEAAIBBAABAQQAAQEEAAIAAwACAQQAAgEEAOz3zAC33j388PvYb0gkwT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i6qp1/wD/af8A/QD///0A/wD+AP///QD+&#10;AP0A/wD9AP///gD/AP3fAQD9QRMTO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IkAAACXAAAAAgAAAAAAAAAAAAAAtgAA&#10;AD4AAADnAAAAAAAAAAAAAAAAAAAAAAAAAAAAAAAAAAAAAAAAAAAAAAAAAAAAAE8l1o74++BdyOZr&#10;4+HxrvoCAQQAAQEFAAIABAABAQQAAgEEAAIBBAABAQQAAQEEAAIABAABAQQA/v/9AN7wpfy84Ej1&#10;0+qGrQb0+A9MI8i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FpkE4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uiWAD/BKcBAAMAAQEDAAEAAgABAQMAAQADAAEAAgABAQMAAgAD4P4CAUAaEUP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gA&#10;AACgAAAAVwAAAAAAAAAAAAAAAAAAAJkAAABsAAAA/AAAAAAAAAAAAAAAAAAAAAAAAAAAAAAAAAAA&#10;AAAAAAAAAAAAAAAAAAAAAAAAAAAAAAAAAACyzBkU/AwOfPz/9G8bDUjzDAUfDQ4GJQAIBhkA/f33&#10;AP7/+gD+APoA6vXH+uv2yPgAAP7o+P/yuvr48IpZLeb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3gPA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uecNv7+/6ABAf0AAAAAAAD/AAAAAQAAAP8A&#10;AAABAAAAAAAAAP8A7QL+/0UYE0j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IAAACxAAAAPAAAAAAAAAAAAAAAAAAAAHgAAACK&#10;AAAA/wAAAAAAAAAAAAAAAAAAAAAAAAAAAAAAAAAAAAAAAAAAAAAAAAAAAAAAAAAAAAAAAAAAAAAA&#10;AAAATjTn7AAA53AAAABwq9i5WwIBCDgCAQY6AwEGCP3/+AgBAAL3Av8G1vn+78r/APq/Vinn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25IH/f38rf8ABBoAAQEAAAAAAAD/AAAAAQAAAAAAAAD/AAAAAQAAAQABYxoW&#10;T8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gAAALMAAAAWAAAAAAAAAAAAAADvAAAAUAAAAM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na9D8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7jxgny9AyEAQD8cQAA&#10;/gEBAP4AAQD9AAAA/gABAP0AAAD+AAEA/gAAAP0AAQD+AAAA/QABAP7n/wH8bnknT60BAQ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jpk5kB/wJlAQECAAEAAwAB&#10;AQMAAQACAAEAAwABAQMAAQADAAD/AYIhF1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8AAACnAAAACQAAAAAAAAAAAAAA4AAA&#10;AEkAAAD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2cw8A/7/nwAA/SQBAP4AAAD+AAEA/QAAAP4AAQD9AAEA/gAAAP4AAQD9AAAA&#10;/gABAP0AAAD+tf8A+Wx5KVngAAAAAAAAAAAAAAAAAAAAAAAAAAAAAAAAAAAAAAAAAAAAAAAAfMtn&#10;r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541pAAABlgEAAwABAAMAAQECAAEAAwABAQMAAQACAAEAAwAAAQKoIhVcWgEBA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sAAAAkgAAAAEAAAAAAAAAAAAAAMwAAABMAAAA6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EnNMR/zMwvBAr+hgAB/24B&#10;AP4BAAD/AAEA/wAAAP8AAAD/AAAA/gAAAP8AAAD+AAAA/wABAP9LAQADQYrXp4X1CPiOgSFh+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eaGPf7//JIBAAMAAAEAAAAAAAAA/wAAAAEAAAD/AAAAAQAA&#10;AQAA0Aj7+GMBAQ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iwAAAHIAAAAAAAAAAAAAAAAAAACzAAAAWQAAAP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15AgJ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E1sQ4AAH9mQAA/i4BAP0AAQD+AAAA/QABAP4A&#10;AAD+AAEA/QAAAP4AAQD9AAAA/gABAP4AAgD94AAA/nNzKF2vAQE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WEHf8A&#10;/8wBAQMWAQADAAEAAwABAQIAAQADAAEAAwABAQIAAQAD7v3/BjMpGWH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AAAAowAAAFMAAAAAAAAA&#10;AAAAAAAAAACVAAAAbwAAAP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ZzMwF7AzycAD//YABAP4KAAD9AAEA/gAAAP0AAQD+AAEA/gAAAP0AAQD+AAAA/QABAP4A&#10;AAD+AAEA/b4CAAFwcilh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bjcQkKAg3EAQADMgEAAgABAQMAAQADAAEAAwABAQIAAQADAAEA&#10;A/4BAQJHJxhq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AAAALIAAAA5AAAAAAAAAAAAAAAAAAAAdAAAAI4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9e3IAAAAJQAAP5LAAD+AAEA/QAAAP4AAQD9&#10;AAAA/gABAP4AAQD9AAAA/gABAP0AAAD+AAEA/f4A//2Z/wMCfnQnZ+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ABzuZ5owL/AlsBAQMAAQADAAEAAwAB&#10;AQIAAQADAAEAAwABAQIAAQADdSkZb4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QAAAC3AAAAJAAAAAAAAAAAAAAA+QAAAF0AAAC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P3s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YjYtlIBAPyTAAD+GQEA/gAAAP0AAQD+AAAA/QABAP4AAAD9AAEA/gAAAP4AAQD9&#10;AAEA/gAAAf3wAgD+fwn0B5dnNGf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zjc3gBAAOHAQEDAAEAAgABAQMAAQADAAEAAwABAQIAAQADAAABA6krGHNZAQE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5AAAAswAAABMA&#10;AAAAAAAAAAAAAO0AAABPAAAAx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W8rr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H/eSlLrQAG+Sn/AP6UAAD+/wAA&#10;/wAAAP4AAQD/AAAA/wABAP8AAAD/AAEA/gAAAP8AAAD/AAD//xD///+R9wr10ZHYi0////8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L4m1Z/wD+h/8A/QD///0A/wD+AP///gD/AP0A&#10;/wD9AP///gD///3T/QH/YwEBA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wAAAL4AAAATAAAAAAAAAAAAAADeAAAAOgAAAM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CNW8XkpU20AAQE2AQD+xwAA/wAAAP8AAAD+AAAA/wABAP4AAAD/AAEA/wAAAP4AAQD/AAAA&#10;/wAAAf8p//8AsJLYiceT2Id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uJrPv4A/qD///0A/wD+&#10;AP8A/gD///0A/wD9AP///gD/AP0A/wD97/8DAVAvGHX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HEAAACrAAAACAAAAAAAAAAAAAAAyAAAADgAAADa&#10;AAAAAAAAAAAAAAAAAAAAAAAAAAAAAAAAAAAAAAAAAAAAAAAAAAAAAAAAAAAAAAAAAAAAAAAAAAAA&#10;AAAAAAAAAAAAAAAAAAAAAAAAAAAAAAAAAAAAAAAAAAAAAAAAAAAAAAAAAAAAAAAAAAAAAAAAAAAA&#10;AAAAAAAAAAAAAAAAAAAAAAAAAAAAAAAAAAAAAAAAAAAAAFfoEXY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wGN2aZa&#10;///8igEA/hoAAP4AAQD9AAAA/gABAP4AAAD9AAEA/gABAP0AAAD+AAEA/QAAAP4AAQD+AAAA/bwA&#10;Av57bieAy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t9mKAECAMYBAQMRAQACAAEAAwABAQMAAQADAAEAAgABAQMAAQAD/gEB&#10;A0kwG4G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I8AAABtAAAAAAAAAAAAAAAAAAAArwAAAFsAAAD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asCI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3QoW6UK/QknAP//hAEA/vkAAP8AAQD/AAAA/gABAP8A&#10;AAD+AAAA/wAAAP8AAAD/AAEA/wAAAP4AAQD/RAH+/8mV2Hyvl9Z6L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PdXR7/Avu3/wD9Ef///QD/&#10;AP4A/wD9AP///QD/AP0A/wD+AP///QD///17MBuBu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CtAAAAbQAAAAAAAAAAAAAAAAAAAJAAAABVAAAA9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sVvR0KmJ9/gEA&#10;KQEA/6wAAP4AAAD/AAAA/wABAP8AAAD/AAEA/gAAAP8AAAD+AAAA/wAAAP8AAAD+AP///1D+Af/S&#10;lth2opbZcCIAAAAAAAAAAAAAAAAAAAAAAAAAAAAAAAAAAAAAAAAAAAAAAAAAAAAAAAAAAAAAAAAA&#10;AAAAAAAAAAAAAAAAAAAAAAAAAAAAAAAAAAAAAAAAAAAAAAAAAAAAAAAAAAAAAAAAAAAAAAAAAAAA&#10;AAAAAAAAAAAAAAAAAAAAAAAAAAAAAAAAAADU6osx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31ggAQP+wf///SD/AP4A/wD9AP///QD/AP4A/wD9AP///QD/AP0A/gH+nzEch4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AvwAAAE8A&#10;AAAAAAAAAAAAAP8AAABwAAAAcQAAAP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Xk0AAAP+RAAD9LgEA/gAAAP0AAQD+&#10;AAEA/gAAAP0AAQD+AAAA/gABAP0AAAD+AAEA/QAAAP4AAQD9/P///qIEA/yLZyeU2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eJQIwT9Br8BAAMdAQECAAEAAwABAQMAAQACAAEAAwABAQMA&#10;AQADAAEAAbkC6vlNNDS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D&#10;AAAAIwAAALcAAAAhAAAAAAAAAAAAAAD4AAAAWgAAAK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bnk1o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SltwPDo7TMBAP5oAAD/5wEA/wAAAP8AAAD+AAAA/wAAAP8AAAD+AAAA/wABAP4AAAD/&#10;AAEA/wAAAP8EAgH/Yv7+ANaY2GqvltZp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zdUSYC+wHB/wD9&#10;Hf8A/QD///4A/wD9AP///QD/AP4A/wD+AP///QAAAf3P+gkJVTQ0mv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B2AAAA5QAAAPsAAADYAAAAIQAAAAAAAAAAAAAA7AAAAEEAAAC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JnMfwr5&#10;DAhrAP//eAAA/RIBAP4AAAD9AAEA/gAAAP4AAQD9AAAA/gABAP0AAAD+AAEA/QABAP4AAAD+AAEA&#10;/QAAAP7BAQL+iWUmnrgBAQ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rcSTsCAgKsAgADGAEAAwABAQIAAQADAAEAAwABAQMAAQACAAEB&#10;AwABAQPiBv4CODQgmu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IAAAAdwAA&#10;AAAAAAAAAAAAAAAAAAAAAAAAAAAA2wAAAEkAAAD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zSB9m4oeYsHBgIiAAD/ggAA//QAAP8AAAD/AAEA/gAAAP8AAQD+AAAA/wAB&#10;AP8AAAD/AAAA/wAAAP8AAAD/AAEA/z8A/v62nNhe0JrYWlt/v0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AAG43UJwAAH9wP///hj+AP0A/wD9AP///gD/&#10;AP0A/wD9AP///QD/AP4A///96AH+AEg0IJr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HYAAAAAAAAAAAAAAAAAAAAAAAAAAAAAAAAAAAA5AAAA3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NZAc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tt5FQL8BHgAAPxrAQD+BwAA/gABAP0AAQD+AAAA/QABAP4AAAD+AAEA/QAAAP4AAQD9AAAA/gAB&#10;AP4AAAD9AAEA/uECAf6O+PoEo2oupu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x2DsN&#10;BgQCnQEABFUBAAIAAQEDAAEAAwABAQIAAgADAAEAAwABAQMAAQACAAEAA+P/BAFDPx2m2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DAAAAvAAAAAAAAAAAAAAAAAAAAAAA&#10;AAAAAAAAmQAAAG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kcEKo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LbdhwD/P98AQD+ZAAA/gMBAP4A&#10;AAD9AAEA/gABAP0AAAD+AAEA/gAAAP0AAQD+AAAA/QABAP4AAAD9AAEA/gAAAP74Af/8rAIAAJtf&#10;KbLDAQE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d43LgT+AqoB/wInAQEDAAEAAwABAAIAAQEDAAIAAwABAQIA&#10;AQADAAEAAwABAgPc/f7+REMiru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AAALYAAAA+AAAAAAAAAAAAAAAAAAAAAAAAAAAAAABX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1HEkAwP+ev8A/lwBAP4FAAD+AAEA/QAAAP4AAQD9AAAA/gABAP0AAQD+AAAA/gABAP0A&#10;AAD+AAEA/QAAAP4AAQD+AAAA/doAAf+cAwT+oV4kuu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tkzFAAA/YEBAQNoAQEDAgEAAwABAAIAAQED&#10;AAEAAwABAQIAAQADAAIAAwABAQIAAf8D1gQDBEQ+IK7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gAAAC0AAAAMwAAAAAAAAAAAAAAAAAAAAAAAAAAAAAAsQAAAFE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npjg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sj9wAAABim9ttfvz8/3ACAP5nAAD/&#10;DAEA/wAAAP8AAQD/AAAA/wAAAP8AAAD+AAAA/wAAAP8AAAD/AAEA/wAAAP4AAQD/JgD//or/+/2G&#10;otdBsQAA/JvdKMO7gQE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tQqBgUE&#10;/2r+APh/AQEDEAAAAAAA/wAAAAEAAAAAAAAA/wAAAAEAAAD/AAAAAQAA/gAAAAL/AcoC/P5LPiOu&#10;7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tgAAAB8AAAAAAAAA&#10;AAAAAAAAAAAAAAAAygAAAKwAAACP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yoPps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3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tJpEQMF+2kBAP1vAAD+FgEA/QABAP4AAAD+AAEA&#10;/QAAAP4AAQD9AAAA/gABAP4AAAD9AAEA/gABAP0AAAD+AAEA/QAAAP4AAQD+4QH//aMD//yuWCrM&#10;0AEB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ACLNgfcgIBBHgBAAMTAQECAAEAAwABAQMAAQACAAEAAwAB&#10;AQMAAQADAAEAAgABAQMAAQADAAECApLx9hJ1Viyr+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AAAABAAAAAAAAAAAAAAAOoAAABLAAAAz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wAAAJ8AAAAFAAAAAAAAAAAA&#10;AADYAAAASgAAAN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1UD8tkCUgH//ncAAP4zAQD9AAAA/gAB&#10;AP4AAAD9AAEA/gABAP0AAAD+AAEA/QAAAP4AAQD+AAAA/QABAP4AAAD+AAEA/QABAP4AAAD9AAEA&#10;/u//AP6zAf/+sPv78bpeL+n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AAGr2RtBAf4A&#10;Z/8BAFEAAAAFAAAAAAAAAAABAAMAAQECAAEAAwABAAMAAQEDAAEAAgABAQMAAQADAAEAAgABAQLO&#10;AgAFVkolxt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HkAAACF&#10;AAAAAAAAAAAAAAAAAAAAwgAAAFAAAAD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2ExcgAA&#10;IABJREFU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YBq/0AAACr//8ArJ7YUTgAAP9lAQD/VwAA/goBAP8AAAD+AAAA/wAAAP8AAAD/AAAA/wAA&#10;AP4AAQD/AAAA/wABAP4AAAD/AAAA/gAAAP8AAAD/EQEA/l4BAf1eBwYI+6rXHd8AAP7ABAIAlvwm&#10;5dRWAQD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v8AAwLWHDT+Av5Hq9gBWwAAACb/AQAAAAAAAAAAAAAAAAAAAAAAAP8A/QAA/wAAAAEB&#10;AAAAAAAA/wAAAAEAAAD/AAAAAQD9AP//kgwFDXpBIcD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CWAAAAZQAAAAAAAAAAAAAAAAAAAKcAAABh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qgAAAEgAAAAAAAAA&#10;AAAAAAAAAACHAAAAfAAAAP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tn1yCQLBDcSBQAAAAAAAP8AAAAAAAAAAP8AAAAAAAAAAAAAAAEAAAAA&#10;AAABAAAAAAAAAAEAAQAAAAAAAQAAAAEBAAABAAAAAQAAAAIBAAABAAAAAQAAAAIBAAABAAAAAgEA&#10;AAEAAQACAQAAAgAAAAEBAAACAAAAAgEAAAIAAAACAQEAAgEAAAIAAAACAQAAAgAAAAIBAACl5fn1&#10;+PsBKoksCu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LUAAAAwAAAAAAAAAAAAAAD9AAAAagAAAJ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P5X7c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7Z9bogCQNF&#10;FAYBAP8AAAAAAAAA/wAAAAAAAAAAAAAAAAAAAAAAAAABAAAAAAAAAAEAAAAAAAAAAQAAAAEBAAAB&#10;AAEAAQAAAAEBAAABAAAAAgAAAAEBAAABAAAAAgEAAAEAAAACAQAAAgABAAIBAAABAAAAAgEAAAIA&#10;AAACAQAAAgAAAAIBAQACAQAAAgAAAAIBAADs+v8Awe75vn0lDE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AAAALYAAAAdAAAAAAAAAAAAAAD1AAAAVQAAAL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oZdD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Nn0qB4IA1cVBgIAAAAAAP8AAAAAAAAAAAAAAAAAAAAAAAAA&#10;AAAAAAAAAAABAAAAAAAAAAEBAAAAAAAAAQAAAAEAAAACAQAAAQAAAAEAAQABAQAAAgAAAAEBAAAC&#10;AAAAAQEAAAIAAAACAQAAAgABAAIBAAABAAAAAgEAAAIAAAACAQAAAgEAAAIAAQADAQAAAgAAALDp&#10;+/Xy+vw3iSsN1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MAAACu&#10;AAAADgAAAAAAAAAAAAAA5wAAAEwAAAD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QHb/gABAP4AAAD//wAAAAAA&#10;AP8AAAAAAAAAAAAAAAAAAAAAAAAAAAAAAAEAAAAAAQAAAf8AAAEAAAABAAAAAQEAAP//AAABAAAA&#10;AgH/AAH/AQAAAQAAAf8AAAAAAAABAAAAAAAAAAAAAAAAAf8AAP8BAAIBAAD//wAA/wEAAP//AAD/&#10;AAAA/wH/AP7/AQDb9v0AAAD+vIkrDd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fAAAAnAAAAAQAAAAAAAAAAAAAANUAAABKAAAA4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W358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wC/97x+v/0EgUBDAAAAAD/AAAAAP8AAP8AAABYGwcAAAAAAAAAAACp5vkAAAAA&#10;AAH/AABWGgcAAAAAAAAAAACu5/kAAQAAAAEBAABOFwcAAAAAAAAAAAC26foAAAEAAAH/AAAAAQAA&#10;AP8AAAAAAAAAAf8AAP8BAAABAAAA/wAAAAEAAAAAAAAA/wAAAQH/AMvw/P/cKAp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on2uwA&#10;AACgAAAAoKLRLgsIBfFG/wMCVgH9/lQAAQ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v/AAGbAf35p1Us6/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fQAAAIEAAAAAAAAAAAAAAAAAAAC/AAAA&#10;UgAAAP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x+VgE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9f0LQcCAsMqDAMP/wD/AP8A&#10;AAAAAAAAAAAAAAAAAAAAAAAAAAAAAFobCACn5fgAAAABAAEAAAABAQAAAQAAAFYaBwCs5/kAAgAA&#10;AAEAAAACAQAAAQAAAE4YBwC26foAAQEAAAIAAAACAQAAAgAAAAIBAAACAQAAAgABAAIBAAADAQAA&#10;AgAAAAIBAADR8f366Pr/hnslCY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tQqBgED8WH/&#10;/wBBAAEAHgAAADE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tAQABuv4A/7kE/wS6Uyrh5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QAA&#10;AJoAAABgAAAAAAAAAAAAAAAAAAAAowAAAGQAAAD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J&#10;KQzTeNj1DPz//wAAAAAAAAAAAAAAAAD/AAAAAAAAAAAAAAAAAAAAAAAAAP3/AAABAP8AAQEAAAH/&#10;AAABAAEAAAAAAP7/AAAAAAAAAQEAAAD/AAABAQAAAAAAAP4A/wAC/wEA/wEAAP//AAD/AQAA/wAA&#10;AP//AAD/Af8A//8BAP4AAAAAAQAA9fsAAOD4/fGDJwu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WLNb6AAAAmQAAAJkAAAAAttskB/T+9TUA/wI/AP8ANgAAAD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D/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BANn2/QAqCAIAAP8AAAAAAAAA&#10;AAAAAP8AAAAAAAAAYB0IAKHj+AD+/wAAAAEAAAH/AABdHAgAAAAAAKfl+AD+/wAA/wEAAAL/AAAA&#10;AQAAUxgHALDo+QD+/wAAAAH/AAD/AQAAAQAAAAAAAAD/AAAAAQAAAP8AAAABAAABAAAA//8AAMfw&#10;+u8A/AR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wAAAC2AAAALQAAAAAAAAAA&#10;AAAA/AAAAGcAAAC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DIQhBX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tj2kBcGAG8OBQIAAP8AAP8AAAAAAAAAAAAAAGIeCACe4vgAAQAAAAABAAABAAAA&#10;AQAAAAEAAAABAQAAXRwIAKbl+AABAAEAAgEAAFcaBwCs5/kAAgAAAAIBAAACAAAAAgEAAAIAAQAC&#10;AQAAAgEAAAMAAAACAQAAAgEAAAIAAQDJ8Pz19/7/YH0lCq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AAGv3RcV/fsDJP//ASMAAQEkAAD+JAD/ASQAAQAjAAAAEwAAAAAAAAAA&#10;AAAAAAAAAAAAAAAAAAAAAAAAAAAAAAAAAAAAAAAAAAAAAAAAAAAAAAAAAAAAAAAAAAAAAAAAAAAA&#10;AAAAAAAAAAAAAAAAAAAAAAAAAAAAAAAAAAAAAAAAAAAAAAAAAAAAAAAA8wAAAOgAAQHo////5QEB&#10;ANQAAP/T/f/+0lgo6OEBAQ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vAAAAtgAAABoAAAAAAAAAAAAAAPMAAABUAAAAu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608PwDYQwEAA7/AAAAAAAAAP//AABlHwgAm+H4&#10;AP4AAAAAAAAAAf8AAAAAAAABAAAAAgEAAAH/AAAAAAAA/v8AAAEA/wBZGwgAqeX5AP//AAD+AQAA&#10;AP8AAAABAAAA/wAAAQH/AP8AAQD//wAA/gEAAAAAAAAB/wAA0/P8+fn//o59JQu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NciYo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EA/wAA6eoAAADqAAAA&#10;xgAAAAAAAAAAAAAAAAAAAACk2xIOA/wGEgECAw8C/gEQAQH+EP7/ARABAQEQAP/+DwEAARD+AAAQ&#10;AQD/EAABAQcA/gABAAH/AgAAAgEAAf8DAP//+wAAAPcAAAD3AAEC9wD/APcAAADuAAH/6AD+AegA&#10;Af/oAAH86Aj0AulONOf2AAAAAAAAAAAAAAAAAAAAAAAAAAAAAAAAW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gAAAKwAAAANAAAAAAAAAAAAAADlAAAA&#10;SwAAAN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51/byHgkCDQMB/wD/AAAAAAAAAGcfCQAAAAAAAAAAAAAAAACa4fgAAQAAAGUfCAAAAAAAAAAA&#10;AKDj+AACAAAAAQEAAF0cCAAAAAAAAAAAAAAAAACt5/kAAgAAAAIBAAACAQAAAgABAAMBAAACAQAA&#10;AgAAAOD0+/vn/AGofSUKX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pAAAADAAAADAAAACWAAAAAwAA&#10;AAAAAAAAAAAA0gAAAEsAAAD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cNz0g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zZ9ZoNAgFlDgUBAP8AAAAAAAAAAAAAAAAA&#10;AAAAAAAAAQAAAAEAAAABAQAAAQAAAAEAAQABAQAAAgAAAAIBAAABAAAAAgEAAAIAAAACAQAAAgEB&#10;AAIAAAACAQAAAwAAAAIBAAACAQAAAgABAAMBAADY8PcAv6ih/bB+bkY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AAAApgAAAEAAAAAAAAAAAAAAAAAAAAAAAAAAAAAAALsAAABUAAAA8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XSH9M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kfP9APn+/wAA/v8AAP7/AAD9/wAA/f8AAP7/AAD9/wAA/QAAAP3/AAD9/wAA/gD/AP7/&#10;AAD+AAAA/v8AAP4AAAD+/wAA/gAAAP7/AAD+/wAA/wAAAP//AAD+AAAA/gAAAP//AAD/AAAAzOXt&#10;AL+wAACA/3+rALB+bgMAAAC0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AAAqgAAAEAAAAAAAAAAAAAAAAAAAAAA&#10;AAAAAAAAAJ8AAABLAAAA8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62PXmEwUCGQQCAAAA/wAAAAAAAAAAAAAAAAAA&#10;AQEAAAEAAAABAAAAAQEAAAEAAAACAQAAAgABAAIBAAACAAAAAgEAAAIAAAACAQAAAgEAAAIAAQAD&#10;AQAAAgEAAAIAAAACAQAAzvH88sGWid3AkYIxAAAAAAAAAAAAAAD2AAAASQAAAM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UAAADKAAAA&#10;AAAAAAAAAAAAAAAAAAAAAAAAAADmAAAAHA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AXlXQ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Jn1/v/+/v8AAP0AAAD9AAAA/QAAAP4AAAD9/wAA/f8AAP4AAAD+/wAA/v8AAP7/AAD+//8A&#10;/v8AAP4AAAD+/wAA/gAAAP8AAAD//wAA/wD/AP4AAAD//wAA9P0A/sfw/P3+AP8+wJGCNwAAAK8A&#10;AAAAAAAAAAAAAAoAAAC2AAAAN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wAAAAAAAAAAAAAAAAAAAAAAAAAAAAAAAAAAAJU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NjzQ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dTxEgkDBecSBgEGAAD/AP8AAAABAAAAAAAA&#10;AAEAAQABAQAAAQAAAAIAAAACAQAAAQAAAAIBAAACAQAAAgABAAMBAAACAQAAAgAAAAMBAAACAQAA&#10;/v8AAOP4/fL4/QDGgScLSQAAAAAAAAAAAAAABgAAAKoAAABPAAAAAAAAAAAAAADqAAAAOQAAAN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IAAADBAAAADAAA&#10;AAAAAAAAAAAAAAAAAAAAAAD8AAAAMgAAA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LA/uAAEAzfj9&#10;/wD9/wAA/v8AAP3/AAD+/wAA/f//AP7//wD+/wAA/gAAAP7/AAD/AAAA//8AAP//AAD/AP8A/v8A&#10;AP//AAD/AAAA/gAAAOj5//fV8/718/sBaYEnC0kAAAAAAAAAAAAAAAAAAAD6AAAAVgAAALcAAAAA&#10;AAAAAAAAABYAAAC4AAAA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KAAAAwgAAAAwAAAAAAAAAAAAAAAAAAAAAAAAA/QAAAG0AAADTAAAAAAAAAAAAAAAAAAAAAAC/&#10;leAh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31/VNBwIAnQkCARX/AAAAAAAAAAEAAAABAQAAAQAAAAIB&#10;AAACAAEAAgEAAAIAAAACAQAAAgEAAAMAAAACAQEAAQAAAPP9//7s+v/5AAD+lIYoDHYAAAAAAAAA&#10;AAAAAAAAAAAAAAAAAAAAAAAAAAAAAAAACwAAAL8AAAA1AAAAAAAAAAAAAADJAAAAQgAAAP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gAAAJYAAAADAAAAAAAAAAAAAADvAAAApgAAAPIA&#10;AACrAAAAz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3fmaU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P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jX9OsKBAIUAv8AAAABAAABAAAAAQAAAAEBAAACAAAAAgEAAAIAAQADAQAAAgEAAAIAAAD7&#10;/v8A9f4A+fT9/wIDAACi/gP+eYclDesAAAAAAAAAAAAAAAAAAAAAAAAAAAAAAAAAAAAAAAAAAAAA&#10;AAAAAAAWAAAAxgAAACMAAAAAAAAAAAAAALMAAABS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hAAAAHkAAAAAAAAAAAAAAAAAAAC4AAAAVgAAAP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gfr9AIcFAgAMAP8AAAEAAAACAAAAAQAAAAEBAAD//wAA&#10;/wH/APz/AQD4/P8A9/4A+gEA/937/gKIiSoKogAAAAAAAAAAAAAAAAAAAAAAAAAAAAAAAAAAAAAA&#10;AAAAAAAAAAAAAAAAAAAAAAAAAAAAAOoAAABIAAAAxgAAABUAAAAAAAAATQAAAJUAAABo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IyMo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wAAAJ8AAABZAAAAAAAAAAAAAAAAAAAAmwAAAGoAAAD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IAAACvAAAAPgAAAAAAAAAAAAAAAAAA&#10;AHoAAACI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Ao50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hAAAAtgAAACgAAAAAAAAAAAAAAPsAAABgAAAAp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AAAALUAAAAWAAAAAAAAAAAAAADwAAAAUQAAAM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0AAACoAAAACgAAAAAAAAAA&#10;AAAA4QAAAEkAAAD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0Su3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JoAAABkAAAAAAAAAAAAAAD1AAAASQAAAMMAAAAAAAAAAAAAAAAAAAAAAAAA&#10;AAAAAAAAAAAAAAAAAAAAAAAAAAAAAAAAAAAAAACK3PfEKwwDNi0OAwUAAQAAAQAAAAAAAAABAAAA&#10;AQAAAAAAAAABAQAAAQAAAAEAAAABAAAAAQEAAAEAAQABAAAAAQEAAAEAAADs+v4Aw+/8/Ob4/uz8&#10;/gBxgScK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CSAAAAAgAAAAAAAAAAAAAAzQAAAEwAAAD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3+A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KsAAABQAAAAAAAA&#10;AAAAAAD1AAAASAAAAMQAAAAAAAAAAAAAAAAAAAAAAAAAAAAAAAAAAAAAAAAAAAAAAAAAAAAAgdv2&#10;y0ARBDAeCgMEAAAAAAEAAAAAAAAAAQAAAAEAAAAAAAAAAQEAAAEAAAABAAAAAAAAAAIBAAABAAAA&#10;AQAAAAEBAAABAAEAAQAAAAEBAAACAAAA7Pv+AMHt/PXt+v/KdyQJ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CJAAAAdAAAAAAAAAAAAAAAAAAA&#10;ALQAAABZAAAA9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gAAAKoAAABPAAAAAAAAAAAAAAD0AAAASgAAAMMAAAAAAAAAAAAAAAAAAAAAAAAAAAAA&#10;AAAAAAAAAAAAAIPY9qMyEgNRJwsDCwAAAAABAAAAAAABAAEAAAAAAAAAAQAAAAEBAAAAAAAAAQAA&#10;AAEAAAABAQAAAQAAAAEAAAABAQAAAQAAAAIAAAABAQAAAQABAAEAAAACAQAAAQAAAOv7/v+j4/j4&#10;tW9aLs65st0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AAAAogAAAFUA&#10;AAAAAAAAAAAAAAAAAACXAAAAbgAAAP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zqHpM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9AAAArgAAAC8AAAAnAAAAAAAAAAYA&#10;AABbAAAA5AAAANAAAAAAAAAAAAAAAAAAAAAAAAAAAAAAAAB61vRFEAYCfTgRBA3/AAAAAAAAAP8A&#10;AAAAAAAA/wAAAAABAAD/AAAA/wAAAAAAAQAAAAAAAAEAAAAAAAAAAAAAAAEAAAAAAAAAAAAA/wEA&#10;AAAAAAAAAAAAAAEAAAAAAQAAAQAADAMBAS4OBAXvOE9tDwH8ANrKxe8AAADw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wAAALcAAABIAAAAAAAAAAAAAAAAAAAAdgAAAHw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4ivKA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9AAAArgAAADAAAAAnAAAAAAAAAAMAAABQAAAADwAAAL0AAAD+AAAAAAAAAAAA&#10;AAAAAAAAAENvfL89EgUWCQMBAP8AAAD/AAAAAAAAAP8AAAAAAQAA/wAAAAAAAAAAAAAA/wAAAP8B&#10;AAD/AAEA/wAAAP8BAAD/AAAAAAAAAAABAAAAAAAA/wAAAAABAAAAAAAA/wEAAAAAAQD/AAAABgIB&#10;ADwSBQHqJzo8EhgaCdW+tg8AAAAGAAAA6gAAAP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MAAAC/AAAAMAAAAAAAAAAA&#10;AAAA+gAAAFs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AAAArgAAAB0AAAAwAAAAAAAAAAAAAAA5&#10;AAAAOAAAALUAAAD4AAAAAAAAAACC3PdgFAQBWCgMAwT/AAAA/wAAAAAAAAD/AQAAAAAAAP8AAAAA&#10;AAAA/wAAAP8AAAAAAQAAAAAAAAAAAAAAAQAAAAAAAAAAAQD/AQAA/wAAAAAAAAAAAQAA/wAAAAAB&#10;AAAAAAAAAAAAAAABAAAAAAEAAAEAADQQBQLzHSoqChYY79a+uPwAAAAnAAAA+QAAAO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UhCj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DcAAAC9AAAAHQAAAAAAAAAAAAAA7wAAAEoAAAC2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0AAACxAAAA8wAAAEQAAAABAAAAAAAAACMAAABSAAAAvQAAAOsAAAAAPWt6&#10;vz0SBQwEAQEA/wAAAAABAAD/AAAA/wAAAP8AAAD/AAAA/wAAAAAAAAAAAQAAAAAAAP8AAAD/AQAA&#10;/wAAAAAAAAAAAQAAAAAAAAAAAQD/AQAAAAAAAAAAAAAAAAAAAAAAAAABAAAAAAAAAAEAAAAAAQAA&#10;AQAALg8GBPYfLCn+CxDq3MO86wAAAB8AAAAUAAAA5AAAAP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AAAAswAAAA8AAAAAAAAAAAAAAN8AAABBAAAAz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h9o1I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HAAAAywAA&#10;AE0AAAAHAAAAAAAAABMAAABjAAAA83vV8zccCgNKHwoCBAAAAAD/AAAA/wAAAP8AAAAAAAEA/wAA&#10;AAAAAAAAAQAA/wAAAP8AAAD/AAAAAAEAAAAAAAAAAAAA/wAAAP8AAAAAAAAAAAEAAAAAAAAAAAEA&#10;AAEAAP8AAAAAAQAAAAAAAAABAAAAAAAA/wEAAAAAAQAAAQAALQ4GBeUdLizk1NHN7uHc9QAAAA8A&#10;AAAiAAAA6QAAAP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9cYIK2V9PAAAAAAAAAAAAAAAAAAAAAAAAAA&#10;AAAAAAAAAAAAAAAAAAAAAAAAAAAAAAAAAAAAAAAAAAAAAAAAAAAAAAAAAAAAAAAAAAAAAAAAAAAA&#10;AAAAAAAAAAAAAAAAAAAAAAAAAAAAAAAAAAAAAAAAAAAAAAAAAAAAAAAAAAAAAAAAAAAAbgAAAJ8A&#10;AAAFAAAAAAAAAAAAAADKAAAAQwAAAO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LM&#10;GQr4CwLaAAAADgEAAJT/BP2PViXo6wAAAAAAAAAAAAAAAAAAAAAAAAAAAAAAAAAAAAAAAAAAAAAA&#10;AAAAAAAAAAAAAAAAAAAAAAAAAAAAAAAAAAAAAAAAAAAAAAAAAAAAAAAAAAAAAAAAAAAAAAAAAAAA&#10;AAAAAAAAAAAAAAAAAAAAAwAAAIwAAABwAAAAAAAAAAAAAAAAAAAAsQAAAFoAAAD2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XAAAANwAAALEA&#10;AAAAAAAAACZETgATCAYHAQABAP3/AAD9/wAA/f8AAP7/AAD9/wAA/v8AAP0AAAD+/wAA/v8AAP3/&#10;/wD9AP8A/f//AP3/AAD+/wAA/QAAAP3/AAD+/wAA/v8AAP3/AAD+AAAA/v8AAP4A/wD+//8A/v8A&#10;AP7/AAD+/wAA/v8AAP3/AAD+/wAA/gD/AP7/AAAJAwEAORUKCWOovlgAAAAAAAAAAAAAAAMAAABE&#10;AAAAH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9wsCqAIBBBgDAQYNAAEFcwD8BOGr1xy5qdgbQQAAAAAAAAAAAAAAAAAA&#10;AAAAAAAAAAAAAAAAAAAAAAAAAAAAAAAAAAAAAAAAAAAAAAAAAAAAAAAAAAAAAAAAAAAAAAAAAAAA&#10;AAAAAAAAAAAAAAAAAAAAAAAAAAAAAAAAAAAAAAkAAACqAAAAcAAAAAAAAAAAAAAAAAAAAJMAAABT&#10;AAAA9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ziR+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uAAAAUQAAAGMAAAD0MlJcACESDwD+/wAA/v8AAP7/AAD+&#10;/wAA/f8AAP4AAAD9AAAA/v8AAP3/AAD9/wAA/gAAAP7/AAD+/wAA/v//AP4A/wD+/wAA/v8AAP0A&#10;AAD+/wAA/gAAAP7/AAD+/wAA/f8AAP7/AAD+AP8A/v8AAP4AAAD+/wAA/wAAAP7/AAD+/wAA/gD/&#10;AP7/AAA5FAcEGC01PxAeIQkAAAAAAAAAAAAAAAMAAABFAAAAH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nYGjsC/wI9AgEGAwEBBQAE&#10;AQgGBgMPCQQCDUYDAAWuq9cdy6vYGk8AAAAAAAAAAAAAAAAAAAAAAAAAAAAAAAAAAAAAAAAAAAAA&#10;AAAAAAAAAAAAAAAAAAAAAAAAAAAAAAAAAAAAAAAAAAAAAAAAAAAAAAAAAAAAAAAAAAAAAAAVAAAA&#10;vgAAAFIAAAAAAAAAAAAAAP8AAAByAAAAbwAAAP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zjf0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P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njS79tGGQsCBgIBAAAAAAAAAQAAAAAAADwSBQAAAAAAAAAAAAAAAAAAAAAA&#10;yO/7AAAAAAA4EQUAyu/7AAEBAAABAAAAAgAAADIQBQDQ8fwAMA8EAAAAAAAAAAAA1vP8AAEAAAAC&#10;AQAAAgAAAAEBAAACAAEAAgEAAAIAAAACAQAAAQAAAAIBAAACAQAAAgABANPz+/2pvsnFmVY+owAA&#10;AAAAAAAAAAAAAAAAAPkAAACwAAAA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1x3fBQMKIAAAAwABAAAAAAACAAEAAgABAQQAAgEDAP8A/wD6/PH1&#10;/gD67AID/m5TJeOyAAAAAAAAAAAAAAAAAAAAAAAAAAAAAAAAAAAAAAAAAAAAAAAAAAAAAAAAAAAA&#10;AAAAAAAAAAAAAAAAAAAAAAAAAAAAAAAAAAAlAAAAtwAAACMAAAAAAAAAAAAAAPgAAABcAAA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21vYWDgkH+QMCAAD9AP8A/QD/AP3//wD+//8Awu36&#10;AMLt+wAAAAAAxO37AMTu+wD9/wAA/v8AAAAAAAD+AAAA/v8AAP7/AAD9AAAAAAAAAP7//wAAAAAA&#10;0fH8ANLy/AAqDQQA/gAAAP7/AAD+AAAA//8AAP4A/wD+/wAA/gAAAP7/AAD/AAAA//8AAP//AAD+&#10;AP8AKwwFAxEtMjsAAAAAAAAAAAAAAAAAAAAAAAAABwAAAEM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9ccbQMBBhMCAAgAAgAEAAEABAACAQQAAQEE&#10;AAIAAgABAAMAAwEHAAoFGgsLBRwfAf4Jq6zXIeCs1x1HAAAAAAAAAAAAAAAAAAAAAAAAAAAAAAAA&#10;AAAAAAAAAAAAAAAAAAAAAAAAAAAAAAAAAAAAAAAAAAAAAAAAAAAAOgAAAMcAAAAjAAAAAAAAAAAA&#10;AADtAAAAQgAAA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8tdN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kC&#10;AFcXBwEJ/v8AAP7/AAD+/wAA/v8AAP3/AAD+/wAA/v//AAAAAAD9AP8A/v//AP7/AAD9/wAAAAAA&#10;AP3/AAD+/wAA/gAAAP7/AAAAAAAA/gAAAAAAAAD+AP8A/v8AAAAAAAD+/wAA/gAAAP7/AAD9AAAA&#10;/v8AAP4A/wD+/wAA/gAAAP7/AAD+AAAA/gAAAP//AAABAf8AFQL8+jpldCkAAAAAAAAAAAAAAAAA&#10;AAAAAAAAFAAAAD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NxBgMRDQIBBAACAQQAAgEFAAEABAACAQMAAQEEAAEBAwABAAMAAQECAAQBCgANBiMGDAcg&#10;HwMCCq+r1yDVqtkZPAAAAAAAAAAAAAAAAAAAAAAAAAAAAAAAAAAAAAAAAAAAAAAAAAAAAAAAAAAA&#10;AAAAAAAAAFQAAAC+AAAAEwAAAAAAAAAAAAAA3AAAADkAAAD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MyRx&#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EAOxUGAwD9/wAA/f8AAP3/AAD9/wAA/f8AAP3/&#10;AAD9AAAAAAAAAP7/AAD9/wAA/f//AP4A/wAAAAAAOxIFADkSBQA4EQUANxEFAAAAAAD9/wAAAAAA&#10;ADEPBQAwDwQA0PH7AP7/AAD+/wAA/v8AAP//AAD+AAAA/v8AAP4A/wD+/wAA/gAAAP7/AAD+/wAA&#10;/gAAAP7/AAAvEgkIKUNJLwAAAAAAAAAAAAAAAAAAAAAAAAAAAAAALAAAAA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9cfhQUCChsCAQQAAgEEAAEBBQABAQQAAgEEAAEA&#10;BAABAQQAAQADAAEBAwABAAMAAQEDAAEAAgAFAg4AEAgsCRAIJyoFAA61rdgiqwAAAAAAAAAAAAAA&#10;AAAAAAAAAAAAAAAAAAAAAAAAAAAAAAAAAAAAAAEAAAByAAAAqgAAAAcAAAAAAAAAAAAAAMgAAAA6&#10;AAAA2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4//8zBwEAAP7/AAD/&#10;AAAAAQAAAAAAAAAAAQAAAAAAAAH/AAAAAAAA/f8AAAEAAAABAQAAAf8AAAAAAADB7foAAQAAAAEA&#10;AQABAQAAPBIFAP7/AAAAAAAAyu/7ADYRBQD+/wAAAQH/AAD/AQAAAQAAAP8AAAIAAAD+AQAAAf8A&#10;AP4B/wAA/wEAAQEAAP8AAAD//wAA/wEAAAwEAgESGyEhAAAAAAAAAAAAAAAAAAAAAAAAAAAAAAAE&#10;AAAAMQAAAM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tb1GQMAAfr+AQAA/QAAAP4AAAD9AAAA/QAAAP3/AAD+/wAA/f8AAAAAAAD+&#10;/wAA/QAAAP3/AAD9/wAAAAAAAP3/AAD+/wAA/gD/AP7//wAAAAAA/gAAAAAAAAD+AAAAyu/7ADIQ&#10;BQD+/wAA/gD/AP7/AAD+AAAA/v8AAP//AAD+AAAA//8AAP8A/wD+/wAA/v8AAP4AAAD+/wAABgIA&#10;AAMIBwoAAAAAAAAAAAAAAAAAAAAAAAAAAAAAAAAAAAAoAAAAB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tkghwcEEwADAQUAAQEEAAIABAACAAUAAgAFAAIBBQABAQQAAQEEAAIABAAC&#10;AQQAAQAEAAEBAwABAAMAAQADAAEBAgABAAIAAQACAAgCFwQbDUcFBQERsq7ZIo4AAAAAAAAAAAAA&#10;AAAAAAAAAAAACwAAAK4AAABsAAAAAAAAAAAAAAAAAAAAjgAAAFYAAAD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u+3F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DAR0IAgD//f//&#10;AP3//wD9//8A/f//AP3//wD+//8A/f8AAP7/AAAAAAAA/QAAAP7/AAD+/wAA/v8AAAAAAAD+/wAA&#10;/f8AAP7/AAD+/wAAAAAAAP7/AAAAAAAA/v8AAP4AAADK7/sAMxAFAP7/AAD+AP8A/v8AAP4AAAD+&#10;AAAA/v8AAP4AAAD+/wAA/gAAAP4AAAD//wAA/wAAAAgCAQABAwQFAAAAAAAAAAAAAAAAAAAAAAAA&#10;AAAAAAAAAAAAAgAAAB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z+/XMJBBcDAQEE&#10;AAIABAABAQQAAQEEAAEBBAACAAQAAgEEAAIBBQABAQMAAQEEAAEBAwABAAMAAQEDAAEBAwABAAMA&#10;AQEDAAEAAgABAAIAAgEFABgLQhALBiNmrtgnvgAAAAAAAAAAAAAAFwAAAL8AAABOAAAAAAAAAAAA&#10;AAD/AAAAbwAAAHM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xObRAAAgAElEQVQAAAAA&#10;AAAAAAAAAAAAAAAAAAAAAAAAA/8AHgYCAAL+/wAA/v8AAP7/AAD+/wAA/v8AAP3/AAD9//8A/QD/&#10;ALTp+QD+//8A/f8AAP3/AAD9AAAAuOr6AP7/AAD+AAAA/f8AAP4AAAC/7PoA/gD/AMPt+wD+AAAA&#10;/v8AAP4AAADK7/sA/wAAAP7/AAD+AP8A/v8AAP7/AAD+AAAA//8AAP8AAAD/AP8A//8AAP4AAAD+&#10;/wAA9f3/AP78+vkAAAAAAAAAAAAAAAAAAAAAAAAAAAAAAAAAAAAAAA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2CN9CQQUAgIBBwACAAUAAQEFAAIBBQACAQUAAgEFAAEBBAACAAQAAQEE&#10;AAIBBAACAAMAAQEEAAEBAwABAQMAAgADAAEBAwABAAMAAQEDAAEAAgABAAIAAQEDABIHLQsYDT4+&#10;rNkh4wAAACcAAADHAAAANQAAAAAAAAAAAAAA9wAAAFIAAAC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eBgIBBf3/AAD9/wAA/f8AAP3/&#10;AAD9/wAA/v8AAP4AAAD+/wAA/f8AAP3/AAD+//8A/gD/AP7/AAD+/wAA/QAAAP7/AAD+AAAA/v8A&#10;AP7/AAD+/wAA/v//AP7/AAD+AAAA/v8AAP4AAAD+/wAA/wAAAP//AAD/AP8A/wAAAP//AAD+AAAA&#10;/v8AAP7/AAD+AP8A//8AAP8AAADq+f8A7eLg3QAAAAAAAAAAAAAAAAAAAAAAAAAAAAAAAAAAAAAA&#10;AAA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nkKBR0DAgAEAAEBBAACAQQAAgEEAAIB&#10;BAACAQQAAgEFAAEBBAACAAQAAQEEAAEBBAACAAMAAgEEAAIABAABAQMAAQADAAEBAwABAAMAAQED&#10;AAEBAwABAAIAAQEDAAcCFAMdC0sancYe1gAAACEAAAAAAAAAAAAAAOsAAABBAAAAs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Uj//s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s&#10;2B5uBwMVAAMBCAD/AP4AAQD/AAAA/wD/AP8AAAAAAAAAAAAAAAEAAQABAAAAAQABAAEAAAECAAEA&#10;AgABAAMAAQECAAEAAwABAQMAAQADAAEBAwABAAMAAQACAAEBAwAAAAIAAQECAAYFEwIsH1QAnsas&#10;AGI64gAAAADaAAAASQAAAN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rwxg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BmUNBiQJAQEDAAEA/wAAAP4A////AAEAAAAA&#10;AAAAAAAAAAAAAAAAAQEAAQABAAAAAgABAAEAAQECAAAAAgABAAMAAQECAAEAAwABAQMAAgADAAEB&#10;AwABAQMAAQADAAEBAwABAAMAAQACAAkFEwAvIVsAlbit9GtI2joAAAD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2Bo7AgEDHAQCCQD/AP4A&#10;AAD/AP///wABAf8AAAD/AAAAAAAAAAAAAAABAAAAAAAAAQIAAQABAAAAAQABAAIAAQECAAEAAwAB&#10;AQIAAQACAAEAAwABAQMAAQADAAEAAwABAQMAAQADAAEBAgABAAMAAAACAAcEEgAwKz8KrtkBr1In&#10;2T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52gg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GVAoEHA0BAQQAAQD+AP///wABAf8A/wD/AAAAAAAAAAAAPR2h&#10;AAAAAAAAAAAAAAAAAMTjYgABAQIAAQABAAAAAgA6HJkAAAAAAAAAAAAAAAAAAAAAAMzndgABAQMA&#10;AQADAAIBAwABAAMAAQECAAEAAwABAAMAEQksAvX74jWx3AVzTyTUj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PDUQE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BWCgUbAwIB&#10;BAABAAUAAgEEAAEBBAACAQUAAgEEAAIBBADF5GMAAAAAAMXkZAAAAAAAAgEEAAIABAABAQQAAgEE&#10;AAAAAADJ5m8AyuZyAMvndADM53cAAQEEAAEABAACAQMAAQADAAEBAwABAAMAAQEDAAEBAgABAAMA&#10;Hg9QCP39+Iat1ik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NcbJgMABA0GAxAAAQAEAAIBI4Bo7QAAIABJREFUBAABAQUAAgEFAAIBBAACAAUAAgAEAAIA&#10;BAAAAAAAAgEEAAAAAAACAQQAAQEEAAIABAABAQQAAAAAAAIABAACAQMAAgAEAAIBAwACAAMAAgED&#10;AAEAAwABAQMAAQADAAEBAwABAAMAAQADAAEBAwABAAMAJBBgBgED/c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FGDgclBQEABAACAQQAAQEEAAIBBAAC&#10;AAQAAQAEAAEBBAABAQUAAQEFAAAAAAACAAUAAAAAAAEBBQACAQQAAQEEAAIABAAAAAAANRqNADQZ&#10;iwAzGYgAAQAEAAEBAwABAAMAAQEDAAEAAwABAQMAAQADAAIBAwABAQMAAQACAAEBAwAKBRwAGQtC&#10;FLDbKo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zqutAAAgAElEQVQ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CEcEAw4IAgEEAAEBBQACAQQAAgAEAAEBBAACAQUAAgEEAAIBBAACAQQAAAAAAAEBBAAA&#10;AAAAAgAEAAEBBAACAQUAAQEEAAAAAADO6HsAz+h9AM/pfwABAQQAAQAEAAEBBAABAAQAAQEDAAEA&#10;AwACAQQAAQADAAEAAwABAQMAAQACAAEBAwAXCz4J+/3zd7bbJ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v4rBwMSAAEBBAACAAQAAgAF&#10;AAEBBQACAQUAAgEEAAIBBQACAQUAAgEFAAAAAAACAQUAAAAAAAEBBAACAAUAAQEEAAIBBAAAAAAA&#10;AQEEAAEBBAACAAQAAgEDAAIBBAACAQMAAgEDAAIABAACAQQAAQEDAAEBAwABAQMAAQADAAEBAwAB&#10;AAMAAQEDABkLQwD7/we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vX&#10;H/kjEVsGAQAEAAAA/wD/AP8AAAD/AAAA/wD/AAAAAAD/AAAAAAAzGIcAAAAAAAAAAAAAAAAAAAAA&#10;AAAAAAAAAAAAz+mAADEXgAAAAAAAAAAAAAAAAAAAAAAA1OuLAAEAAwABAQMAAQACAAEBAwABAAMA&#10;AQEDAAEAAwABAQMAAgADAAEBBAABAAMA/f/4AM/qfvhUJ94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k3S+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t1h8Z/wID3iURYggAAP4A/wD/AAAA/wD/AP8AAP8AAAAA&#10;/wAAAAAAAAAAAAAAAAAAAAAAAAABAAABAAABAAEAAAABAAAAAQABAAIAAQEBAAAAAgABAAIAAQEC&#10;AAAAAgABAAIAAQEDAAEAAgABAQMAAQADAAEBAgABAAMAAQEDAAEAAwACAQMAAQAEAAEBAwABAQMA&#10;3e+g/O/31W1SKNm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rKzin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4B/ScG&#10;AxD6AgEEAAEBBQACAQQAAQEEAAIABQACAQQAAgEEAAEBBAABAQQAAQEEAAIBBAACAQQAAgAEAAEA&#10;BAACAQQAAgEEAAIBBAABAAQAAgEEAAEBBAABAAQAAgEEAAIBBAACAAMAAgEEAAEAAwABAQMAAQAE&#10;AAEBAwACAAMAAgEDAAEABAABAQMAAQADAAEAAwAcDUoEAAEBf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L+GAoEGv4BAQQAAgEEAAEABQACAAUAAgEEAAEBBAABAQUAAgEFAAIBBAAC&#10;AQQAAQEFAAEBBAACAQUAAgEFAAEABQACAQUAAQEEAAIBBAABAAQAAgEEAAIBBAABAAQAAQEEAAEB&#10;BAABAQMAAgEEAAIAAwACAQMAAgAEAAEBBAABAAQAAQEDAAEAAwABAQMAAgEDAAsFHwAMBh0Lrtgb&#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B6Xkc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QD//P/1BgIBBQABAAQA&#10;AgEEAAIBBAABAQQAAgEFAAIBBAACAQQAAgEFAAIBBQACAQQAAgEFAAEBBAABAQQAAgEEAAEABAAC&#10;AQQAAQEFAAIBBAABAAQAAQEEAAIBBAACAAQAAQEEAAEABAABAQQAAQEEAAEABAABAQMAAQADAAEB&#10;AwABAAMAAQEDAAIBAwABAAMAAQEDABMJNRAAAAx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H71&#10;6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D/+QAA/wMBAAQAAgEFAAIBBQABAQUAAgEFAAIBBAABAAUAAQAE&#10;AAEABAABAAQAAQAFAAIBBAACAQUAAgEEAAEBBAACAQQAAQAFAAIBBAABAQQAAgEEAAIABAABAQMA&#10;AQEDAAIABAACAQQAAgADAAEBBAABAQMAAQEEAAEBBAABAQQAAQEDAAIBAwABAAMAAQEDAAEAAwAN&#10;BiMAAwIFP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gP4///9AAIBBAACAQQAAQEEAAIB&#10;BAABAAQAAQAFAAIBBAArFXEAAgEFAAIBBQACAQQAAQAFAAEABAAqFG8AAgEFAAEBBQACAQQAAQAE&#10;ACgTaQAnE2cAAQEEAAIABAABAQQAAQEEAAEABAABAQQAAgADAAIBBAACAAQAAgEDAAIAAwACAQQA&#10;AQADAAEBAwABAAMAAQEEAA4GJQD6/fIhAAAAAAAAAAAAAAAAAAAAAAAAAAAAAAAAAAAZAijF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n+//v9AgEEAAEBBAACAAQAAQAEAAIBBQACAQQAKRRsAAAAAAACAQQAAgEEAAIB&#10;BQACAQQAKRRrAAAAAAACAAQAAgEEAAEBBAAnE2YA2+6gANzvoQAlEmEAAQEFAAIABAACAQMAAgEE&#10;AAEBBAABAQQAAQAEAAEBAwABAAQAAQEDAAEAAwABAQQAAQAEAAEBBAABAAMABAIJAAoFG+yt4B8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Hnof+A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v//+f7//f0BAQQAAf//AP8B/wAB&#10;AAAAAAD/AAAA/wDa7p0AJhJjAAEBBQAAAAAAAAAAAAEAAADb7p4AJRJiAAEBBAABAAEAAAEBAAAA&#10;AAACAQQAAQABAAAAAAACAQQAAAABAAEAAgABAQMAAQACAAEBAgAAAAIAAQADAAEBAgABAAMAAQED&#10;AAEAAgABAQMAAgADAAEBAwABAAMA9vzkFu7wFuwAAO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L0BQMM8AIABQ3/Af8AAQD/AAAA/wD/AP8AAAAAAAEA/wAAAAAAAgEEAAAAAAAA&#10;AAAAAAABAAAAAAAAAAAAAgEFAAAAAAABAAIA3u+nACIRWQAAAAAA4PCrAAABAgABAAIAAQABAAAB&#10;AgABAAIAAQADAAEBAgABAAIAAQEDAAEAAgABAAMAAQEDAAEAAwABAQIAAQADAP7/+gABAAP8ZzTN&#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Qo5NKr2AIY/wD+AAIBBQAAAP8A/wD/AAH/AAAAAP8A&#10;AAAAAAAAAAACAAQAAAABAAAAAAAAAAAAAAABAAAAAAACAQQAAAABAAAAAQAhEFYA4PCsAAEBAgAf&#10;D1IA4vGxAAABAgABAAEAAQACAAEBAgAAAAIAAQADAAEBAgABAAMAAQECAAEAAwABAQIAAQADAAEB&#10;AwABAAMA+/3uAAgFFNAAAO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wpgLs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EP2PX74i0PBycA/wAAAAH//wAAAf8AAAAAAP8A/wAAAAAAAQEFAAAAAAAAAAAAAQAB&#10;AAAAAAAAAAAAAQAEAAABAQABAAEAAAAAAAIBBQAAAAEAAAAAAAEBBAABAAEAAQECAAAAAgABAAIA&#10;AQECAAEAAwABAAIAAAECAAEAAwABAQIAAQADAAEBAgABAAMAAQEDAOb1vPv5/O+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uEX2w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XD9frhLRAHLAABAP8AAAH/AP8A&#10;AAAAAP8AIA9RAAAAAAAhEFYA4fGuAAAAAQAAAAAAHw9RAAAAAAAgEFQA4vGyAAABAQDj8rMAHQ5N&#10;AAAAAADk8rcAAQECAAEAAgAAAAEAAQECAAEAAgAAAAIAAQECAAEAAwABAQIAAQACAAEAAwABAQIA&#10;AQADAAEBAwABAAIA5vO3+Pv++K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v867Hx&#10;+dxkHQ4EBv8A/wAAAP8AAQAAAAAA/wDj8rMAAAAAAAAAAAAAAAAAAAAAAAAAAADj8rQAAAAAAAAA&#10;AQABAAEAAAABAAAAAQDl87kAAAABAAEAAgAAAAEAAQECAAEAAQAAAAIAAQECAAEAAgABAAIAAAED&#10;AAEAAgABAQIAAQACAAEAAwABAQMAAQACAPD62AACAAXIWCnl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OlMd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r6xQEB3AIBAQQAAQD/AAAAAAAAAP8A//8AAAAA/wAA&#10;AAAAAAAAAAAAAAAAAAAAAAABAAEBAAAAAAEAAAAAAAAAAQABAAEAAAABAAAAAQABAQEAAAACAAEA&#10;AQABAAIAAAECAAEAAQABAAIAAAECAAEAAgABAAIAAQECAAAAAwABAQIAAQADAAEBAgABAAMA0Od7&#10;9fb+7G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uPeGY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eL+n1&#10;rdgn5vf86B4LBRwA////AAAAAAABAf8AAAAAAAAAAAAAAAAAAAAAAAAAAAAAAAAAAAABAAAAAAAB&#10;AQEAAAAAAAAAAQABAAEAAAABAAAAAgABAQEAAAABAAEAAgABAAIAAAEBAAEAAgABAAIAAAECAAEA&#10;AgABAQIAAQADAAEAAgABAQIAAQADANzwnvf/Af6WWSno4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EBAQAAAAAAAAD/AAAA/wAAAP8A////AP///wAAAAAAAAD/&#10;AAAAAAAAAP8AAAAAAP///wAAAP8AAAAAAAAA/wD///8AAAAAAAAAAAAAAP8AAAAAAAAAAAAAAAAA&#10;AAD/AP///wAAAAAAAAAAAAAA/wD///8AAAAAAAAAAAAAAAAA////AAAA/wAAAAAAAAAAAAAAAAAA&#10;AAAAAAD/APv79v/W1trVAAAAAAAAAAAAAAAAAAAAAAAAAAAAAAAAAAAAAAAAAAs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ijfheb0&#10;tgYAAAIAAgEEAAIBBQABAQQAAQEFAAEBBQABAQUAAQEFAAEBBQABAQQAAQEEAAIBBQACAQUAAQEE&#10;AAIABAACAQQAAQEEAAIBBAABAQQAAgAEAAEBBAACAQQAAQEEAAEABAACAQQAAQEEAAEABAABAQQA&#10;AgAEAAIBBADt+M7+0eqA4E8n0z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zqcAQ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Ly1xMAAP8BAAABAAAA&#10;/wAAAP8AAAD/AAAAAAAAAP8AAAD/AAsLIAALCyAACwsfAAAAAAAAAP8AAAAAAAoKHQAKChwACgoc&#10;AAAAAAD///8AAAD/AAAAAAAJCRgACAgXAAAA/wAAAAAAAAAAAAAAAAAAAP8AAAAAAAAAAAAAAAAA&#10;AAAAAAAA/wAAAAAAAAAAAAAAAAAAAAAA////AAAA/wAAAAAA+Pjz98XFzNs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8Ii+LyrPkBAQQAAQEEAAIBBQACAQQAAgEEAAIA&#10;BAACAQQAAgEEAAIBBAACAQUAAQEEAAIBBAACAQUAAQEEAAEABAACAAQAAQEEAAIBBQABAQQAAgAE&#10;AAEBBAACAQUAAgEEAAEBBAACAQQAAgEEAAEBBAABAQQA4vKu+tntl7xRJtY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9ko3jQZiyAKBBsBAAAAAAAA/wAAAAAA/wAAAAEAAAAAAAAAAAABAAAAAAAAAQEAAAAAAAAA&#10;AQABAAEAAAABAAAAAQABAAEAAAEBAAEAAQAAAAIAAQABAAABAgABAAEAAQACAAABAgABAAIAAQAC&#10;ANDqf/Hr9cy/UCfRU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gQYAQEA/gAA/wAAAP8AAAD/AAAAAAD/&#10;//8A////AAAA/wAAAAAAAAD/AAAAAAAAAAAAAAD/AAAAAAAAAP8A////AAAAAAAAAAAAAAD/AP//&#10;/wAAAAAAAAAAAAAAAAAAAAAAAAD/AAAAAAAAAAAAAAAAAAAA/wAAAP8AAAAAAAAAAAAAAAAAAAAA&#10;AP///wAAAP8AAAAAAAAAAAAAAAAA9vbo+aurtqsAAAAAAAAAAAAAAAAAAAAAAAAAAAAAAAAAAAAA&#10;AAAAAAAAAP0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RJ9giyOVs/P8A/wABAQQAAQEFAAEBBQACAQUAAQEFAAEBBQAB&#10;AQQAAQEFAAIABAACAAUAAgAEAAEBBAACAQQAAgEEAAEBBAACAAQAAQEEAAIBBAABAQQAAgAEAAIB&#10;BQABAQQAAgAEAOHyrP/B41jo6/XGe1An0V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U6+ZU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AAAAQFAAD/AAAAAAAAAAAAAAAAAAAAAAAAAAEA////AAEBAAAAAAAADAwiAPT03wAA&#10;AAAAAAD/AAAAAQALCx4AAAAAAPb24wAAAAAAAAAAAAAAAAAAAP8AAAAAAAAAAAAAAAAAAAAAAAAA&#10;AAD///8AAQEBAAAAAAAAAAAAAAAAAAAAAAAAAP8AAAABAAAAAAAAAAAAAAAAAP///QDv7+ztamp7&#10;wwAAAAAAAAAAAAAAAAAAAAAAAAAAAAAAAAAAAAAAAAAAAAAA6wAAAP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DP0P&#10;x+Vl2ygTbRoVCjcBAAAAAAAAAAAAAAAAAAAAAAAAAQAAAAAAAAAAAAAAAQABAAEAAAAAAAABAQAB&#10;AAEAAAABAAAAAQABAAIAAAEBAAEAAgABAAEAAAACAN3woQDb75v9BgEUqf4P7HJQF9/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6ahD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h3k96r/5B/V3I3BFvY5KyMRXhAIBBgAAAAA&#10;AAEAAAAAAAAAAAAAAAAAAQAAAAAAAAABAAEAAQAAAAEAAAABAAEBAQAAAAEAAQABAAAAAQD/AP4A&#10;2++b/trungIOCCan9fj2ZVMvy/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AA0BAf4GAAACAAAAAAD//wAAAAAAAAEBAAAAAAAAAAAAAA0NJQDz89wAAAD/AAAAAQAAAAAA////&#10;AAEBAAAAAAEAAAAAAAAAAAAAAP8AAAAAAAAAAAAAAAAAAAAAAAAAAAD///8AAQEBAAAAAAAAAAAA&#10;AAAAAAAAAAAAAP8AAAABAAAAAAAAAAAAAAAAAAAAAAAAAAAA8/Pd+VBQZ3/q6u36AAAAAAAAAAAA&#10;AAAAAAAAAAAAAAAAAAAAAAAAAAAAAAAAAAAAAAAA4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gEA/QAA&#10;1Dyy2/hj5/XBiQ0GHwQhD1oPEQgtAAcDFAAAAQAAAQAAAAAAAQAAAAAAAAABAAEAAQAAAAEAAAAB&#10;APH61wDs9sn+6PTA8/r98+79//asVSjkdwEB5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kPOt8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PDTdAEBAosBAQIAAAABAAAAAAAAAAEAAAAAAAEB&#10;AQAAAAAADQ0mAAAAAAAAAAAAAAAAAPT03gAAAAEADAwhAAAAAAAAAAAA9fXiAAEBAQAAAAEAAAAB&#10;AAoKGwAAAAAA9/fnAAAAAQABAQEAAAABAAAAAQABAQEAAAAAAAAAAQAAAAEAAQEBAAAAAQAAAAEA&#10;/v74APb26PwxMUtx4eHk+AAAAAAAAAAAAAAAAAAAAAAAAAAAAAAAAAAAAAAAAAAAAAAAAAAAAOUA&#10;AAC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9UbQwcGFGb7/vRHAAABBw0F&#10;IPgLBR8C/wH+AgH/AgIHBBT87vfP//f85gP7/vQGAwAJ4f4B+7L8//e1Vyjl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3Z&#10;MI4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x&#10;8dSN//8AcgICAwAAAAAAAAAAAAAAAQAAAAEAAAAAAAEBAQAAAAEAAAAAAAAAAQABAQEAAAABAAAA&#10;AQAAAAAAAQEBAAAAAQAAAAEAAQEBAAAAAQAAAAEAAAAAAAEBAQAAAAEAAAABAAEBAQAAAAEAAAAB&#10;AAAAAAABAQEAAAABAAAAAQABAQEAAAABAPj47f3r6+fmMjJIhvHx9PwAAAAAAAAAAAAAAAAAAAAA&#10;AAAAAAAAAAAAAAAAAAAAAAAAAAAAAAAAAAAAsgAAAO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u1xsT+wEALgACAhgA/f4GAgH/AgH/APj+AQHp/f/93lkp&#10;6O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7+/gYBAQIA////AAAAAAABAQEAAAD/AAAAAAAAAAEAAAAAAAAA/wAA&#10;AAEAAAAAAAAAAAAAAAAAAAD/AAAAAQAAAAAAAAAAAAAAAAAAAAAAAAD/AAAAAAAAAAEAAAAAAAAA&#10;AAAAAAAAAAAAAAAAAAAAAP8AAAABAAAAAAAAAAAAAAAAAP7++gD29un9vb3ItFVVZrQAAAAAAAAA&#10;AAAAAAAAAAAAAAAAAAAAAAAAAAAAAAAAAAAAAAAAAAAAAAAAAAAAANEAAAD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Ip5e0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xuni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ABgEBAAAAAP8A&#10;AAAAAP//AAABAQEAAAAAAAAA/wD//wAAAQEBAAAAAAAAAAAA////AAEBAAAAAAEAAAAAAAAAAAAA&#10;AAAAAAAAAP///wABAQEAAAAAAAAAAAAAAAAAAAAAAAAAAAAAAAAAAAD/AAAAAQAAAAAAAAAAAAAA&#10;/gD39/H58fHr8UxMX4jT09rzAAAAAAAAAAAAAAAAAAAAAAAAAAAAAAAAAAAAAAAAAAAAAAAAAAAA&#10;AAAAAAAAAADYAAAAy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Knaud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3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AAYBAf8AAAAAAAAAAQAAAAAA////AAEBAAAAAAEAAAAA&#10;AAAAAAAAAAAAAAD/AAAAAQAAAAAAAAAAAAAAAAAAAAAAAAAAAAAA/wAAAAEAAAAAAAAAAAAAAAAA&#10;AAAAAAAAAAAAAAAA////AAEBAQAAAAAA///7APj48fz7+/n9tra+sV9fcrsAAAAAAAAAAAAAAAAA&#10;AAAAAAAAAAAAAAAAAAAAAAAAAAAAAAAAAAAAAAAAAAAAAAAAAADcAAAAx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B////wABAQEAAAD/AAAA&#10;AAAAAAEAAAAAAAAAAAAAAAAAAAAAAAAA/wAAAAEAAAAAAAAAAAAAAAAAAAAAAAAAAAAAAAAAAAAA&#10;AAAAAAAAAAAAAAAAAAAAAAAAAAAAAAAAAAAAAAAAAAAA/f33APn58/r19fbxrq62s29vgccAAAAA&#10;AAAAAAAAAAAAAAAAAAAAAAAAAAAAAAAAAAAAAAAAAAAAAAAAAAAAAAAAAAAAAAD+AAAAyAAAAN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XmLik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HCAAD/U////vcAAAAFAAACCgEBAAAAAAAAAAABAAAAAAAAAAAAAAAAAAAA&#10;AAAAAAAAAAAAAAAAAAAAAAAAAAAAAAAAAAAAAAAAAAAAAAAAAAAAAAAAAAD/AP39+wD+/vsA+vr3&#10;+fz8+frm5undjo6cs6SksOIAAAAAAAAAAAAAAAAAAAAAAAAAAAAAAAAAAAAAAAAAAAAAAAAAAAAA&#10;AAAAAAAAAAAAAAAAAAAA8QAAAL8AAAD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hN69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8NIRAgIAKP39ASkA&#10;AP4vAgIBMf//ABsAAAAhAQEB9f39///+/v8FBAQDBAAAAgQCAgIAAQEBAP//AQABAQAAAAAA//z8&#10;+/z9/f79///9/v39/fsFBQIJ7Ozx5dLS19O9vcTWn5+q3/n5+/4AAAAAAAAAAAAAAAAAAAAAAAAA&#10;AAAAAAAAAAAAAAAAAAAAAAAAAAAAAAAAAAAAAAAAAAAAAAAA/QAAANAAAADS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d7xY0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u7tQerq61P/Ly8z8Q&#10;EA0KDQ0MCgkJCQgKCggIBgYFBv39/v7t7e/v8PDy8+3t7/Tr6+711NTb7ba2vugAAAAAAAAAAAAA&#10;AAAAAAAAAAAAAAAAAAAAAAAAAAAAAAAAAAAAAAAAAAAAAAAAAAAAAAAAAAAAAAAAAAAAAAAAAAAA&#10;/wAAAN4AAADNAAAA8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AOQAAAAAAAAAAAAAAAAAAAAAAAAAAAAAAAAAAAAAAAAAAAAAAAAAAAAAA&#10;AAAAAAAAAAAAAAAAAAAAAAAAAAAAAAAAAAAAAAAAAAAAAAAAAAAAAAAAAAAAAAAAAAAAAAAAAAAA&#10;AAAAAAAAAAAA/AAAAN0AAADRAAAA8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3/KYU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wAAAAEAAAA&#10;AAAAAAAAAAAAAAAAAAAAAAAAAAAAAAAAAAAAAAAAAAAAAAAAAAAAAAAAAAAAAAAAAAAAAAAAAAAA&#10;AAAAAAAAAAAAAAAAAAAAAAAAAAAAAAAAAAAAAAAAAP4AAADpAAAA2wAAAN8AAAD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g1p2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sAAAAQAAAAEAAAAA8AAAAQAAAADAAAAAwAAAACAAAA&#10;AAAAAAAAAAAAAAAAAAAAAAAAAAAAAAAAAAAAAAAAAAAAAAAAAAAAAAAAAAD6AAAA7QAAAO0AAADn&#10;AAAA5gAAAP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oAAAAMAAAABgAAAAQAAAAEAAAABAAAAAMAAAD6AAAA+QAAAPgAAAD4AAAA&#10;+AAAAP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gDBsS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Q+3T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TrtQK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Pt0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9&#10;D7dP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CN6M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3T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0Pt08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LVIqA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D7d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Q+3T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fvDb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0Pt0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Q+3T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9D7dP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Z6I04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Q+3T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9D7dP&#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0Pt08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e73z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9D7d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0Pt08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Q+3T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D/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vdHtE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0Pt08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Q+3T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D7dP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aGbQE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Q+3T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D7dP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0Pt08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S6l&#10;i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D7dP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0Pt08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Q+3T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48P3p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0Pt08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Q+3T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9D7dP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Qrolg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Q+3T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9D7dP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0Pt08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5ndk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9D7dP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0P&#10;t08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Q+3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D/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NFCoL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Pt08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Q+3T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3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AIjoc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3T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D7dP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n2+X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D7dP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Pt0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O&#10;0vfJ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Pt0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3T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j3i4A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Q+3T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D7d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P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d0tV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9D7dP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0Pt0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Q+3T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QWor3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0Pt08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Q+3T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9D7dP&#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ZKljY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Q+3Tw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9D7d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0Pt08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etrl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9D7dP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zqoYV/QD8&#10;HgH9+Bj//Pn6/vn15/z5AuAWa5b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8EAuv5IfgAAxn+Af0Q/f4D7Pv+/OZQGAjhAQEB/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zqt08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K/mRQD/ABn////UQD9/TP//foA//v5AP/69wD/+fYA//n2+//39L3++vSoE/Pt&#10;pQGBwP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K7/s+/wD/Yv8AAU3+/wAS/P//APz/&#10;AAD7/gAA+///APr+AOP6/gGw+Pz/mWAfB9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Nc5wg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79/BPUDJXUBAgR4AQEBDgD//wD/&#10;/fsAAPz6AP/6+AD/+vYA//j1AP759QD/9/MA//j0AP7389r/9/FzFYHA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Hy+Cf+/wSPAgAASQAAAAD/AAAA/f//APz/AAD7/wAA+/7/APr+AAD6/v8A+f4AAPn+//75&#10;/gGh+fr6eGkkDe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DDpREFBAeq&#10;AgUHRAACBAABAQEA///+AAD9+wD/+vkA//r3AP/59QD/+PQA/vj0AP/38wD/9/IA/vfyAP/28wD+&#10;+PCEFQTIfwGBAP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qneAAAgAElEQVTP8fxLBgEApwMBAA0BAQAAAAAAAP//AAD8/wAA&#10;/P8AAPr+/wD7/wAA+f7/APn+AAD5/v8A+f4AAPn9/wD4/wDi+PwCTm4iBt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rxJ0NBgUJwAMIDEQBCQ4AAgoPAAELDwACCg8AAQkOAAEJDAABCAoA&#10;AQYJAAEGCQABBQcAAQUGAAAEBgABBAYAAAQFAAECBnzq9TGW/w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fD8UwgCALMHAwANBwMB&#10;AAgCAQAIAgEABwMBAAcCAAAGAgAABgIBAAQBAAAEAQEABAEAAAQBAAADAQAAAwEAAAMAAB4DAv3F&#10;jdv1M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2x8k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9/AgsCDaIBBwkuAQgL&#10;AAIJDQACCg8AAgoQAAEKDgACCAwAAQcLAAEGCQABBggAAAUHAAEEBgAAAwYAAQMFAAADBQABAwQA&#10;AAMEAAABAmfoaiNr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CvAAAA/wAAAJ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AAAA/wAAAK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v+jAEAwCiBQIAAQYBAQAIAgAACAMAAAgDAAAHAgAABgIBAAUBAAAEAQAABAEA&#10;AAQBAAADAQAAAwEBAAMAAAACAQAAAgEAAAIAAAsCAwKxhd70Fw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GEAAADAAAAAUAAAAG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CAgIDngQBAAoEAQEABQIAAAYC&#10;AQAIAgEACAIBAAcCAQAFAgAABAIBAAQBAAADAQEAAgEAAAMBAAACAAAAAgEAAAIAAQACAAAAAgEA&#10;AAIAAB0B+v2OAAAAAAAAAAAAAAAAAAAAAAAAAAAAAAAAAAAAAAAAAAAAAAAAAAAAAAAAAAAAAAAA&#10;AAAAAAAAAAAAAAAAAAAAAAAAAAAAAAAAAAAAAAAAAAAAAAD/AAAA/wAAAP8AAAD/AAAA/wAAAM4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M4AAACfAAAAQAAAAAAAAAAAAAAAAAAAAA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OAAAAfwAAAAAAAAAA&#10;AAAAAAAAAP8AAAD/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7+fCPYDBtgCCg8fAgsPAAEKDwACCg8AAQkNAAEE&#10;BwD/+vYA/vbyAP/28QD+9vEA//bxAP728QD+9vEA//XxAP728QD/9vAA/vbxAP718QD/9vEA/vbx&#10;APfx76ohoelYAAAA/wAAAAAAAAAAAAAAAAAAAAAAAAAAAAAAAAAAAAAAAAAAAAAAAAAAAAAAAAAA&#10;AAAAAAAAAAAAAAAAAAAAAAAAAAAAAAAAAAAAIQAAAL0AAAAhAAAAAAAAAAAAAAAAAAAAAAAAAAAA&#10;AAAAAAAAAQAAAAAAAAAAAAAA/w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AAAAAAAAAAAAAAAAAAAAAAAAAAAAAAAAAAAAAAoAAAAGEAAAAA&#10;AAAAAAAAAP8AAAAAAAAAAQAAAAAAAAAAAAAAAAAAAAAAAAAAAAAAAAAAAAAAAAAAAAAAAAAAAAAA&#10;AAAAAAAA/w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J7y7I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T49koAAAAfAAEAAAAAAQAAAAEAAAABAAABAwAAAwQAAAECAAEBAQAAAQEAAAABAAAAAQAA&#10;AAEAAAAAAAAAAAAAAAAAAAABAAAAAAAAAAAAAAAAAAAAAAAIBQJTfC4IIAAAAAAAAAAAAAAAAAAA&#10;AAAAAAAAAAAAAAAAAAAAAAAAAAAAAAAAAAAAAAAAAAAAAAAAAAAAAAAAAAAAAAAAAAAAAAAAAAAA&#10;AAAAAK0AAAAhAAAA3wAAAFAAAAABAAAAAQAAACIAAABgAAAA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AAAAJ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QAAAAAAAAAAAAAAAAAAAAAAAAAAAAAAAAAAAAAA&#10;AAAAAAAAAAAAAAAAAAAAAAAAAAAAAAAAAAAAAAAAAAAAAAAAAAAAAAAAAAAAAAAAAAAAAAAAAAAA&#10;AAAAAAAAAAAAkQAAABE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9rAAAAAAAAAAAAAAAAAAABAAEAAAACAQAA&#10;AgABAAEAAAAAAAAAAAAAAAAAAAAAAAAAAAAAAAAAAAAAAQAAAAAAAAAAAAAAAAAAAAAAAAEAAAAA&#10;AAABCBEWagAAAAgAAAAAAAAAAAAAAAAAAAAAAAAAAAAAAAAAAAAAAAAAAAAAAAAAAAAAAAAAAAAA&#10;AAAAAAAAAAAAAAAAAAAAAAAAAAAAAAAAAAAAAAAAAAAAAAAAAAEAAAABAAAAAQAAAFAAAADPAAAA&#10;IQAAAJ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BAAAAAQAAADAAAACQAAAAAAAAAGAAAACfAAAAAAAAAAAAAAAB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QHxa0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D/TgD//gAA/v4A//78AAD9+wD//PoA&#10;//n1AP/28QD/+vcA//z7AAD9/AAA/v0A///9AAD//gAA//8AAP//AAD//wAA//4AAP8AAAAA/wAA&#10;//8AAP//AAD//wNCHP9NAAAACwAAAAAAAAAAAAAAAAAAAAAAAAAAAAAAAAAAAAAAAAAAAAAAAAAA&#10;AAAAAAAAAAAAAAAAAAAAAAAAAAAAAAAAAAAAAABfAAAAMQAAAO8AAAAiAAAAsQAAAAAAAAAAAAAA&#10;3wAAAKEAAAA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GAAAADvAAAA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BAAAA7wAAAGAAAAA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On/&#10;F///ADj/AAAA/wAAAP7/AAD+//8A/P8AAPn+/wD5/v8A/P8AAP7/AAD+AAAA/wAAAP//AAD/AAAA&#10;/wAAAP//AAD/AAAA/wAAAP8AAAD/AAAA//8AAAAAAAAGCgpHCxYWDwAAAAIAAAAAAAAAAAAAAAAA&#10;AAAAAAAAAAAAAAAAAAAAAAAAAAAAAAAAAAAAAAAAAAAAAAAAAAAAAAAAAAAAAAAAAAAAAAAAAAAA&#10;AAAAAAAAAAAAAAAAAAAAAAAAAAAAsQAAAFMAAAAAAAAAT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QAAAHEAAAAwAAAA7wAA&#10;AGA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gCPoAFI77APDzAAAAy/sA/+f6ABTP+gAVMQAAAAAAAAAAAAAAAAAAAAAAAAAA&#10;AAAAAAAAAAAAAAAAAAAAAAAAAAAAAAAAAAAAAAAAAAAAAAAAAAAAAAAAAAAAAAAAAAAAAAAAAAAA&#10;AAAAAAAAAAAAALEAAABTAAAAAAAAAE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4CG&#10;f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UBVV5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AAAAAAAQAAAAAAAAAAAAAAAAAA&#10;AAAAAAAAAAAAIQAAAN4AAADfAAAAIgAAAP8AAAAAAAAAAQAAAAAAAACvAAAAUAAAAAAAAADPAAAA&#10;0QAAAKEAAADAAAAAAAAAAAAAAAAAAAAA/wAAAAAAAAABAAAAAAAAAAAAAABAAAAArgAAABEAAAAA&#10;AAAAAAAAAAAAAAAAAAAAAAAAAAEAAAAAAAAAAAAAAP8AAAAAAAAAAQAAAAAAAAAAAAAAAAAAAP8A&#10;AAAAAAAAAQAAAAAAAAD/AAAAAAAAAAEAAAAAAAAAAAAAAAAAAAAAAAAAAAAAAAAAAAD/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4AAAARAAAAsAAAAFAAAAAiAAAAAQAAAAAAAAAAAAAA&#10;AAAAAAAAAAAAAAAAAAAAAAAAAAAAAAAAAAAAAAAAAAAAAAAAAAAAAAAAAAAAAAAAAAAAAAAAAACg&#10;AAAAAAAAAEAAAABAAAAAAAAAAK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eAAAAAAAAAMEAAAAAAAAAAAAA&#10;AAAAAAAAAAAAAAAAAFEAAACgAAAAAAAAADEAAABgAAAAvwAAAI8AAAAAAAAAAAAAAAAAAAAAAAAA&#10;AAAAAAAAAAAAAAAAAAAAAI4AAAARAAAAsAAAAFAAAAAi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sAAAAAAAAA&#10;AAAAAAAAAAAAAAAAAAAAAAAAAAAA/wABugkA7+MAAAAAAAAAAAAAAAAAAAAAAAAAAAAAAAAAAAAA&#10;AAAAAAAAAAAAAAAAAAAAAAAAAAAAAAAAAAAAAAAAAAAAAAAAAAAAAQAAAAEAAAABAAAAMgAAAKEA&#10;AAAAAAAAAAAAAAAAAAAAAAAAAAAAAAAAAAAAAAAAAAAAAAEAAAABAAAAAQAAAAEAAAABAAAAAAAA&#10;AAAAAAAAAAAAAAAAAAAAAAAAAAAAAAAAAAAAAAAAAAAAAAAAAI4AAAARAAAAsAAAAFAAAAAi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cerTg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AAAAAAAAAAAAAAAAAAAAAAAAAAAAAAAAAAAAACg&#10;AAAAYQAAAAAAAAAAAAAA/wAAAAAAAAABAAAAAAAAAP8AAAAAAAAAAAAAAAAAAAAAAAAAAAAAAJAA&#10;AABxAAAAAAAAAAAAAACvAAAAUAAAAAAAAAAAAAAAAAAAAJAAAABwAAAAAAAAAAAAAAAAAAAA7wAA&#10;ABEAAAAAAAAAAQAAAAAAAAAAAAAA/wAAAAAAAAABAAAAAAAAAAAAAAAAAAAA/wAAAAAAAAABAAAA&#10;AAAAAAAAAADOAAAAMQAAAAAAAAAAAAAAAAAAAAAAAAAAAAAAAQAAAAAAAADOAAAAMQ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55buQ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p1NyUABQPJAQMEEQACAwAAAQEA&#10;AAABAAAA/wAA/v4A//79AAD9/AD//foAAPv6AP/8+QD/+vgA//r3AP/69wD/+fYAAP/+AOr4AN1H&#10;vgB56/cA6QAAAO0AAADtAAAA7AAAAP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4feHA/8AeAEBAAACAAEAAAAAAAAAAAAAAAAA/gD/AP7/AAD+AAAA/f8AAPz/AAD8/v8A&#10;/P8AAPv/AAD7/v8A/P8AAAAAAADRraCUt3xrtAAAAO4AAADuAAAA7QAAAP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xN1zh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twKTL+AwayAAEDGwABAQAAAQEAAP//AAD//gAA/v0A//38AAD9+wD//PoA&#10;APv5AP/7+QD/+/gA//r3AAAAAADn9wDXY8YAiNLwAOQAAADvAAAA7wAAAO4AAAD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wIR4PiFAQAAeAIAAAAAAAAAAAAA&#10;AAAAAAD+AAAA/v8AAP7/AAD9//8A/f8AAPz/AAD8/wAA/P//AP3/AAD///7917SrnbJ2YrEAAADw&#10;AAAA8AAAAO4AAADt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XSGGk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tsHRr6/QWhAwIC&#10;RAABAAAA/wAAAP/+AP/+/QAA/fwA//38AAD9+gD/+/oA//z5AAD9/AD//wD9zu4At1zGAJ7z+gDw&#10;AAAA8gAAAPEAAADvAAAA7g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3fZZAf//kgABARQAAAAA//8AAP8AAAD/AAAA/f8AAP7/AAD9/wAA/P//&#10;APz/AAAAAAAA+fPx6MmfkZXGl4nMAAAA8wAAAPEAAADwAAAA8AAAAP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WBRLDwUAdwcDADoBAP8DAP79AP/+/QAA/fsA//z7AAD+/QD8/gD23/UA&#10;yY7VAKiz5QDgAAAA9gAAAPQAAADzAAAA8gAAAO8AAAD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yO0O/AT5eQYLDFwCAwQc/wAAAP7/&#10;AAD+AP8A/f8AAP3/AAAAAAAA+PHw4eLMw7i1eWi2+fPw9AAAAPUAAAD0AAAA8gAAAPEAAAD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KBcz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aS4HH0s4&#10;SVsFDh0pAAYSHPv7+vv18Ofq4uLT1ofAzcPu+QD5AAAA+wAAAPkAAAD3AAAA9gAAAPMAAADyAAAA&#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BAQD2OJmUAdFxVKCAMDHgL//hL1+Pfv7vDy6ca8ub3Nqp/hAAAA/AAA&#10;APoAAAD4AAAA9wAAAPQAAADzAAAA9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0UeNy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8gAwMAbwAAAFH9/QAf/f0AAPv7AAD7+wAA+voAAPn5AADy&#10;8vXU5+fgt6OjaaTf38PwAAAA+AAAAPYAAAD1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8Bw8PDUgAAAGH///9E&#10;/f39B/z8/AD7+/sA+vr6APr6+gD4+Pj07e3twtTU1Kaenp7HAAAA+QAAAPcAAAD0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xv8JAwMAhAICAGwAAAAG//8AAP7+AAD8/AAA&#10;+/sAAPr6AAD5+QAA+fkAAPn5AAD4+AAA9/f+6vHx8318fBCc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vxoOg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cXFNQUFBZQBAQE2AAAAAP///wD8/PwA/Pz8APr6+gD6+voA+fn5APn5+QD4+PgA&#10;+fn5APX19bfn5+dvi4uL2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MT/&#10;GgkJALAEBAA1AwMAAAEBAAD//wAA/PwAAPz8AAD6+gAA+voAAPj4AAD5+QAA+PgAAPj4AAD39wAA&#10;+PgAAPf3AJjf3wBumpo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vLy10EBASbBAQEBwICAgD///8A/v7+AP39/QD6+voA+vr6&#10;APn5+QD5+fkA+Pj4APj4+AD4+PgA9/f3APj4+Oz4+PhTfHx8w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CLD4g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nJ/xMKCgDCCAgANQkJAAAJCQAACQkAAAgIAAAJCQAABwcA&#10;AAcHAAAFBQAABQUAAAQEAAAEBAAAAwMAAAQEAAADAwAAAwMAaBsbAKMAAP8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Ly8tiBgYGoggI&#10;CAcJCQkACQkJAAoKCgAJCQkABwcHAAcHBwAGBgYABgYGAAUFBQAFBQUABAQEAAMDAwAEBAQAAwMD&#10;FAICArx7e3s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ho3BaAAAgAElEQVQAAAAAAAAAAAAAAAAAAAAAAAAAAAAAAAAAAAAAAAAAAAAAAAAAAAAAAAAA&#10;AAAAAAAAAAAAAAAAAAAAAAAAAAAAAAAAAAAAAAAAAAAAAAAAAAAAAAAAAAAAAAC/v/8EAwMAqgYG&#10;ACMGBgAACAgAAAkJAAAJCQAACQkAAAcHAAAHBwAABQUAAAUFAAAFBQAABAQAAAMDAAADAwAAAgIA&#10;AAICAAACAgAAAgIAV3l5AHs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K8AAAD/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8AAAC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8fHOwUFBZgGBgYABwcHAAgICAAJCQkACQkJAAgICAAHBwcABgYGAAYG&#10;BgAEBAQABAQEAAMDAwADAwMAAwMDAAICAgACAgIAAgICBQQEBK53d3c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O4A&#10;AAD/AAAA7g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wAAAP8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kJAGIEBABCBAQAAAYGAAAGBgAACAgAAAkJAAAICAAABwcAAAUFAAAEBAAAAwMAAAMD&#10;AAADAwAAAgIAAAICAAACAgAAAgIAAAICAAACAgAAAgIAgGpq8ykAAAAAAAAAAAAAAAAAAAAAAAAA&#10;AAAAAAAAAAAAAAAAAAAAAAAAAAAAAAAAAAAAAAAAAAAAAAAAAAAAAAAAAAAAAAAAAAAAAAAAAAAA&#10;AAAAAAAAAAAAAAB/AAAAzgAAAP8AAAD/AAAAzgAAAJ8AAAA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vwQEBAScBAQEBQUFBQAGBgYABwcHAAkJCQAJ&#10;CQkACAgIAAYGBgAFBQUAAwMDAAQEBAACAgIAAgICAAICAgACAgIAAgICAAICAgACAgIAAQEBFf7+&#10;/pIAAAAAAAAAAAAAAAAAAAAAAAAAAAAAAAAAAAAAAAAAAAAAAAAAAAAAAAAAAAAAAAAAAAAAAAAA&#10;AAAAAAAAAAAAAAAAAAAAAAAAAAAAAAAAAAAAAP8AAAD/AAAAAAAAAAAAAAAAAAAAAAAAAAAAAAA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E8AAACAAAAAEQAAAAAAAAAR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PL0&#10;rB8AACAASURBVAAAAAAAAAAAAAAAAAAAAAAAAAAAAAAA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fAAAA3gAAAP8AAAD/AAAA3gAA&#10;AK8AAABf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m5/wsAAACBAgIAAAMDAAADAwAA&#10;BQUAAAcHAAAKCgAABgYAAAQEAAADAwAAAwMAAAICAAABAQAAAQEAAAICAAABAQAAAQEAAAEBAAAB&#10;AQAAAAAAAAEBAAMFBQOKAAAAAgAAAAAAAAAAAAAAAAAAAAAAAAAAAAAAAAAAAAAAAAAAAAAAAAAA&#10;AAAAAAAAAAAAAAAAAAAAAAAAAAAAAAAAAAAAAAAAAAAAAAAAACEAAADeAAAAgAAAADEAAAAAAAAA&#10;AAAAADEAAABgAAAA0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AAAAkAAAAO8AAABR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EEAAADvAAAAfwAAAC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BARiAQEBKAICAgADAwMABAQEAAYGBgAICAgACAgIAAUFBQAEBAQAAwMDAAICAgABAQEA&#10;AgICAAICAgABAQEAAQEBAAEBAQABAQEAAAAAAAEBAQADAwNPX19f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wAAAAAAAAAIAAAAAB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sk/wfbJP8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AAAA7gAAAGAA&#10;AAAhAAAAAAAAAAAAAAAhAAAAUAAAAK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sAEwAA&#10;IABJREFU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gYATQAAABgAAAAAAAAAAAAAAAAAAAAAAQEAAAEBAAABAQAAAAAAAAAAAAAAAAAA&#10;AAAAAAAAAAAAAAAAAAAAAAAAAAAAAAAAAAAAAAAAAAAAAAAAAAAAAAQECUs8PJQkAAAAAAAAAAAA&#10;AAAAAAAAAAAAAAAAAAAAAAAAAAAAAAAAAAAAAAAAAAAAAAAAAAAAAAAAAAAAAAAAAAAAAAAAAAAA&#10;AAAAAAAAAAAArQAAACEAAADfAAAAUAAAAAEAAAABAAAAIgAAAGAAAAD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YBAQEAAAAAAAAAAAAAAAAAAAAA&#10;AAEBAQAAAAAAAAAAAAAAAAAAAAAAAAAAAAAAAAAAAAAAAAAAAAEBAQAAAAAAAAAAAAAAAAAAAAAA&#10;AAAAAAAAAAAJCQlmAAAA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QAA&#10;AAAAAAAAAAAAAAAAAEAAAAAAAAAAgQAAAAAAAAAAAAAAAAAAAAE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Q8AzfEPAPjNMv+nzTL/&#10;V8g3/w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wBO//8AAP7+AAD+/gAA/f0AAPz8AAD5+QAA9/cA&#10;APr6AAD8/AAA/f0AAP7+AAD//wAA//8AAP//AAD//wAAAAAAAP//AAD//wAA//8AAAAAAAAAAAAA&#10;//8AARwcQ04AAAAMAAAAAAAAAAAAAAAAAAAAAAAAAAAAAAAAAAAAAAAAAAAAAAAAAAAAAAAAAAAA&#10;AAAAAAAAAAAAAAAAAAAAAAAAAAAAAF8AAAAxAAAA7wAAACIAAACxAAAAAAAAAAAAAADfAAAAoQAA&#10;AD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AAA&#10;YAAAAO8AAAC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QAAAO8AAABgAAAAI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2trYc////M/7+&#10;/gD+/v4A/v7+AP39/QD7+/sA+Pj4APn5+QD7+/sA/f39AP39/QD///8A////AP///wD///8A////&#10;AP///wD///8A////AAAAAAAAAAAA////AAQEBEUKCgoQA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HZEt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rAAAAAP8BAFj/AQCoBPwA7Ms0/7fLNP9nzDP/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AAAAAAAAAy&#10;AAAA0QAAAAAAAAAAAAAA3wAAAKEAAAA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is71A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EAAACgAAAAAAAAADEA&#10;AABgAAAAvwAAAI8AAAAAAAAAAAAAAAAAAAAAAAAAAAAAAAAAAAAAAAAAAAAAAAAAAAAAAAAAAAAA&#10;AAAAAAAAAAAAAAAAAAAAAAAAAAAAAAAAAAAAAACgAAAAAAAAAEAAAABAAAAAAAAAAK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RAAAAoAAAAAAAAAAxAAAAYAAAAL8AAAC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8AAAAAAAAAAAAAAAAAAAAAAAAAzwAAAH8B/wAvM80AIjPOAXIyzwHCQcAB/AAAAAAAAAAAAAAA&#10;AAAAAAAAAAAAAAAAAAAAAAAAAAAAAAAAAAAAAAAAAAAAAAAAAAAAAAAAAAAAAAAAAAAAAAAAAAAA&#10;AAAAAAAAAAAAAAAAAAAAAAAAAAAAAAAAAAAAAAAAAAAAAAAAAAAAAAAAAAAAAAAAAAAAAAAAAAAA&#10;AAABAAAAAQAAAAE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AAAAMgAAAAAAAABQAAAAAAAAAAAAAACOAAAAEQAAALAAAABQAAAAIg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6BgAx+gYAEzTNAUI0&#10;zQGSMs8B4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AAAAB/AAAAAAAAALEA&#10;AAChAAAAAAAAAI4AAAAhAAAAAAAAACEAAACOAAAAAAAAAKEAAAAAAAAAAAAAAAAAAAAAAAAAAAAA&#10;AAAAAAAAAAAAAAAAAAAAAAAAAAAAAAAAAAAAAADBAAAAAAAAAJ8AAAAhAAAAAAAAACE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VaeT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AAAAAAAQAAAAAAAAAAAAAAAAAA&#10;AAAAAAAAAAAA/wAAAAAAAAABAAAAAAAAAAAAAAAAAAAAAAAAAAAAAAAAAAAAAAAAAAAAAAAAAAAA&#10;/wAAAAAAAAAAAAAAAAAAAAAAAAAAAAAAAAAAAM8AAAAyAAAAAAAAAM4AAAAxAAAAAAAAAAAAAAAA&#10;AAAAAAAAAM8AAAAyAAAAAAAAAAAAAAAAAAAA/wAAAAAAAAABAAAAAAAAAAAAAAAAAAAA/wAAAAAA&#10;AAABAAAAIQAAAM0AAAARAAAAAAAAAAAAAAAAAAAA7wAAABE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fAAAAAAAAAO8AAACQAAAA&#10;MgAAAAAAAAAAAAAAMgAAAKAAAADvAAAAAAAAAO8AAACgAAAAMgAAAAAAAAAAAAAAAAAAAAAAAAAA&#10;AAAAAAAAAAAAAAAAAAAAAAAAAAAAAAAAAAAAAAAAAAAAAADfAAAAQQAAAMAAAAAAAAAAAAAAAKAA&#10;AAA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IT/GwICAMwDAwAYAQEA&#10;AAICAAAAAAAA//8AAP//AAD+/gAA/v4AAPz8AAD9/QAA+/sAAPv7AAD7+wAA+/sAAPr6AAD//wAA&#10;9PTh1a6uLX36+vPsAAAA7QAAAO4AAADr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AAAA3gAAAN8A&#10;AAAiAAAAAAAAAAAAAAAAAAAAAAAAAAAAAAAAAAAAAAAAAAAAAAAAAAAAAAAAAAAAAAAAAAAAAAAA&#10;AAAAAAAAAAAAAAAAAAAAAAAAAAAAAAAAAAAAAAAAAAAAAAAAAAAAAAAAAAAAAAAAAAAAAAAAAAAA&#10;AAAAAAAAAACfAAAAYAAAAIAAAACBAAAAAAAAAAAAAAD/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gAAAAKA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AAAA3gAAAN8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L5/f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3//JgEBALIBAQAnAQEAAAEBAAD//wAA//8AAP7+AAD+/gAA/f0A&#10;APz8AAD8/AAA/PwAAPv7AAD7+wAAAAAAAPDw2cy6ukuN8vLd6QAAAO8AAADvAAAA7gAAAP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J4AAABAAAAAoAAAAGEAAAAAAAAAAAAAAAAAAAAAAAAAAAAAAAAA&#10;AAAAAAAAAAAAAAAAAAAAAAAAAAAAAAAAAAAAAAAAAAAAAAAAAAAAAAAAAAAAAAAAAAAAAAAAAAAA&#10;AAAAAAAAAAAAAAAAAAAAAAAAAAAAAAAAAAAAAAAAAAAAAAAAACEAAADNAAAAAAAAABIAAAAAAAAA&#10;AAAAAP8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4AAAARAAAAIgAAAN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J4AAABAAAAAoAAAAG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3f/DwAA/ZQCAgNbAAAAAQAA&#10;AAD//wAA/v4AAP7+AAD9/QAA/f0AAPz8AAD8/AAA/v4AAP7++/jk5Lusvb1Sq/39+fIAAADyAAAA&#10;8AAAAPAAAADv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AAAAAAAAAAAAAAAAAAAAAAAAAAAO8AAAAzAAAA3wAAAAAAAAAA&#10;AAAAAAAAAAAAAAAAAAAAAAAAAAAAAAAAAAAAAAAAAAAAAAAAAAAAAAAAAAAAAAAAAAAAAAAAAAAA&#10;AAAAAAAAAAAAAAAAAAAAAAAAAAAAAAAAAAAAAAAAAAAAAAAAAAAAAAAAAAAAAAAAAAAAAAAAAAAA&#10;AG8AAACQAAAAwAAAAEEAAAAAAAAA/w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10;QAAAAHAAAAC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AA&#10;AAAAAAAAAAAAAAAAAAAAAAAAAO8AAAAzAAAA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Nj4zYHBxB5BQUKRQAAAgv+/gAA/v4AAP39AAD9/QAA//8AAPv7&#10;9ezx8dXFxsZyq+rqxekAAAD2AAAA9QAAAPMAAADyAAAA7wAAAP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wAAAB8AAAAhAAAA&#10;AAAAAN8AAADBAAAAggAAAN8AAAAAAAAAAAAAAAAAAAAAAAAAAAAAAAAAAAAAAAAAAAAAAAAAAAAA&#10;AAAAAAAAAAAAAAAAAAAAAAAAAAAAAAAAAAAAAAAAAAAAAAAAAAAAAAAAAAAAAAAAAAAAAAAAAAAA&#10;AAAAAAAAAAAAAAAAAAAAAAAAAAAAAAAAAAAAAAAAAAAAAK8AAABQAAAAoAAAAGEAAAD/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GAAAACwAAAAU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kCLMU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B8AAAAhAAAAAAAAAN8AAADBAAAAggAAAN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0hIYBlVVXFgDg4IKgoKBhv7+/r87e3w6dnZ2NWOjmfC/Pz4/AAAAPsAAAD5AAAA9wAAAPUA&#10;AAD0AAAA8gAAAP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56eno7JSUlTggICB8GBgYS8/Pz7+zs7OiysrK7&#10;wsLC5AAAAP0AAAD6AAAA+AAAAPYAAAD1AAAA8gAAAP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bv7+9k////&#10;YQAAADT///8A////AP///wD+/v4A/v7+AP39/f3z8/PM1dXVpV1dXbT4+Pj4AAAA9wAAAPUAAAD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9/fwQaGhoG+fn5BP39&#10;/QIHBwcB+fn5/wMDA/4HBwf85ubm+oGBgf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7xD7+wCRAAABXQAAAAEAAAAAAAD/&#10;AP///wAAAP8A///+AAAA/gD///4A///+AP///QAAAP709/f3hb6+04tWVlb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w8PBFAAAAlgAAACQAAAAAAAAAAP///wD+/v4A////AP7+/gD+/v4A/v7+AP7+/gD9/f0A+/v7&#10;y/Ly8mUyMjL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h4M9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9/fwQTExMKBwcHBvr6+gYGBgYE/v7+Av///wL9/f3/BgYG/fr6+vz////7AAAA+dTU&#10;1Peampr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4+PImAgL/sgEBAScAAAEAAAAAAAAAAAAAAP8A///+AAAA/wD///4A///+AP///QAAAP4A///+&#10;AP///QD///4A///8rff3+WAWFiz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B8PDwcgICAooBAQECAQEBAAAAAAD///8A////AP//&#10;/wD+/v4A/v7+AP7+/gD9/f0A/v7+AP7+/gD9/f0A/v7+9f7+/l0kJCS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ZmZkK8/PzCgkJCQkAAAAHAwMDBv7+/gQBAQED/f39AQMDA///&#10;///9AgIC/P39/foAAAD5BAQE9wAAAPZnZ2f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MQsAJQ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vbsGwMDBcwCAgIYAAABAAEBAQAAAAEAAAD/AP//&#10;/wAAAP4A////AP///QAAAP4A///+AP///QD///4A///9AAAA/gD///0A///+uwwM5EoBAUH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Dw8HUC&#10;AgKKAgICAAEBAQABAQEAAAAAAP///wD+/v4A////AP7+/gD9/f0A/v7+AP7+/gD9/f0A/v7+AP39&#10;/QD+/v4A/f39//7+/k0mJia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qKiC+7u7gwLCwsK&#10;+fn5CgICAgj///8HAwMDBP///wT9/f0BAwMD//////3////7AQEB+f7+/vgCAgL3BQUF9QcHB/Re&#10;Xl7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wf7+/HDAQEDNQEBAgAA&#10;AAIAAQEBAAAAAAAAAAAA///+AP///gAAAP4A///+AP///QD///4A///9AAAA/gD///0A///9AP//&#10;/gD///0A///+jQ4OJ3QAAAAAAAAAAAAAAAAAAAAAAAAAAAAAAAAAAAAAAAAAAAAAAAAAAAAAAAAA&#10;AAAAAAAAAAAAAAAAAAAAAAAAAAAAAAAAAAAAAAAAAAAAAAAAAAAAAAAAAAAAAAAAAAAAAAAAAAAA&#10;AAAAAAAAAAAAAAAAAAAAAAAAAAAAAAAAAAAA/w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x8fFHAAAAtwMDAwECAgIAAQEBAAEBAQAAAAAA////AP7+/gD+/v4A/v7+AP7+/gD9&#10;/f0A/v7+AP39/QD9/f0A/v7+AP39/QD+/v4A/f398v7+/jYoKCj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NQRh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H////mAEBAQEBAQEAAQEB&#10;AAICAgADAwMAAwMDAAICAgACAgIAAgICAAEBAQABAQEAAQEBAAAAAAABAQEAAQEBAAAAAAABAQEA&#10;AAAAAAAAAA79/f2UAAAAAAAAAAAAAAAAAAAAAAAAAAAAAAAAAAAAAAAAAAAAAAAAAAAAAAAAAAAA&#10;AAAAAAAAAAAAAAAAAAAAAAAAAAAAAAAAAAAAAAAAAAAAAN4AAAD/AAAALwAAAAAAAAAAAAAAAAAA&#10;AAAAAAD/AAAA/wAAAAAAAAAAAAAAAAAAAAAAAAAvAAAA/wAAAN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9/fwTz8/MKCwsLCgQEBAv9/f0NAQEBDf//&#10;/w4BAQEPAgICEAAAABEBAQEQAAAAEQICAhD///8Q////DgEBAQ39/f0N/f39CwAAAArz8/MKf39/&#10;BAAAAAAAAAAAAAAAAAAAAAAAAAAAAAAAAAAAAAAAAAAAAAAAAAAAAAAAAAAAAAAAAAAAAAAAAAAA&#10;AAAAAAAAAAAAAAAAAAAAAAAAAAAAAAAAAAAAAAAAAJ8AAADeAAAA/wAAAP8AAADeAAAArwAAA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XWNYB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DwAAAHwBAQEAAAAA&#10;AAAAAQAAAAEAAQECAAEBAwABAQIAAAABAAAAAQAAAAEAAAAAAAEBAQABAQEAAAAAAAAAAAAAAAAA&#10;AAAAAAAAAAAAAAAAAAAAAQQEBYwAAAADAAAAAAAAAAAAAAAAAAAAAAAAAAAAAAAAAAAAAAAAAAAA&#10;AAAAAAAAAAAAAAAAAAAAAAAAAAAAAAAAAAAAAAAAAAAAAAAAAAAAAAAAAAAAAJ8AAAC/AAAAYAAA&#10;ACEAAAAAAAAAAAAAABEAAABAAAAAkAAAAN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pYAEcyZAB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h4eCQ8PDwj5+fkKAAAACgICAgsAAAAMAQEBDf///wkCAgL6AQEB8gEBAe8BAQHyAgIC+gEB&#10;AQgBAQENAAAADAICAgv+/v4L+fn5CgkJCQkTExMKAAAAAAAAAAAAAAAAAAAAAAAAAAAAAAAAAAAA&#10;AAAAAAAAAAAAAAAAAAAAAAAAAAAAAAAAAAAAAAAAAAAAAAAAAAAAAAAAAAAAAAAAAAAAAC8AAADu&#10;AAAAYAAAACEAAAAAAAAAAAAAACEAAABQAAAAo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wAAAAAAAAAAAAAAAAAAAAAAAAAAAAAAAAAA&#10;AAAAAAAAAAAAAAAAAAAAAAAAAAAAAAAAAAAAAAAAAAAAAAAAAAAAADZngD0AACAASURBVAAAAAAA&#10;AAAAAAAAAAAAAAAAABEREWEAAAAKAAAAAAAAAAAAAAAAAAAAAAAAAAAAAAAAAAAAAAAAAAAAAAAA&#10;AAAAAAAAAAAAAAAAAAAAAAAAAAAAAAAAAAAAAAAAAAAAAADAAAAAAAAAAEAAAAAAAAAAAAAAAAAA&#10;AABAAAAAAAAAAAAAAAA/AAAAAAAAAAAAAAAAAAAAQAAAAAAAAAD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6BADPAAEA682a&#10;ALvNmwBryJsAH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qqqgP8/PwH+vr6CAUFBQf///8JAQEBCgICAgv+&#10;/v4BAQEB8gAAAPEAAADvAAAA7wAAAO8AAADxAQEB8v7+/gECAgILAQEBCgMDAwkCAgIIAAAABwcH&#10;BwZ/f38EAAAAAAAAAAAAAAAAAAAAAAAAAAAAAAAAAAAAAAAAAAAAAAAAAAAAAAAAAAAAAAAAAAAA&#10;AAAAAAAAAAAAAAAAAAAAAAAAAAAAAAAAgAAAABEAAADPAAAAMAAAAAEAAAABAAAAIgAAAGAAAAD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AE8BAQAA////AAEBAAAAAP8AAAD+AP//&#10;AAAAAP8A////AAAA/wAAAP8AAAD/AAAAAAD///8A////AAAAAAAAAAAAAAAAAAAAAAAAAAAAAAAA&#10;AAAAAAAAAAAAMzMyUAAAAOIAAADzAAAAAAAAAAAAAAAAAAAAAAAAAAAAAAAAAAAAAAAAAAAAAAAA&#10;AAAAAAAAAAAAAAAAAAAAAAAAAAAAAAAAAAAAQAAAAGAAAAAAAAAAMAAAANEAAAAAAAAAAAAAAAAA&#10;AAAAAAAAwAAAAMAAAAC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jo6CL/&#10;//8sAAAAAP///wD///8A////AP7+/gAAAAAAAAAAAP7+/gD///8AAAAAAP///wD///8AAAAAAP//&#10;/wAAAAAAAAAAAP///wAAAAAAAAAAAAAAAAAAAAAACAgIQyQkJBLc3Nz6AAAA/AAAAAAAAAAAAAAA&#10;AAAAAAAAAAAAAAAAAAAAAAAAAAAAAAAAAAAAAAAAAAAAAAAAAAAAAAAAAAAAAAAAAAAAAMIAAAAA&#10;AAAALwAAAAAAAAAAAAAAAAAAAEAAAADAAAAAAAAAAEAAAACBAAAAAAAAAAAAAAA/AAAAAAAAAM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8AAAAA/wAARAD/AEQEAACUy5sAzAD+ALD/AQCwNWUA1gEB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dapD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AAAAoAAAAAAAAAAxAAAAYAAAAL8AAAC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&#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fGxIk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NzcZQAAAJoBAQEAAAAAAAAAAAAAAAAAAAAAAAAAAAD///8A////AP//&#10;/wD///8A////AP7+/gD///8A/v7+AP///wD////+lZWVgpqamsYAAADvAAAA7QAAAO0AAAD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AAAA3gAAAN8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ZmZkKBQUFC/n5+QsBAQEK/Pz8CAAAAAcCAgIEAQEBAwAAAAIAAAD+/f39/gAAAPsA&#10;AAD5BAQE+P////YAAAD29PT09XV1d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so24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JCSb/f39YP39/fr9&#10;/f0A/v7+AP7+/gD9/f0A/f39AP39/QD+/v4A/v7+AP7+/gD9/f0A/v7+AP39/QD///8A+vr69JeX&#10;l4OamprJAAAA8wAAAPQAAAD1AAAA9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J4AAAAAAAA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dnZ/bw8PD0BQUF8v////H+/v7x&#10;AQEB8AMDA/D+/v7wAAAA7/7+/vAFBQXvAQEB8P7+/vH////x/f398/f39/N1dXX1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MJ8PDxhgMDBGsA&#10;AAAFAAAAAAAAAAAAAP8A////AAAAAAAAAP8AAAD/AP///gAAAAAA9/f48bKyvKZnZ3q1AAAA9AAA&#10;APEAAADxAAAA8AAAAO8AAAAAAAAAAAAAAAAAAAAAAAAAAAAAAAAAAAAAAAAAAAAAAAAAAAAAAAAA&#10;AAAAAAAAAAAAAAAAAAAAAAAAAAAAAAAAAAAAAAAAAAAAAAAAAAAAAAAAAAAAAAAAAAAAAAAAAAAA&#10;AAAAAAAAAAAAAAAAAAAAAAAAAAAAAAAAAAAAAAAAAAAAAAAAAAAAXwAAAKAAAACwAAAAU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dnZNfz8/JkDAwMxAAAAAAAAAAD///8AAAAAAP///wD///8A////AP///wD/&#10;//8AAAAAAOTk5M+KioqZwMDA3wAAAPIAAADyAAAA8AAAAO8AAAD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AAAAAAAAAAAAAAAAAAAAAAAAAAAO8AAAAzAAAA3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JJ+G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qqoD6+vrCf///wf7+/sGBgYGBP///wIDAwMB/f39/wEBAf4EBAT8&#10;8/Pz+wkJCfjq6ur4gYG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w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Ly7cnGBgSdAoKCEoEBAQaAAD/AAAAAAD///8A&#10;AAD/AAAAAADu7vDe0tLYxHJyhbLe3uHwAAAA9gAAAPQAAADzAAAA8gAAAPAAAAD+AAAAAAAAAAAA&#10;AAAAAAAAAAAAAAAAAAAAAAAAAAAAAAAAAAAAAAAAAAAAAAAAAAAAAAAAAAAAAAAAAAAAAAAAAAAA&#10;AAAAAAAAAAAAAAAAAAAAAAAAAAAAAAAAAAAAAAAAAAAAAAAAAAAAAAAAAAAAAAAAAAAAAAAAAAAA&#10;AAAAAAAAAAAAAAAAAAAAAL8AAABAAAAAYAAAAK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CwsLC&#10;XQsLC18ICAg8AQEBBf///wD///8AAAAAAP///wD7+/v35+fnzrm5ubaTk5PNAAAA+AAAAPUAAAD0&#10;AAAA8gAAAPEAAAD1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HwAAACEAAAAAAAAA3wAAAMEAAACC&#10;AAAA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VVUDOTk5BgcH&#10;BwMEBAQD9vb2AQoKCv/8/Pz9+fn5/cfHx/qrq6v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0OGN9&#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nhOH1dXQVwICQQqAgT/G/r6+P3x8PLp2Njf1oV1rcLt7fj4AAAA+wAAAPkAAAD3&#10;AAAA9gAAAPQAAADx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BQUDaampkEeHh5KBwcHHwUFBRH09PTw7e3t&#10;56ampr6VlZXgAAAA/AAAAPoAAAD4AAAA9wAAAPQAAADzAAAA9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fCnQwMAAXj+//9B/wD8A/7/+wD9//kA/f74AP3/9wD8/vcA+vz0&#10;9O3t7bq0qNOSl4fP3AAAAPgAAAD1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AAAAHIAAABhAAAAIAAA&#10;AAAAAAAAAAAAAAAAAAAAAAAAAAAAAPj4+Nrd3d2jSUlJp+Pj4/UAAAD3AAAA9AAAAP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W3Yzw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SqGAP9B54BAQRJAQAAAP8A&#10;/wD///wA/f/6AP7/+QD8/vcA/f/2APz+9QD7/vUA/P71APz+9Pv2+PGREfDfejQ0zf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YAAACSAAAAFwAAAAAAAAAAAAAAAAAAAAAAAAAAAAAAAAAAAAAAAAAAAAAAAAAA&#10;AAD////a+Pj4YwoKCs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cfwk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DwrTIEAgqyAwIHGwEABAABAAEA/wD+AP7//AD+//kA/P/3AP3+9gD8/vUA/P71APv+&#10;9AD8/vQA+/70APv98wD8/vS+/gTzVkQcve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wIAAACFAAAAeAAAAAAAAAAAAAAAAAAAAAAA&#10;AAAAAAAAAAAAAAAAAAAAAAAAAAAAAAAAAAAAAAAAAAAAAAAAAAD7AAAAaQEBAZ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8awlAgINygMBCRADAggAAgEFAAEAAgD///0A/v/6AP3/+AD8&#10;/vYA/P71APv+9QD8/vQA+/7zAPz+8wD7/vQA+/3zAPv+8wD7/vLIBQD6QUEhwP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wAAAHgAAAAA&#10;AAAAAAAAAAAAAAAAAAAAAAAAAAAAAAAAAAAAAAAAAAAAAAAAAAAAAAAAAAAAAAAAAAAAAAAAAAAA&#10;AAAAAAAAXAEB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MeUoa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3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o6KILAAEJ&#10;sgMBCBAEAgoABQIMAAUCDQAFAg0ABQMNAAQCDAADAgoAAwIIAAICBwADAQUAAgEFAAIBBQABAAUA&#10;AQADAAEBAwABAAMAAQADOPf+/JU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AAAHgAAAAAAAAAAAAAAAAAAAAAAAAAAAAAAAAAAAAAAAAA&#10;AAAAAAAAAAAAAAAAAAAAAAAAAAAAAAAAAAAAAAAAAAAAAAAAAAAAAJ3///8y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5VpA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kJCnMCAQUoAgEGAAMBBwADAQkABQIMAAUDDgAEAgwAAwII&#10;AAMBBgACAQYAAgAFAAEBBQABAQMAAQADAAEBAgABAQMAAQACAAEBAgABAAIAAQACYqfRLj0AAAAA&#10;AAAAAAAAAAAAAAAAAAAAAAAAAAAAAAAAAAAAAAAAAAAAAAAAAAAAAAAAAAAAAAAAAAAAAAAAAAAA&#10;AAAAAAAAAAAAAAAAAAAAAAAA/wAAAP8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wwAAACQAAAAAAAA&#10;AAAAAAAAAAAAAAAAAAAAAAAAAAAAAAAAAAAAAAAAAAAAAAAAAAAAAAAAAAAAAAAAAAAAAAAAAAAA&#10;AAAAAAAAAAAAAAAAB/z8/Jb///8BAAAAAAAAAAAAAAAAAAAAAAAAAAAAAAAAAAAAAAAAAAAAAAAA&#10;AAAAAAAAAAAAAAAAAAAAAAAAAAAAAAAAAAAAAAAAAAAAAAAAAAAAAAAAAP8AAAD/AAAAAAAAAAAA&#10;AAAAAAAAAAAAAAAAAAAAAAAA/wAAAP8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AAAAAAAAAAAAAAAAAAAAAAAAAAAAAAAAAAAAAAAAAAA&#10;AAAAAAAAAAAAAAAAAAAAAAAAAAA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7gAAAAAAAAAAAAAAAAAAAAAAAAAAAAAAAAAAAN4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AAAAAAAAAAAAAAAAAAAAAAAAAAAAAAAAAAAAAAAAAAAAAAAAAA&#10;AAAAAAAAAAAAAAAAAAAAAAAAAAAAAAAAAAAAAAAAAAAAAAAAAAAAAAAAAAAAAAAAAAAAAAAAAAAA&#10;AAA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b854VAAADdgEAAgABAQMAAQEEAAIB&#10;BgADAgoABQINAAMBCAACAQYAAQAEAAEAAwABAQIAAQABAAEAAgABAQEAAQACAAEAAQAAAAEAAAAB&#10;AAABAQAAAAEABgQBiwAAAA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wRcYA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AAAABgAAAAAAAAAAAAAAAAAAAAAAAAAAAAAAAAAAAAAAAAAAAAA&#10;AAAAAAAAAAAAAAAAAAAAAAAAAAAAAAAAAAAAAAAAAAAAAAAAAAAAAAAABAQEN+Pj41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AAAAXwAAAAAAAAAA&#10;AAAAAAAAAAAAAABPAAAAIQAAAAAAAAAAAAAAAAAAAAAAAAAAAAAAAAAAAAAAAAAAAAAAAAAAAAAA&#10;AAAAAAAAAAAAAAAAAAAAAAAAAAAAAAA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H6AlEAAAALAAAAAAAAAAAAAAAAAAD/AAD//wD/AP4AAAD/AAAA/wAAAAAAAAD/AAAA&#10;AAAAAAAAAAAAAAAAAAAAAAAAAAAAAAAAAAAAAAAAAAAAAAAAAAAFBgI3dZQaLQ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wEAAABeAAAAAAAAAAAAAAAAAAAAAAAAAAAA&#10;AAAAAAAAAAAAAAAAAAAAAAAAAAAAAAAAAAAAAAAAAAAAAAAAAAAAAAAAAAAAAAAAAAAAAAAAAAAA&#10;AAAAAAAAEBAQXQAAAA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EAAAAAAAAAAAAAAAAAAAAAAAAAAAAAAAAAAAAA&#10;AAAAAAAAAAAAAAAAAAAAAAAAAAAAAAAAAAAAAAAAAAAAAAAAAAAAAAAAAAAAAAAAAAAAAAAAAAAA&#10;AAAAAAAAAAAAAAAAAAAAAAAAAAAAAAAAAAAAAAAAAAAAAAAAAAAAAAAAAAAAAAAAAAAAAAAAAAAA&#10;AAAAAAAAAAAAAAAAAAE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AAAAB/AAAAAAAAAAAAAAAAAAAAAAAAAHA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BAAAAAAAAAAAAAAAAAAAAAAAAAAAAAAAAAAAAAAAAAAAAAAAAAAAAAAAAAAAAAAAAAAAA&#10;AAAAAAAAAAAAAAAAAAAAAAAAAAAAAAAAAAAAAAAAAAAAAAAAAAAAAAAAAAAAAAAAAAAAAAAAAAAA&#10;AAAAAAAAAAAAAAAB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ICns2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Tv///QD/AP0A///8AP7/+wD9&#10;//kA/P/1APv98gD8/vYA/v/6AP4A+wD///0A///9AP8A/gD/AP4A///+AP8A/gD/AP4AAAD/AAAA&#10;/wAA//8AAAD/AAAA/wAgJgNQ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wAAACUAAAAAAAAAAAAAAAAAAAAAAAAAAAAAAAAAAAAAAAAAAAAAAAAAAAAAAAAAAAAAAAAA&#10;AAAAAAAAAAAAAAAAAAAAAAAAAAAAAAAAAAAAAAAAAAAAAAALCwtAQkJCEwAAAA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AAAACEAAABAAAAAAAAAAAAAAAAhAAAA&#10;QAAAAJ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8SO5AAAgAElEQVQ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EAAADAAAAAwAAAAN8AAAAAAAAAAAAAAAAAAAAAAAAA&#10;AAAAAAAAAAAAAAAAAAAAAAAAAAAAAAAAAAAAAAAAAAAAAAAAAAAAAAAAAAAAAAAAAAAAAAAAAAAA&#10;AAAAAAAAAAAAAAAAAAAAAAAAAI4AAAARAAAAsAAAAFAAAAAi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gAAABEAAACwAAAAUAAAACI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ix6sg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8c+pE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y0r80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9NAAAApQAAAA0AAAAA&#10;AAAAAAAAAAAAAAAAAAAAAAAAAAAAAAAAAAAAAAAAAAAAAAAAAAAAAAAAAAD09PTud3d3iZaWltEA&#10;AADwAAAA7wAAAO8AAADtAAAA/gAAAAAAAAAAAAAAAAAAAAAAAAAAAAAAAAAAAAAAAAAAAAAAAAAA&#10;AAAAAAAAAAAAAAAAAAAAAAAAAAAAAAAAAAAAAAAAAAAAAAAAAAAAAAAAAAAAAAAAAAAAAAAAAAAA&#10;AAAAAAAAAAAAAAAAAAAAAAAAAAAAAAAA7gAAABEAAAAiAAAA3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p/FgX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HcfuB+H/&#10;Sff68nz6/fP0+/3yAPv+8wD7/vIA+/3zAPv+8wD7/vMA/P7zAPv+9AD7/vQA/v/7APb0/ui2o/SJ&#10;gV/smv35AO8AAADxAAAA8gAAAPMAAAD1AAAAAAAAAAAAAAAAAAAAAAAAAAAAAAAAAAAAAAAAAAAA&#10;AAAAAAAAAAAAAAAAAAAAAAAAAAAAAAAAAAAAAAAAAAAAAAAAAAAAAAAAAAAAAAAAAAAAAAAAAAAA&#10;AAAAAAAAAAAAAAAAAAAAAAAAAAAAAAAAAAAAAABfAAAAEQAAALAAAAD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AAAAAAAAAAABdIJfk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d3d1MExMTYAwMDEQDAwMPAAAAAAAAAAAAAAAAAAAAAPb29u3a2trKnp6etpOTk9oAAAD3AAAA&#10;9QAAAPQAAADzAAAA8QAAAPYAAAAAAAAAAAAAAAAAAAAAAAAAAAAAAAAAAAAAAAAAAAAAAAAAAAAA&#10;AAAAAAAAAAAAAAAAAAAAAAAAAAAAAAAAAAAAAAAAAAAAAAAAAAAAAAAAAAAAAAAAAAAAAAAAAAAA&#10;AAAAAAAAAAAAAAAAAAAAAAAAAAAAAAAAAAC/AAAAQAAAAGAAAAC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SHh4ctJSkXUwQG/yoAAv8b+/n6/PLy9enk4O3YpqSvwtnZ2fEAAAD7AAAA+QAAAPgAAAD1AAAA&#10;9AAAAP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VVUPeXl5SRcXF0QHBwcfBAQEEfX19e/s7Oznurq6xX19&#10;fdb4+Pj6AAAA+gAAAPkAAAD2AAAA9QAAAPIAAAD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dMjG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wLPz89WAgICd////zD+/v4A/f39AP39/QD7+/sA+/v7APv7&#10;+wD5+fn98fHxwsvLy4+Tk5PMAAAA+AAAAPYAAAD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8XAAAAfAAAAFwA&#10;AAAQAAAAAAAAAAAAAAAAAAAAAAAAAAAAAAAA/Pz86uXl5aRoaGiauLi47wAAAPcAAAD1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8M4AU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Pz88lBQUFpwMDAzMA&#10;AAAA////AP7+/gD9/f0A/Pz8APv7+wD7+/sA+vr6APr6+gD5+fkA+vr6APj4+KL39/dpZ2dn9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8BAAAAbAAAAIcAAAALAAAAAAAAAAAAAAAAAAAAAAAAAAAAAAAAAAAAAAAAAAAA&#10;AAAAAAAAAP///+n+/v5mBAQEs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NTUQQQEBK0EBAQRAgICAAEBAQD///8A/f39APz8/AD8/PwA+vr6APr6+gD6+voA+fn5APr6+gD5&#10;+fkA+fn5APj4+M/9/f1OZWVl5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qiAhcAACAASURBVAAAAAAAAAAAAAAA&#10;AAAAAAAAAAAAAAAAAAAAAAAAAAAAAAAAAAAAAAAAAAAA////BQAAAJcAAABjAAAAAAAAAAAAAAAA&#10;AAAAAAAAAAAAAAAAAAAAAAAAAAAAAAAAAAAAAAAAAAAAAAAAAAAAAAAAAP8AAAB5AQEBi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NTULwQEBMYGBgYKBQUFAAICAgABAQEA////&#10;AP39/QD7+/sA+/v7APn5+QD6+voA+fn5APr6+gD5+fkA+Pj4APn5+QD5+fkA+fn50+/v7zt3d3f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5cAAABoAL+/AAC8vAAAICAAAFxcAAAJCQAAAAAAAAAAAAAAAAAAAAAAAAAAAAAAAAAA7e0AAKGh&#10;AADx8QAAU1MAAC4uAAAAAGsBAQG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OibA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P&#10;zxADAwOyBQUFCgUFBQAGBgYACAgIAAgICAAHBwcABgYGAAUFBQAEBAQABAQEAAMDAwADAwMAAgIC&#10;AAICAgADAwMAAgICAAICAgACAgItCgoK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wAAAP8AAACfAAAAAAAAAAAAAAAAAAAAAAAAAAAAAAAAAAAAAAAAAAAAAAD/AAAA/w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D/AAAA/wAAAAAAAACfAAAA&#10;/wAAAK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QAAAIoA&#10;AAAAAMnJAAAAAAAAAAAAAAAAAADPzwAAcnIAAPf3AAAAAAAAAAAAAAAAAADp6QAAamoAAOXlAAAA&#10;AAAAAAAAAPv7AADPzwAAAAAD/Pz8lf///wIAAAAAAAAAAAAAAAAAAAAAAAAAAAAAAAAAAAAAAAAA&#10;AAAAAAAAAAAAAAAAAAAAAAAAAAAAAAAAAAAAAAAAAAAAAAAAAAAAAAAAAAAAAAAA/wAAAP8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G8AAABQAAAAsAAAAGEAAAAAAAAAAAAAAAAA&#10;AAAAAAAAAAAAAAAAAAAAAAAAAAAAAAAAAAAAAAAAAAAAAA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EAAADAAAAAUAAAAG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OAAAAfwAAAAAAAAAAAAAAAAAAAAAAAAD/&#10;AAAA/wAAAAAAAAAAAAAAAAAAAAAAAAAAAAAAAAAAAAAAAAAAAAAAAAAAAAAAAAD/AAAA/wAAAP8A&#10;AAD/AAAA/wAAAM4AAAB/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7OzhoBAQFvAQEBAAICAgAC&#10;AgIAAwMDAAUFBQAICAgABAQEAAMDAwACAgIAAQEBAAEBAQABAQEAAQEBAAAAAAABAQEAAAAAAAEB&#10;AQAAAAAAAAAAAAEBAQAGBgaIAAAABgAAAAAAAAAAAAAAAAAAAAAAAAAAAAAAAAAAAAAAAAAAAAAA&#10;AAAAAAAAAAAAAAAAAAAAAAAAAAAAAAAAAAAAAAAAAAAAAAAAAAAAAAAAAAAAAAAAEQAAAF8AAAAA&#10;AAAAAAAAAAAAAAAAAAAATwAAACE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0AAAAEQAAAAAALCwAAAAAAAAAAAAAAAAAAAAAAADPzwAAcnIAAPf3AAAAAAAA&#10;6uoAAGpqAADl5QAAAAAAAAAAAAAAAAAAAQEAACgoAAAAAAAEBAQt5ubm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hAAAAkAAAAO8AAAB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EAAADvAAAAfwAA&#10;AC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EAAACAAAAA&#10;3gAAAAAAAAAAAAAAAAAAAAAAAAAAAAAAAAAAAAAAAAAAAAAAAAAAAAAAAAAAAAAAAAAAAAAAAAAA&#10;AAAAAAAAAAAAAAAAAAAAAAAAAAAAAAAAAAAAMQAAAIAAAADeAAAAAAAAAAAAAAAAAAAAAAAAAAAA&#10;AAAAAAAAAAAAAAA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NbLK14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39UgAAAAcAAAAAAAAAAAAAAAD///8A////AP39/QD///8A////AP///wAA&#10;AAAA////AAAAAAAAAAAAAAAAAAAAAAAAAAAAAAAAAAAAAAAAAAAA////AAMDAy5eXl4zAAAAAgAA&#10;AAAAAAAAAAAAAAAAAAAAAAAAAAAAAAAAAAAAAAAAAAAAAAAAAAAAAAAAAAAAAAAAAAAAAAAAAAAA&#10;AAAAAAAAAAAAAAAAAAAAAAAAAADAAAAAfwAAAAAAAAAAAAAAAAAAAAAAAABwAAAA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FsAAAAAAAAAAABCQgAAWVkA&#10;AAAAAAAAAAAAAAAAAAAAAADPzwAAcnIAAOLiAABpaQAA5eUAAAAAAAAAAAAAAAAAAAEBAAB6egAA&#10;JCQAAAAAAAAAAAAODg5Z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EeOpQ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9+Q5w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432ez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3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&#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EAAACgAAAAAAAAADEAAABgAAAAvwAAAI8AAAAAAAAAAAAAAAAAAAAAAAAAAAAAAAAAAAAA&#10;AAAAAAAAAAAAAAAAAAAAAAAAAAAAAAAAAAAAAAAAAAAAAAAAAAAAAAAAAI4AAAARAAAAsAAAAFAA&#10;AAAi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KomH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5+fCP39/bsCAgI8&#10;AQEBAAEBAQAAAAAAAAAAAP///wD+/v4A/v7+AP7+/gD9/f0A/Pz8AP39/QD7+/sA/Pz8APz8/AAA&#10;AAAA4ODgsp6enpoAAADvAAAA7gAAAO0AAADs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fAAAAYAAAAIAAAACBAAAA&#10;AAAAAAAAAAAAAAAAAAAAAAAAAAAAAAAAAAAAAAAAAAAAAAAAAAAAAAAAAAAAAAAAAAAAAAAAAAAA&#10;AAAAAAAAAAAAAAAAAAAAAAAAAAAAAAAAAAAAAAAAAAAAAAAAAAAAAAAAAAAAAAAAAAAA/w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gAAAAKAA&#10;AABhAAAAAAAAAAAAAAAAAAAAAAAAAAAAAAAAAAAAAAAAAAAAAAAAAAAAAHkmnps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eAAAA3wAAACIAAAAAAAAAAAAAAAAAAAAAAAAAAAAAAAAAAAAAAAAAAAAA&#10;AAAAAAAAAAAAAAAAAAAAAAAAAAAAAAAAAAHudxG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ZmZkK/v7+nwEBAVYBAQEAAAAAAP///wAAAAAA/v7+&#10;AP7+/gD+/v4A/f39AP39/QD8/PwA/Pz8AP7+/gAAAAD/19fXo6qqqqz9/f3wAAAA8AAAAO8AAADt&#10;AAAA9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wAA&#10;AK4AAAAWAAAAAAAAAAAAAAAAAAAAAAAAAAAAAAAAAAAAAAAAAAAAAAAAAAAAAAAAAAAAAAAA7u7u&#10;5mZmZoatra3aAAAA8QAAAO8AAADvAAAA7QAAAP8AAAAAAAAAAAAAAAAAAAAAAAAAAAAAAAAAAAAA&#10;AAAAAAAAAAAAAAAAAAAAAAAAAAAAAAAAAAAAAAAAAAAAAAAAAAAAAAAAAAAAAAAAAAAAAAAAAAAA&#10;AAAAAAAAAAAAAAAAAAAAAAAAAAAAAAAAAAAAAAAAAAAAAO4AAAARAAAAIgAAAN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M0AAAAAAAAAEgAAAAAAAAAAAAAAAAAAAAAAAAAAAAAAAAAA&#10;AAAAAAAAAAAAAAAAAAAAAAAAAAAAAAAAAAAAAAAAAAAAAAAAAAAAAAAAAAAAAAAAAAAAAAAAAAAA&#10;AAAAAAAAAAAAAAAAAAAAAAAAAAAAAAAAAAAAAP8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7gAAABEAAAAiAAAA3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CeAAAAQAAAAKA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HXAr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8Bj4+PZQICAoIBAQEXAAAAAP///wD///8A/v7+AP7+/gD9/f0A/f39AP39/QAAAAAA9PT0&#10;3cjIyJ/CwsLNAAAA9AAAAPIAAADxAAAA8AAAAP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Pr6+okGBgZZAAAAAQAAAAAAAAAAAAAAAAAA&#10;AAAAAAAAAAAAAAAAAAAAAAAA/f39/MjIyLdlZWWm19fX6wAAAPMAAADxAAAA8QAAAO4AAAD6AAAA&#10;AAAAAAAAAAAAAAAAAAAAAAAAAAAAAAAAAAAAAAAAAAAAAAAAAAAAAAAAAAAAAAAAAAAAAAAAAAAA&#10;AAAAAAAAAAAAAAAAAAAAAAAAAAAAAAAAAAAAAAAAAAAAAAAAAAAAAAAAAAAAAAAAAAAAAAAAAAAA&#10;AABfAAAAoAAAALAAAAB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JAA&#10;AADAAAAAQQAAAAAAAAAAAAAAAAAAAAAAAAAAAAAAAAAAAAAAAAAAAAAAAAAAAAAAAAAAAAAAAAAA&#10;AAAAAAAAAAAAAAAAAAAAAAAAAAAAAAAAAAAAAAAAAAAAAAAAAAAAAAAAAAAAAAAAAAAAAAAAAAAA&#10;/w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ABAAAAA&#10;cAAAAJ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AAAAAAAAAAAAAAAA&#10;AAAAAAAAAADvAAAAMwAAAN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1tbDiEhIWUHBwdOBQUFOgAAAAT+/v4A/v7+AP7+&#10;/gD9/f307+/vy93d3cO5ubnH/Pz89wAAAPcAAAD1AAAA8wAAAPIAAADx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wAAAFAAAACgAAAAYQAAAAAAAAAAAAAAAAAAAAAA&#10;AAAAAAAAAAAAAAAAAAAAAAAAAAAAAAAAAAAAAAAAAAAAAAAAAAAAAAAAAAAAAAAAAAAAAAAAAAAA&#10;AAAAAAAAAAAAAAAAAAAAAAAAAAAAAAAAAAAAAAD/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fAAAAYAAAALAAAAB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AfAAAAIQAAAAAAAADfAAAAwQAAAIIAAAD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A0XFxcRJSUlHxISEhv29vb/5eXl8N/f3/L4+Pj+AAAA/QAAAPwAAAD5AAAA9wAA&#10;APYAAAD0AAAA8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LCwsPTk5OFzExMR4QEBAU2NjY87y8vPDS&#10;0tL4AAAA/gAAAP0AAAD6AAAA+AAAAPYAAAD1AAAA8wAAAP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mIkLkAABq+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gAAAAKAAAACAAAAAUA&#10;AAAEAAAAAgAAAAAAAAD9AAAA/AAAAPoAAAD4AAAA9QAAAP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LAAAACQAAAAcAAAAEAAAAAwAAAAEAAAD/AAAA/QAAAPoAAAD5AAAA+AAAAPU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UT3l0sXAi0AAAAA&#10;SUVORK5CYIJQSwMECgAAAAAAAAAhAB4LlM2SdgEAknYBABUAAABkcnMvbWVkaWEvaW1hZ2UyLmpw&#10;ZWf/2P/gABBKRklGAAEBAQDcANwAAP/bAEMACAYGBwYFCAcHBwkJCAoMFA0MCwsMGRITDxQdGh8e&#10;HRocHCAkLicgIiwjHBwoNyksMDE0NDQfJzk9ODI8LjM0Mv/bAEMBCQkJDAsMGA0NGDIhHCEyMjIy&#10;MjIyMjIyMjIyMjIyMjIyMjIyMjIyMjIyMjIyMjIyMjIyMjIyMjIyMjIyMjIyMv/AABEIAtsGQ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">
                <v:group id="_x0000_s1086" style="position:absolute;left:5895;top:36300;width:8167;height:4265" coordorigin="6008,36675" coordsize="8167,4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1" o:spid="_x0000_s1087" type="#_x0000_t75" alt="Cyclocolorenone" style="position:absolute;left:6008;top:36675;width:3871;height:4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" stroked="t" strokecolor="black [3213]">
                    <v:imagedata r:id="rId33" o:title="Cyclocolorenone" croptop="7440f" cropbottom="17566f" cropleft="19836f" cropright="19950f"/>
                    <v:path arrowok="t"/>
                  </v:shape>
                  <v:shape id="Picture 9" o:spid="_x0000_s1088" type="#_x0000_t75" alt="Cyclocolorenone Final 3D" style="position:absolute;left:9953;top:36678;width:4222;height:4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" stroked="t" strokecolor="black [3213]">
                    <v:imagedata r:id="rId34" o:title="Cyclocolorenone Final 3D" croptop="3596f" cropbottom="6441f" cropleft="20905f" cropright="20996f"/>
                    <v:path arrowok="t"/>
                  </v:shape>
                </v:group>
                <v:shape id="Text Box 18" o:spid="_x0000_s1089" type="#_x0000_t202" style="position:absolute;left:5955;top:36370;width:819;height: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1F886EB5" w14:textId="77777777" w:rsidR="007266B0" w:rsidRDefault="00DB6425">
                        <w:pPr>
                          <w:rPr>
                            <w:rFonts w:ascii="Times New Roman" w:hAnsi="Times New Roman" w:cs="Times New Roman"/>
                            <w:b/>
                            <w:bCs/>
                            <w:sz w:val="24"/>
                            <w:szCs w:val="28"/>
                          </w:rPr>
                        </w:pPr>
                        <w:r>
                          <w:rPr>
                            <w:rFonts w:ascii="Times New Roman" w:hAnsi="Times New Roman" w:cs="Times New Roman"/>
                            <w:b/>
                            <w:bCs/>
                            <w:sz w:val="24"/>
                            <w:szCs w:val="28"/>
                          </w:rPr>
                          <w:t>d.</w:t>
                        </w:r>
                      </w:p>
                    </w:txbxContent>
                  </v:textbox>
                </v:shape>
                <v:shape id="Text Box 22" o:spid="_x0000_s1090" type="#_x0000_t202" style="position:absolute;left:9840;top:36355;width:796;height: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6F562C8D" w14:textId="77777777" w:rsidR="007266B0" w:rsidRDefault="00DB6425">
                        <w:pPr>
                          <w:rPr>
                            <w:rFonts w:ascii="Times New Roman" w:hAnsi="Times New Roman" w:cs="Times New Roman"/>
                            <w:b/>
                            <w:bCs/>
                            <w:sz w:val="24"/>
                          </w:rPr>
                        </w:pPr>
                        <w:r>
                          <w:rPr>
                            <w:rFonts w:ascii="Times New Roman" w:hAnsi="Times New Roman" w:cs="Times New Roman"/>
                            <w:b/>
                            <w:bCs/>
                            <w:sz w:val="24"/>
                          </w:rPr>
                          <w:t>e.</w:t>
                        </w:r>
                      </w:p>
                    </w:txbxContent>
                  </v:textbox>
                </v:shape>
                <w10:wrap type="tight"/>
              </v:group>
            </w:pict>
          </mc:Fallback>
        </mc:AlternateContent>
      </w:r>
    </w:p>
    <w:p w14:paraId="1E34EF47" w14:textId="77777777" w:rsidR="007266B0" w:rsidRPr="00E0771A" w:rsidRDefault="007266B0">
      <w:pPr>
        <w:rPr>
          <w:rFonts w:ascii="Times New Roman" w:eastAsia="Calibri" w:hAnsi="Times New Roman" w:cs="Times New Roman"/>
          <w:color w:val="000000" w:themeColor="text1"/>
          <w:sz w:val="24"/>
        </w:rPr>
      </w:pPr>
    </w:p>
    <w:p w14:paraId="6FCC3774" w14:textId="77777777" w:rsidR="007266B0" w:rsidRPr="00E0771A" w:rsidRDefault="007266B0">
      <w:pPr>
        <w:rPr>
          <w:rFonts w:ascii="Times New Roman" w:eastAsia="Calibri" w:hAnsi="Times New Roman" w:cs="Times New Roman"/>
          <w:color w:val="000000" w:themeColor="text1"/>
          <w:sz w:val="24"/>
        </w:rPr>
      </w:pPr>
    </w:p>
    <w:p w14:paraId="087853FB" w14:textId="77777777" w:rsidR="007266B0" w:rsidRPr="00E0771A" w:rsidRDefault="007266B0">
      <w:pPr>
        <w:rPr>
          <w:rFonts w:ascii="Times New Roman" w:eastAsia="Calibri" w:hAnsi="Times New Roman" w:cs="Times New Roman"/>
          <w:color w:val="000000" w:themeColor="text1"/>
          <w:sz w:val="24"/>
        </w:rPr>
      </w:pPr>
    </w:p>
    <w:p w14:paraId="0B3A7AF6" w14:textId="77777777" w:rsidR="007266B0" w:rsidRPr="00E0771A" w:rsidRDefault="007266B0">
      <w:pPr>
        <w:rPr>
          <w:rFonts w:ascii="Times New Roman" w:eastAsia="Times New Roman" w:hAnsi="Times New Roman" w:cs="Times New Roman"/>
          <w:color w:val="000000" w:themeColor="text1"/>
          <w:sz w:val="24"/>
        </w:rPr>
      </w:pPr>
    </w:p>
    <w:p w14:paraId="5D8BDA60" w14:textId="77777777" w:rsidR="007266B0" w:rsidRPr="00E0771A" w:rsidRDefault="007266B0">
      <w:pPr>
        <w:rPr>
          <w:rFonts w:ascii="Times New Roman" w:eastAsia="Times New Roman" w:hAnsi="Times New Roman" w:cs="Times New Roman"/>
          <w:color w:val="000000" w:themeColor="text1"/>
          <w:sz w:val="24"/>
        </w:rPr>
      </w:pPr>
    </w:p>
    <w:p w14:paraId="594578C1" w14:textId="77777777" w:rsidR="007266B0" w:rsidRPr="00E0771A" w:rsidRDefault="007266B0">
      <w:pPr>
        <w:rPr>
          <w:rFonts w:ascii="Times New Roman" w:eastAsia="Times New Roman" w:hAnsi="Times New Roman" w:cs="Times New Roman"/>
          <w:color w:val="000000" w:themeColor="text1"/>
          <w:sz w:val="24"/>
        </w:rPr>
      </w:pPr>
    </w:p>
    <w:p w14:paraId="593662D2" w14:textId="77777777" w:rsidR="007266B0" w:rsidRPr="00E0771A" w:rsidRDefault="007266B0">
      <w:pPr>
        <w:rPr>
          <w:rFonts w:ascii="Times New Roman" w:eastAsia="Times New Roman" w:hAnsi="Times New Roman" w:cs="Times New Roman"/>
          <w:color w:val="000000" w:themeColor="text1"/>
          <w:sz w:val="24"/>
        </w:rPr>
      </w:pPr>
    </w:p>
    <w:p w14:paraId="167A02E9" w14:textId="77777777" w:rsidR="007266B0" w:rsidRPr="00E0771A" w:rsidRDefault="007266B0">
      <w:pPr>
        <w:rPr>
          <w:rFonts w:ascii="Times New Roman" w:eastAsia="Times New Roman" w:hAnsi="Times New Roman" w:cs="Times New Roman"/>
          <w:color w:val="000000" w:themeColor="text1"/>
          <w:sz w:val="24"/>
        </w:rPr>
      </w:pPr>
    </w:p>
    <w:p w14:paraId="61CE5858" w14:textId="77777777" w:rsidR="007266B0" w:rsidRPr="00E0771A" w:rsidRDefault="007266B0">
      <w:pPr>
        <w:rPr>
          <w:rFonts w:ascii="Times New Roman" w:eastAsia="Times New Roman" w:hAnsi="Times New Roman" w:cs="Times New Roman"/>
          <w:color w:val="000000" w:themeColor="text1"/>
          <w:sz w:val="24"/>
        </w:rPr>
      </w:pPr>
    </w:p>
    <w:p w14:paraId="44200E8C" w14:textId="77777777" w:rsidR="007266B0" w:rsidRPr="00E0771A" w:rsidRDefault="007266B0">
      <w:pPr>
        <w:rPr>
          <w:rFonts w:ascii="Times New Roman" w:eastAsia="Times New Roman" w:hAnsi="Times New Roman" w:cs="Times New Roman"/>
          <w:color w:val="000000" w:themeColor="text1"/>
          <w:sz w:val="24"/>
        </w:rPr>
      </w:pPr>
    </w:p>
    <w:p w14:paraId="1CDADDE3" w14:textId="77777777" w:rsidR="007266B0" w:rsidRPr="00E0771A" w:rsidRDefault="00DB6425">
      <w:pPr>
        <w:rPr>
          <w:rFonts w:ascii="Times New Roman" w:eastAsia="Times New Roman" w:hAnsi="Times New Roman" w:cs="Times New Roman"/>
          <w:color w:val="000000" w:themeColor="text1"/>
          <w:sz w:val="24"/>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69504" behindDoc="1" locked="0" layoutInCell="1" allowOverlap="1" wp14:anchorId="41999E16" wp14:editId="3D52890F">
                <wp:simplePos x="0" y="0"/>
                <wp:positionH relativeFrom="column">
                  <wp:posOffset>567055</wp:posOffset>
                </wp:positionH>
                <wp:positionV relativeFrom="paragraph">
                  <wp:posOffset>133985</wp:posOffset>
                </wp:positionV>
                <wp:extent cx="5758180" cy="2802890"/>
                <wp:effectExtent l="19050" t="19050" r="13970" b="16510"/>
                <wp:wrapTight wrapText="bothSides">
                  <wp:wrapPolygon edited="0">
                    <wp:start x="-71" y="-147"/>
                    <wp:lineTo x="-71" y="21580"/>
                    <wp:lineTo x="21581" y="21580"/>
                    <wp:lineTo x="21581" y="-147"/>
                    <wp:lineTo x="-71" y="-147"/>
                  </wp:wrapPolygon>
                </wp:wrapTight>
                <wp:docPr id="67" name="Group 67"/>
                <wp:cNvGraphicFramePr/>
                <a:graphic xmlns:a="http://schemas.openxmlformats.org/drawingml/2006/main">
                  <a:graphicData uri="http://schemas.microsoft.com/office/word/2010/wordprocessingGroup">
                    <wpg:wgp>
                      <wpg:cNvGrpSpPr/>
                      <wpg:grpSpPr>
                        <a:xfrm>
                          <a:off x="0" y="0"/>
                          <a:ext cx="5758180" cy="2802890"/>
                          <a:chOff x="2881" y="24921"/>
                          <a:chExt cx="8680" cy="4146"/>
                        </a:xfrm>
                      </wpg:grpSpPr>
                      <wpg:grpSp>
                        <wpg:cNvPr id="68" name="Group 12"/>
                        <wpg:cNvGrpSpPr/>
                        <wpg:grpSpPr>
                          <a:xfrm>
                            <a:off x="2881" y="24921"/>
                            <a:ext cx="8680" cy="4146"/>
                            <a:chOff x="34378" y="7457"/>
                            <a:chExt cx="8680" cy="4146"/>
                          </a:xfrm>
                        </wpg:grpSpPr>
                        <pic:pic xmlns:pic="http://schemas.openxmlformats.org/drawingml/2006/picture">
                          <pic:nvPicPr>
                            <pic:cNvPr id="70" name="Picture 11" descr="BACE1_VERBEUCESTAT_FINAL DOCKED"/>
                            <pic:cNvPicPr>
                              <a:picLocks noChangeAspect="1"/>
                            </pic:cNvPicPr>
                          </pic:nvPicPr>
                          <pic:blipFill>
                            <a:blip r:embed="rId35"/>
                            <a:stretch>
                              <a:fillRect/>
                            </a:stretch>
                          </pic:blipFill>
                          <pic:spPr>
                            <a:xfrm>
                              <a:off x="34378" y="7457"/>
                              <a:ext cx="4132" cy="4146"/>
                            </a:xfrm>
                            <a:prstGeom prst="rect">
                              <a:avLst/>
                            </a:prstGeom>
                            <a:ln>
                              <a:solidFill>
                                <a:schemeClr val="tx1"/>
                              </a:solidFill>
                            </a:ln>
                          </pic:spPr>
                        </pic:pic>
                        <pic:pic xmlns:pic="http://schemas.openxmlformats.org/drawingml/2006/picture">
                          <pic:nvPicPr>
                            <pic:cNvPr id="28" name="Picture 28" descr="3D interaction Vrebeucestat with BACE-1 residues"/>
                            <pic:cNvPicPr>
                              <a:picLocks noChangeAspect="1"/>
                            </pic:cNvPicPr>
                          </pic:nvPicPr>
                          <pic:blipFill>
                            <a:blip r:embed="rId36"/>
                            <a:srcRect l="28831" t="4577" r="29443" b="16261"/>
                            <a:stretch>
                              <a:fillRect/>
                            </a:stretch>
                          </pic:blipFill>
                          <pic:spPr>
                            <a:xfrm>
                              <a:off x="38628" y="7467"/>
                              <a:ext cx="4430" cy="4136"/>
                            </a:xfrm>
                            <a:prstGeom prst="rect">
                              <a:avLst/>
                            </a:prstGeom>
                            <a:ln>
                              <a:solidFill>
                                <a:schemeClr val="tx1"/>
                              </a:solidFill>
                            </a:ln>
                          </pic:spPr>
                        </pic:pic>
                      </wpg:grpSp>
                      <wps:wsp>
                        <wps:cNvPr id="71" name="Text Box 26"/>
                        <wps:cNvSpPr txBox="1"/>
                        <wps:spPr>
                          <a:xfrm>
                            <a:off x="2946" y="25013"/>
                            <a:ext cx="496" cy="39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2D30442" w14:textId="77777777" w:rsidR="007266B0" w:rsidRDefault="00DB6425">
                              <w:pPr>
                                <w:rPr>
                                  <w:rFonts w:ascii="Times New Roman" w:hAnsi="Times New Roman" w:cs="Times New Roman"/>
                                  <w:b/>
                                  <w:bCs/>
                                  <w:sz w:val="24"/>
                                  <w:szCs w:val="36"/>
                                </w:rPr>
                              </w:pPr>
                              <w:r>
                                <w:rPr>
                                  <w:rFonts w:ascii="Times New Roman" w:hAnsi="Times New Roman" w:cs="Times New Roman"/>
                                  <w:b/>
                                  <w:bCs/>
                                  <w:sz w:val="24"/>
                                  <w:szCs w:val="36"/>
                                </w:rPr>
                                <w:t>f.</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0" name="Text Box 30"/>
                        <wps:cNvSpPr txBox="1"/>
                        <wps:spPr>
                          <a:xfrm>
                            <a:off x="7290" y="25038"/>
                            <a:ext cx="870" cy="70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34382165" w14:textId="77777777" w:rsidR="007266B0" w:rsidRDefault="00DB6425">
                              <w:pPr>
                                <w:rPr>
                                  <w:rFonts w:ascii="Times New Roman" w:hAnsi="Times New Roman" w:cs="Times New Roman"/>
                                  <w:b/>
                                  <w:bCs/>
                                  <w:sz w:val="24"/>
                                </w:rPr>
                              </w:pPr>
                              <w:r>
                                <w:rPr>
                                  <w:rFonts w:ascii="Times New Roman" w:hAnsi="Times New Roman" w:cs="Times New Roman"/>
                                  <w:b/>
                                  <w:bCs/>
                                  <w:sz w:val="24"/>
                                </w:rPr>
                                <w:t>g.</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41999E16" id="Group 67" o:spid="_x0000_s1091" style="position:absolute;margin-left:44.65pt;margin-top:10.55pt;width:453.4pt;height:220.7pt;z-index:-251646976" coordorigin="2881,24921" coordsize="8680,414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">
                <v:group id="Group 12" o:spid="_x0000_s1092" style="position:absolute;left:2881;top:24921;width:8680;height:4146" coordorigin="34378,7457" coordsize="8680,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Picture 11" o:spid="_x0000_s1093" type="#_x0000_t75" alt="BACE1_VERBEUCESTAT_FINAL DOCKED" style="position:absolute;left:34378;top:7457;width:4132;height:4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" stroked="t" strokecolor="black [3213]">
                    <v:imagedata r:id="rId37" o:title="BACE1_VERBEUCESTAT_FINAL DOCKED"/>
                    <v:path arrowok="t"/>
                  </v:shape>
                  <v:shape id="Picture 28" o:spid="_x0000_s1094" type="#_x0000_t75" alt="3D interaction Vrebeucestat with BACE-1 residues" style="position:absolute;left:38628;top:7467;width:4430;height:4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" stroked="t" strokecolor="black [3213]">
                    <v:imagedata r:id="rId38" o:title="3D interaction Vrebeucestat with BACE-1 residues" croptop="3000f" cropbottom="10657f" cropleft="18895f" cropright="19296f"/>
                    <v:path arrowok="t"/>
                  </v:shape>
                </v:group>
                <v:shape id="Text Box 26" o:spid="_x0000_s1095" type="#_x0000_t202" style="position:absolute;left:2946;top:25013;width:496;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" fillcolor="white [3201]" stroked="f" strokeweight=".5pt">
                  <v:textbox>
                    <w:txbxContent>
                      <w:p w14:paraId="62D30442" w14:textId="77777777" w:rsidR="007266B0" w:rsidRDefault="00DB6425">
                        <w:pPr>
                          <w:rPr>
                            <w:rFonts w:ascii="Times New Roman" w:hAnsi="Times New Roman" w:cs="Times New Roman"/>
                            <w:b/>
                            <w:bCs/>
                            <w:sz w:val="24"/>
                            <w:szCs w:val="36"/>
                          </w:rPr>
                        </w:pPr>
                        <w:r>
                          <w:rPr>
                            <w:rFonts w:ascii="Times New Roman" w:hAnsi="Times New Roman" w:cs="Times New Roman"/>
                            <w:b/>
                            <w:bCs/>
                            <w:sz w:val="24"/>
                            <w:szCs w:val="36"/>
                          </w:rPr>
                          <w:t>f.</w:t>
                        </w:r>
                      </w:p>
                    </w:txbxContent>
                  </v:textbox>
                </v:shape>
                <v:shape id="Text Box 30" o:spid="_x0000_s1096" type="#_x0000_t202" style="position:absolute;left:7290;top:25038;width:870;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34382165" w14:textId="77777777" w:rsidR="007266B0" w:rsidRDefault="00DB6425">
                        <w:pPr>
                          <w:rPr>
                            <w:rFonts w:ascii="Times New Roman" w:hAnsi="Times New Roman" w:cs="Times New Roman"/>
                            <w:b/>
                            <w:bCs/>
                            <w:sz w:val="24"/>
                          </w:rPr>
                        </w:pPr>
                        <w:r>
                          <w:rPr>
                            <w:rFonts w:ascii="Times New Roman" w:hAnsi="Times New Roman" w:cs="Times New Roman"/>
                            <w:b/>
                            <w:bCs/>
                            <w:sz w:val="24"/>
                          </w:rPr>
                          <w:t>g.</w:t>
                        </w:r>
                      </w:p>
                    </w:txbxContent>
                  </v:textbox>
                </v:shape>
                <w10:wrap type="tight"/>
              </v:group>
            </w:pict>
          </mc:Fallback>
        </mc:AlternateContent>
      </w:r>
    </w:p>
    <w:p w14:paraId="137F1CD1" w14:textId="77777777" w:rsidR="007266B0" w:rsidRPr="00E0771A" w:rsidRDefault="007266B0">
      <w:pPr>
        <w:rPr>
          <w:rFonts w:ascii="Times New Roman" w:eastAsia="Times New Roman" w:hAnsi="Times New Roman" w:cs="Times New Roman"/>
          <w:color w:val="000000" w:themeColor="text1"/>
          <w:sz w:val="24"/>
        </w:rPr>
      </w:pPr>
    </w:p>
    <w:p w14:paraId="0E813F1E" w14:textId="77777777" w:rsidR="007266B0" w:rsidRPr="00E0771A" w:rsidRDefault="007266B0">
      <w:pPr>
        <w:rPr>
          <w:rFonts w:ascii="Times New Roman" w:eastAsia="Times New Roman" w:hAnsi="Times New Roman" w:cs="Times New Roman"/>
          <w:color w:val="000000" w:themeColor="text1"/>
          <w:sz w:val="24"/>
        </w:rPr>
      </w:pPr>
    </w:p>
    <w:p w14:paraId="0F5F166D" w14:textId="77777777" w:rsidR="007266B0" w:rsidRPr="00E0771A" w:rsidRDefault="007266B0">
      <w:pPr>
        <w:spacing w:before="120" w:line="480" w:lineRule="auto"/>
        <w:rPr>
          <w:rFonts w:ascii="Times New Roman" w:hAnsi="Times New Roman" w:cs="Times New Roman"/>
          <w:b/>
          <w:color w:val="000000" w:themeColor="text1"/>
          <w:sz w:val="24"/>
        </w:rPr>
      </w:pPr>
    </w:p>
    <w:p w14:paraId="4DEC13BC" w14:textId="77777777" w:rsidR="007266B0" w:rsidRPr="00E0771A" w:rsidRDefault="007266B0">
      <w:pPr>
        <w:spacing w:before="120" w:line="480" w:lineRule="auto"/>
        <w:rPr>
          <w:rFonts w:ascii="Times New Roman" w:hAnsi="Times New Roman" w:cs="Times New Roman"/>
          <w:b/>
          <w:color w:val="000000" w:themeColor="text1"/>
          <w:sz w:val="24"/>
        </w:rPr>
      </w:pPr>
    </w:p>
    <w:p w14:paraId="74BDFFB7" w14:textId="77777777" w:rsidR="007266B0" w:rsidRPr="00E0771A" w:rsidRDefault="007266B0">
      <w:pPr>
        <w:spacing w:before="120" w:line="480" w:lineRule="auto"/>
        <w:rPr>
          <w:rFonts w:ascii="Times New Roman" w:hAnsi="Times New Roman" w:cs="Times New Roman"/>
          <w:b/>
          <w:color w:val="000000" w:themeColor="text1"/>
          <w:sz w:val="24"/>
        </w:rPr>
      </w:pPr>
    </w:p>
    <w:p w14:paraId="38080951" w14:textId="77777777" w:rsidR="007266B0" w:rsidRPr="00E0771A" w:rsidRDefault="007266B0">
      <w:pPr>
        <w:spacing w:before="120" w:line="480" w:lineRule="auto"/>
        <w:rPr>
          <w:rFonts w:ascii="Times New Roman" w:hAnsi="Times New Roman" w:cs="Times New Roman"/>
          <w:b/>
          <w:color w:val="000000" w:themeColor="text1"/>
          <w:sz w:val="24"/>
        </w:rPr>
      </w:pPr>
    </w:p>
    <w:p w14:paraId="275A2964" w14:textId="77777777" w:rsidR="007266B0" w:rsidRPr="00E0771A" w:rsidRDefault="007266B0">
      <w:pPr>
        <w:spacing w:before="120" w:line="480" w:lineRule="auto"/>
        <w:rPr>
          <w:rFonts w:ascii="Times New Roman" w:hAnsi="Times New Roman" w:cs="Times New Roman"/>
          <w:b/>
          <w:color w:val="000000" w:themeColor="text1"/>
          <w:sz w:val="24"/>
        </w:rPr>
      </w:pPr>
    </w:p>
    <w:p w14:paraId="48F2A750" w14:textId="77777777" w:rsidR="007266B0" w:rsidRPr="00E0771A" w:rsidRDefault="00DB6425">
      <w:pPr>
        <w:jc w:val="both"/>
        <w:rPr>
          <w:rFonts w:ascii="Times New Roman" w:hAnsi="Times New Roman" w:cs="Times New Roman"/>
          <w:color w:val="000000" w:themeColor="text1"/>
          <w:sz w:val="24"/>
        </w:rPr>
      </w:pPr>
      <w:r w:rsidRPr="00E0771A">
        <w:rPr>
          <w:rFonts w:ascii="Times New Roman" w:hAnsi="Times New Roman" w:cs="Times New Roman"/>
          <w:b/>
          <w:noProof/>
          <w:color w:val="000000" w:themeColor="text1"/>
          <w:sz w:val="24"/>
        </w:rPr>
        <w:lastRenderedPageBreak/>
        <mc:AlternateContent>
          <mc:Choice Requires="wpg">
            <w:drawing>
              <wp:anchor distT="0" distB="0" distL="114300" distR="114300" simplePos="0" relativeHeight="251666432" behindDoc="1" locked="0" layoutInCell="1" allowOverlap="1" wp14:anchorId="2260E0D7" wp14:editId="799E4A28">
                <wp:simplePos x="0" y="0"/>
                <wp:positionH relativeFrom="margin">
                  <wp:posOffset>5080</wp:posOffset>
                </wp:positionH>
                <wp:positionV relativeFrom="paragraph">
                  <wp:posOffset>36195</wp:posOffset>
                </wp:positionV>
                <wp:extent cx="6391275" cy="3375025"/>
                <wp:effectExtent l="19050" t="19050" r="28575" b="15875"/>
                <wp:wrapTight wrapText="bothSides">
                  <wp:wrapPolygon edited="0">
                    <wp:start x="10430" y="-122"/>
                    <wp:lineTo x="-64" y="-122"/>
                    <wp:lineTo x="-64" y="21580"/>
                    <wp:lineTo x="21632" y="21580"/>
                    <wp:lineTo x="21632" y="-122"/>
                    <wp:lineTo x="10430" y="-122"/>
                  </wp:wrapPolygon>
                </wp:wrapTight>
                <wp:docPr id="72" name="Group 72"/>
                <wp:cNvGraphicFramePr/>
                <a:graphic xmlns:a="http://schemas.openxmlformats.org/drawingml/2006/main">
                  <a:graphicData uri="http://schemas.microsoft.com/office/word/2010/wordprocessingGroup">
                    <wpg:wgp>
                      <wpg:cNvGrpSpPr/>
                      <wpg:grpSpPr>
                        <a:xfrm>
                          <a:off x="0" y="0"/>
                          <a:ext cx="6391275" cy="3375025"/>
                          <a:chOff x="7860" y="53277"/>
                          <a:chExt cx="9987" cy="5315"/>
                        </a:xfrm>
                      </wpg:grpSpPr>
                      <wpg:grpSp>
                        <wpg:cNvPr id="73" name="Group 3"/>
                        <wpg:cNvGrpSpPr/>
                        <wpg:grpSpPr>
                          <a:xfrm>
                            <a:off x="7860" y="53277"/>
                            <a:ext cx="9987" cy="5315"/>
                            <a:chOff x="7860" y="53277"/>
                            <a:chExt cx="9987" cy="5315"/>
                          </a:xfrm>
                        </wpg:grpSpPr>
                        <wpg:grpSp>
                          <wpg:cNvPr id="74" name="Group 13"/>
                          <wpg:cNvGrpSpPr/>
                          <wpg:grpSpPr>
                            <a:xfrm>
                              <a:off x="7860" y="53277"/>
                              <a:ext cx="9987" cy="5315"/>
                              <a:chOff x="45974" y="2294"/>
                              <a:chExt cx="9987" cy="5315"/>
                            </a:xfrm>
                          </wpg:grpSpPr>
                          <pic:pic xmlns:pic="http://schemas.openxmlformats.org/drawingml/2006/picture">
                            <pic:nvPicPr>
                              <pic:cNvPr id="76" name="Picture 27" descr="pepsin Indicol 2D interaction"/>
                              <pic:cNvPicPr>
                                <a:picLocks noChangeAspect="1"/>
                              </pic:cNvPicPr>
                            </pic:nvPicPr>
                            <pic:blipFill>
                              <a:blip r:embed="rId39"/>
                              <a:stretch>
                                <a:fillRect/>
                              </a:stretch>
                            </pic:blipFill>
                            <pic:spPr>
                              <a:xfrm>
                                <a:off x="45974" y="2321"/>
                                <a:ext cx="4788" cy="5288"/>
                              </a:xfrm>
                              <a:prstGeom prst="rect">
                                <a:avLst/>
                              </a:prstGeom>
                              <a:ln>
                                <a:solidFill>
                                  <a:schemeClr val="tx1"/>
                                </a:solidFill>
                              </a:ln>
                            </pic:spPr>
                          </pic:pic>
                          <pic:pic xmlns:pic="http://schemas.openxmlformats.org/drawingml/2006/picture">
                            <pic:nvPicPr>
                              <pic:cNvPr id="77" name="Picture 40" descr="Pepsin Indicol 3D interaction"/>
                              <pic:cNvPicPr>
                                <a:picLocks noChangeAspect="1"/>
                              </pic:cNvPicPr>
                            </pic:nvPicPr>
                            <pic:blipFill>
                              <a:blip r:embed="rId40"/>
                              <a:srcRect l="34931" t="25329" r="25636" b="7371"/>
                              <a:stretch>
                                <a:fillRect/>
                              </a:stretch>
                            </pic:blipFill>
                            <pic:spPr>
                              <a:xfrm>
                                <a:off x="50884" y="2294"/>
                                <a:ext cx="5077" cy="5315"/>
                              </a:xfrm>
                              <a:prstGeom prst="rect">
                                <a:avLst/>
                              </a:prstGeom>
                              <a:ln>
                                <a:solidFill>
                                  <a:schemeClr val="tx1"/>
                                </a:solidFill>
                              </a:ln>
                            </pic:spPr>
                          </pic:pic>
                        </wpg:grpSp>
                        <wps:wsp>
                          <wps:cNvPr id="2" name="Text Box 2"/>
                          <wps:cNvSpPr txBox="1"/>
                          <wps:spPr>
                            <a:xfrm>
                              <a:off x="7901" y="53308"/>
                              <a:ext cx="655" cy="493"/>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9DDD6B2" w14:textId="77777777" w:rsidR="007266B0" w:rsidRDefault="00DB6425">
                                <w:pPr>
                                  <w:rPr>
                                    <w:rFonts w:ascii="Times New Roman" w:hAnsi="Times New Roman" w:cs="Times New Roman"/>
                                    <w:b/>
                                    <w:bCs/>
                                    <w:sz w:val="24"/>
                                  </w:rPr>
                                </w:pPr>
                                <w:r>
                                  <w:rPr>
                                    <w:rFonts w:ascii="Times New Roman" w:hAnsi="Times New Roman" w:cs="Times New Roman"/>
                                    <w:b/>
                                    <w:bCs/>
                                    <w:sz w:val="24"/>
                                  </w:rPr>
                                  <w:t>h.</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78" name="Text Box 5"/>
                        <wps:cNvSpPr txBox="1"/>
                        <wps:spPr>
                          <a:xfrm>
                            <a:off x="12914" y="53418"/>
                            <a:ext cx="650" cy="489"/>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185F459" w14:textId="77777777" w:rsidR="007266B0" w:rsidRDefault="00DB6425">
                              <w:pPr>
                                <w:rPr>
                                  <w:rFonts w:ascii="Times New Roman" w:hAnsi="Times New Roman" w:cs="Times New Roman"/>
                                  <w:b/>
                                  <w:bCs/>
                                  <w:sz w:val="24"/>
                                </w:rPr>
                              </w:pPr>
                              <w:r>
                                <w:rPr>
                                  <w:rFonts w:ascii="Times New Roman" w:hAnsi="Times New Roman" w:cs="Times New Roman"/>
                                  <w:b/>
                                  <w:bCs/>
                                  <w:sz w:val="24"/>
                                </w:rPr>
                                <w:t>i.</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2260E0D7" id="Group 72" o:spid="_x0000_s1097" style="position:absolute;left:0;text-align:left;margin-left:.4pt;margin-top:2.85pt;width:503.25pt;height:265.75pt;z-index:-251650048;mso-position-horizontal-relative:margin" coordorigin="7860,53277" coordsize="9987,531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">
                <v:group id="Group 3" o:spid="_x0000_s1098" style="position:absolute;left:7860;top:53277;width:9987;height:5315" coordorigin="7860,53277" coordsize="9987,5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13" o:spid="_x0000_s1099" style="position:absolute;left:7860;top:53277;width:9987;height:5315" coordorigin="45974,2294" coordsize="9987,5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Picture 27" o:spid="_x0000_s1100" type="#_x0000_t75" alt="pepsin Indicol 2D interaction" style="position:absolute;left:45974;top:2321;width:4788;height:5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" stroked="t" strokecolor="black [3213]">
                      <v:imagedata r:id="rId41" o:title="pepsin Indicol 2D interaction"/>
                      <v:path arrowok="t"/>
                    </v:shape>
                    <v:shape id="Picture 40" o:spid="_x0000_s1101" type="#_x0000_t75" alt="Pepsin Indicol 3D interaction" style="position:absolute;left:50884;top:2294;width:5077;height:5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" stroked="t" strokecolor="black [3213]">
                      <v:imagedata r:id="rId42" o:title="Pepsin Indicol 3D interaction" croptop="16600f" cropbottom="4831f" cropleft="22892f" cropright="16801f"/>
                      <v:path arrowok="t"/>
                    </v:shape>
                  </v:group>
                  <v:shape id="Text Box 2" o:spid="_x0000_s1102" type="#_x0000_t202" style="position:absolute;left:7901;top:53308;width:655;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" fillcolor="white [3201]" stroked="f" strokeweight=".5pt">
                    <v:textbox>
                      <w:txbxContent>
                        <w:p w14:paraId="29DDD6B2" w14:textId="77777777" w:rsidR="007266B0" w:rsidRDefault="00DB6425">
                          <w:pPr>
                            <w:rPr>
                              <w:rFonts w:ascii="Times New Roman" w:hAnsi="Times New Roman" w:cs="Times New Roman"/>
                              <w:b/>
                              <w:bCs/>
                              <w:sz w:val="24"/>
                            </w:rPr>
                          </w:pPr>
                          <w:r>
                            <w:rPr>
                              <w:rFonts w:ascii="Times New Roman" w:hAnsi="Times New Roman" w:cs="Times New Roman"/>
                              <w:b/>
                              <w:bCs/>
                              <w:sz w:val="24"/>
                            </w:rPr>
                            <w:t>h.</w:t>
                          </w:r>
                        </w:p>
                      </w:txbxContent>
                    </v:textbox>
                  </v:shape>
                </v:group>
                <v:shape id="Text Box 5" o:spid="_x0000_s1103" type="#_x0000_t202" style="position:absolute;left:12914;top:53418;width:650;height: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" fillcolor="white [3201]" stroked="f" strokeweight=".5pt">
                  <v:textbox>
                    <w:txbxContent>
                      <w:p w14:paraId="2185F459" w14:textId="77777777" w:rsidR="007266B0" w:rsidRDefault="00DB6425">
                        <w:pPr>
                          <w:rPr>
                            <w:rFonts w:ascii="Times New Roman" w:hAnsi="Times New Roman" w:cs="Times New Roman"/>
                            <w:b/>
                            <w:bCs/>
                            <w:sz w:val="24"/>
                          </w:rPr>
                        </w:pPr>
                        <w:r>
                          <w:rPr>
                            <w:rFonts w:ascii="Times New Roman" w:hAnsi="Times New Roman" w:cs="Times New Roman"/>
                            <w:b/>
                            <w:bCs/>
                            <w:sz w:val="24"/>
                          </w:rPr>
                          <w:t>i.</w:t>
                        </w:r>
                      </w:p>
                    </w:txbxContent>
                  </v:textbox>
                </v:shape>
                <w10:wrap type="tight" anchorx="margin"/>
              </v:group>
            </w:pict>
          </mc:Fallback>
        </mc:AlternateContent>
      </w: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75648" behindDoc="1" locked="0" layoutInCell="1" allowOverlap="1" wp14:anchorId="488FC742" wp14:editId="4EDC0A04">
                <wp:simplePos x="0" y="0"/>
                <wp:positionH relativeFrom="margin">
                  <wp:align>left</wp:align>
                </wp:positionH>
                <wp:positionV relativeFrom="paragraph">
                  <wp:posOffset>3648075</wp:posOffset>
                </wp:positionV>
                <wp:extent cx="6400800" cy="3084830"/>
                <wp:effectExtent l="19050" t="19050" r="19050" b="20320"/>
                <wp:wrapTight wrapText="bothSides">
                  <wp:wrapPolygon edited="0">
                    <wp:start x="-64" y="-133"/>
                    <wp:lineTo x="-64" y="21609"/>
                    <wp:lineTo x="21600" y="21609"/>
                    <wp:lineTo x="21600" y="-133"/>
                    <wp:lineTo x="-64" y="-133"/>
                  </wp:wrapPolygon>
                </wp:wrapTight>
                <wp:docPr id="31" name="Group 31"/>
                <wp:cNvGraphicFramePr/>
                <a:graphic xmlns:a="http://schemas.openxmlformats.org/drawingml/2006/main">
                  <a:graphicData uri="http://schemas.microsoft.com/office/word/2010/wordprocessingGroup">
                    <wpg:wgp>
                      <wpg:cNvGrpSpPr/>
                      <wpg:grpSpPr>
                        <a:xfrm>
                          <a:off x="0" y="0"/>
                          <a:ext cx="6400800" cy="3084830"/>
                          <a:chOff x="6674" y="42140"/>
                          <a:chExt cx="8888" cy="4445"/>
                        </a:xfrm>
                      </wpg:grpSpPr>
                      <wpg:grpSp>
                        <wpg:cNvPr id="79" name="Group 44"/>
                        <wpg:cNvGrpSpPr/>
                        <wpg:grpSpPr>
                          <a:xfrm>
                            <a:off x="6674" y="42140"/>
                            <a:ext cx="4334" cy="4436"/>
                            <a:chOff x="3217" y="76382"/>
                            <a:chExt cx="4334" cy="4436"/>
                          </a:xfrm>
                        </wpg:grpSpPr>
                        <pic:pic xmlns:pic="http://schemas.openxmlformats.org/drawingml/2006/picture">
                          <pic:nvPicPr>
                            <pic:cNvPr id="81" name="Picture 20" descr="Cyclo-pepsin2D interact"/>
                            <pic:cNvPicPr>
                              <a:picLocks noChangeAspect="1"/>
                            </pic:cNvPicPr>
                          </pic:nvPicPr>
                          <pic:blipFill>
                            <a:blip r:embed="rId43"/>
                            <a:srcRect l="5526" b="12664"/>
                            <a:stretch>
                              <a:fillRect/>
                            </a:stretch>
                          </pic:blipFill>
                          <pic:spPr>
                            <a:xfrm>
                              <a:off x="3217" y="76382"/>
                              <a:ext cx="4334" cy="4436"/>
                            </a:xfrm>
                            <a:prstGeom prst="rect">
                              <a:avLst/>
                            </a:prstGeom>
                            <a:ln>
                              <a:solidFill>
                                <a:schemeClr val="tx1"/>
                              </a:solidFill>
                            </a:ln>
                          </pic:spPr>
                        </pic:pic>
                        <wps:wsp>
                          <wps:cNvPr id="82" name="Text Box 42"/>
                          <wps:cNvSpPr txBox="1"/>
                          <wps:spPr>
                            <a:xfrm>
                              <a:off x="3301" y="76439"/>
                              <a:ext cx="525" cy="53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14504F7C" w14:textId="77777777" w:rsidR="007266B0" w:rsidRDefault="00DB6425">
                                <w:pPr>
                                  <w:rPr>
                                    <w:rFonts w:ascii="Times New Roman" w:hAnsi="Times New Roman" w:cs="Times New Roman"/>
                                    <w:b/>
                                    <w:bCs/>
                                    <w:sz w:val="24"/>
                                  </w:rPr>
                                </w:pPr>
                                <w:r>
                                  <w:rPr>
                                    <w:rFonts w:ascii="Times New Roman" w:hAnsi="Times New Roman" w:cs="Times New Roman"/>
                                    <w:b/>
                                    <w:bCs/>
                                    <w:sz w:val="24"/>
                                  </w:rPr>
                                  <w:t>j.</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83" name="Group 52"/>
                        <wpg:cNvGrpSpPr/>
                        <wpg:grpSpPr>
                          <a:xfrm>
                            <a:off x="11068" y="42140"/>
                            <a:ext cx="4494" cy="4445"/>
                            <a:chOff x="9986" y="76355"/>
                            <a:chExt cx="4494" cy="4445"/>
                          </a:xfrm>
                        </wpg:grpSpPr>
                        <pic:pic xmlns:pic="http://schemas.openxmlformats.org/drawingml/2006/picture">
                          <pic:nvPicPr>
                            <pic:cNvPr id="84" name="Picture 39" descr="Cyclo-pepsin3D interact SS"/>
                            <pic:cNvPicPr>
                              <a:picLocks noChangeAspect="1"/>
                            </pic:cNvPicPr>
                          </pic:nvPicPr>
                          <pic:blipFill>
                            <a:blip r:embed="rId44"/>
                            <a:srcRect l="44715" t="8354" r="3142" b="20802"/>
                            <a:stretch>
                              <a:fillRect/>
                            </a:stretch>
                          </pic:blipFill>
                          <pic:spPr>
                            <a:xfrm>
                              <a:off x="9986" y="76355"/>
                              <a:ext cx="4494" cy="4445"/>
                            </a:xfrm>
                            <a:prstGeom prst="rect">
                              <a:avLst/>
                            </a:prstGeom>
                            <a:ln>
                              <a:solidFill>
                                <a:schemeClr val="tx1"/>
                              </a:solidFill>
                            </a:ln>
                          </pic:spPr>
                        </pic:pic>
                        <wps:wsp>
                          <wps:cNvPr id="85" name="Text Box 49"/>
                          <wps:cNvSpPr txBox="1"/>
                          <wps:spPr>
                            <a:xfrm>
                              <a:off x="10070" y="76420"/>
                              <a:ext cx="638" cy="476"/>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4C634940" w14:textId="77777777" w:rsidR="007266B0" w:rsidRDefault="00DB6425">
                                <w:pPr>
                                  <w:rPr>
                                    <w:rFonts w:ascii="Times New Roman" w:hAnsi="Times New Roman" w:cs="Times New Roman"/>
                                    <w:b/>
                                    <w:bCs/>
                                    <w:sz w:val="24"/>
                                  </w:rPr>
                                </w:pPr>
                                <w:r>
                                  <w:rPr>
                                    <w:rFonts w:ascii="Times New Roman" w:hAnsi="Times New Roman" w:cs="Times New Roman"/>
                                    <w:b/>
                                    <w:bCs/>
                                    <w:sz w:val="24"/>
                                  </w:rPr>
                                  <w:t>k.</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w14:anchorId="488FC742" id="Group 31" o:spid="_x0000_s1104" style="position:absolute;left:0;text-align:left;margin-left:0;margin-top:287.25pt;width:7in;height:242.9pt;z-index:-251640832;mso-position-horizontal:left;mso-position-horizontal-relative:margin" coordorigin="6674,42140" coordsize="8888,44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jGk/8PJL5gwiinJVgAAAAA&#10;SUVORK5CYIJQSwMECgAAAAAAAAAhAJmXaxPNnAAAzZwAABUAAABkcnMvbWVkaWEvaW1hZ2UyLmpw&#10;ZWf/2P/gABBKRklGAAEBAQBgAGAAAP/bAEMAAwICAwICAwMDAwQDAwQFCAUFBAQFCgcHBggMCgwM&#10;CwoLCw0OEhANDhEOCwsQFhARExQVFRUMDxcYFhQYEhQVFP/bAEMBAwQEBQQFCQUFCRQNCw0UFBQU&#10;FBQUFBQUFBQUFBQUFBQUFBQUFBQUFBQUFBQUFBQUFBQUFBQUFBQUFBQUFBQUFP/AABEIAfECr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">
                <v:group id="Group 44" o:spid="_x0000_s1105" style="position:absolute;left:6674;top:42140;width:4334;height:4436" coordorigin="3217,76382" coordsize="4334,4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Picture 20" o:spid="_x0000_s1106" type="#_x0000_t75" alt="Cyclo-pepsin2D interact" style="position:absolute;left:3217;top:76382;width:4334;height:4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" stroked="t" strokecolor="black [3213]">
                    <v:imagedata r:id="rId45" o:title="Cyclo-pepsin2D interact" cropbottom="8299f" cropleft="3622f"/>
                    <v:path arrowok="t"/>
                  </v:shape>
                  <v:shape id="Text Box 42" o:spid="_x0000_s1107" type="#_x0000_t202" style="position:absolute;left:3301;top:76439;width:525;height: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14:paraId="14504F7C" w14:textId="77777777" w:rsidR="007266B0" w:rsidRDefault="00DB6425">
                          <w:pPr>
                            <w:rPr>
                              <w:rFonts w:ascii="Times New Roman" w:hAnsi="Times New Roman" w:cs="Times New Roman"/>
                              <w:b/>
                              <w:bCs/>
                              <w:sz w:val="24"/>
                            </w:rPr>
                          </w:pPr>
                          <w:r>
                            <w:rPr>
                              <w:rFonts w:ascii="Times New Roman" w:hAnsi="Times New Roman" w:cs="Times New Roman"/>
                              <w:b/>
                              <w:bCs/>
                              <w:sz w:val="24"/>
                            </w:rPr>
                            <w:t>j.</w:t>
                          </w:r>
                        </w:p>
                      </w:txbxContent>
                    </v:textbox>
                  </v:shape>
                </v:group>
                <v:group id="Group 52" o:spid="_x0000_s1108" style="position:absolute;left:11068;top:42140;width:4494;height:4445" coordorigin="9986,76355" coordsize="4494,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Picture 39" o:spid="_x0000_s1109" type="#_x0000_t75" alt="Cyclo-pepsin3D interact SS" style="position:absolute;left:9986;top:76355;width:4494;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" stroked="t" strokecolor="black [3213]">
                    <v:imagedata r:id="rId46" o:title="Cyclo-pepsin3D interact SS" croptop="5475f" cropbottom="13633f" cropleft="29304f" cropright="2059f"/>
                    <v:path arrowok="t"/>
                  </v:shape>
                  <v:shape id="Text Box 49" o:spid="_x0000_s1110" type="#_x0000_t202" style="position:absolute;left:10070;top:76420;width:638;height: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" fillcolor="white [3201]" stroked="f" strokeweight=".5pt">
                    <v:textbox>
                      <w:txbxContent>
                        <w:p w14:paraId="4C634940" w14:textId="77777777" w:rsidR="007266B0" w:rsidRDefault="00DB6425">
                          <w:pPr>
                            <w:rPr>
                              <w:rFonts w:ascii="Times New Roman" w:hAnsi="Times New Roman" w:cs="Times New Roman"/>
                              <w:b/>
                              <w:bCs/>
                              <w:sz w:val="24"/>
                            </w:rPr>
                          </w:pPr>
                          <w:r>
                            <w:rPr>
                              <w:rFonts w:ascii="Times New Roman" w:hAnsi="Times New Roman" w:cs="Times New Roman"/>
                              <w:b/>
                              <w:bCs/>
                              <w:sz w:val="24"/>
                            </w:rPr>
                            <w:t>k.</w:t>
                          </w:r>
                        </w:p>
                      </w:txbxContent>
                    </v:textbox>
                  </v:shape>
                </v:group>
                <w10:wrap type="tight" anchorx="margin"/>
              </v:group>
            </w:pict>
          </mc:Fallback>
        </mc:AlternateContent>
      </w:r>
      <w:r w:rsidRPr="00E0771A">
        <w:rPr>
          <w:rFonts w:ascii="Times New Roman" w:hAnsi="Times New Roman" w:cs="Times New Roman"/>
          <w:b/>
          <w:color w:val="000000" w:themeColor="text1"/>
          <w:sz w:val="24"/>
        </w:rPr>
        <w:t>Figure 3:</w:t>
      </w:r>
      <w:r w:rsidRPr="00E0771A">
        <w:rPr>
          <w:rFonts w:ascii="Times New Roman" w:hAnsi="Times New Roman" w:cs="Times New Roman"/>
          <w:color w:val="000000" w:themeColor="text1"/>
          <w:sz w:val="24"/>
        </w:rPr>
        <w:t xml:space="preserve"> </w:t>
      </w:r>
      <w:r w:rsidRPr="00E0771A">
        <w:rPr>
          <w:rFonts w:ascii="Times New Roman" w:hAnsi="Times New Roman" w:cs="Times New Roman"/>
          <w:b/>
          <w:color w:val="000000" w:themeColor="text1"/>
          <w:sz w:val="24"/>
          <w:lang w:eastAsia="en-IN"/>
        </w:rPr>
        <w:t xml:space="preserve">Comparative 2D and 3D Molecular docking results showing interaction along with the bond distances of </w:t>
      </w:r>
      <w:proofErr w:type="spellStart"/>
      <w:r w:rsidRPr="00E0771A">
        <w:rPr>
          <w:rFonts w:ascii="Times New Roman" w:hAnsi="Times New Roman" w:cs="Times New Roman"/>
          <w:b/>
          <w:color w:val="000000" w:themeColor="text1"/>
          <w:sz w:val="24"/>
          <w:lang w:eastAsia="en-IN"/>
        </w:rPr>
        <w:t>Indicol</w:t>
      </w:r>
      <w:proofErr w:type="spellEnd"/>
      <w:r w:rsidRPr="00E0771A">
        <w:rPr>
          <w:rFonts w:ascii="Times New Roman" w:hAnsi="Times New Roman" w:cs="Times New Roman"/>
          <w:b/>
          <w:color w:val="000000" w:themeColor="text1"/>
          <w:sz w:val="24"/>
          <w:lang w:eastAsia="en-IN"/>
        </w:rPr>
        <w:t xml:space="preserve"> and </w:t>
      </w:r>
      <w:proofErr w:type="spellStart"/>
      <w:r w:rsidRPr="00E0771A">
        <w:rPr>
          <w:rFonts w:ascii="Times New Roman" w:hAnsi="Times New Roman" w:cs="Times New Roman"/>
          <w:b/>
          <w:color w:val="000000" w:themeColor="text1"/>
          <w:sz w:val="24"/>
          <w:lang w:eastAsia="en-IN"/>
        </w:rPr>
        <w:t>Cyclocolorenone</w:t>
      </w:r>
      <w:proofErr w:type="spellEnd"/>
      <w:r w:rsidRPr="00E0771A">
        <w:rPr>
          <w:rFonts w:ascii="Times New Roman" w:hAnsi="Times New Roman" w:cs="Times New Roman"/>
          <w:b/>
          <w:color w:val="000000" w:themeColor="text1"/>
          <w:sz w:val="24"/>
          <w:lang w:eastAsia="en-IN"/>
        </w:rPr>
        <w:t xml:space="preserve"> with BACE-1; along with positive and negative controls:</w:t>
      </w:r>
      <w:r w:rsidRPr="00E0771A">
        <w:rPr>
          <w:rFonts w:ascii="Times New Roman" w:hAnsi="Times New Roman" w:cs="Times New Roman"/>
          <w:color w:val="000000" w:themeColor="text1"/>
          <w:sz w:val="24"/>
          <w:lang w:eastAsia="en-IN"/>
        </w:rPr>
        <w:t xml:space="preserve"> </w:t>
      </w:r>
      <w:r w:rsidRPr="00E0771A">
        <w:rPr>
          <w:rFonts w:ascii="Times New Roman" w:hAnsi="Times New Roman" w:cs="Times New Roman"/>
          <w:b/>
          <w:color w:val="000000" w:themeColor="text1"/>
          <w:sz w:val="24"/>
          <w:lang w:eastAsia="en-IN"/>
        </w:rPr>
        <w:t>3a.</w:t>
      </w:r>
      <w:r w:rsidRPr="00E0771A">
        <w:rPr>
          <w:rFonts w:ascii="Times New Roman" w:hAnsi="Times New Roman" w:cs="Times New Roman"/>
          <w:color w:val="000000" w:themeColor="text1"/>
          <w:sz w:val="24"/>
          <w:lang w:eastAsia="en-IN"/>
        </w:rPr>
        <w:t xml:space="preserve"> The </w:t>
      </w:r>
      <w:r w:rsidRPr="00E0771A">
        <w:rPr>
          <w:rFonts w:ascii="Times New Roman" w:hAnsi="Times New Roman" w:cs="Times New Roman"/>
          <w:color w:val="000000" w:themeColor="text1"/>
          <w:sz w:val="24"/>
        </w:rPr>
        <w:t xml:space="preserve">2D interaction diagram showing three hydroxyl (OH) groups of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interacting with crucial BACE-1 residues Gln73, Lys107, Gly230 and Thr232. </w:t>
      </w:r>
      <w:r w:rsidRPr="00E0771A">
        <w:rPr>
          <w:rFonts w:ascii="Times New Roman" w:hAnsi="Times New Roman" w:cs="Times New Roman"/>
          <w:b/>
          <w:color w:val="000000" w:themeColor="text1"/>
          <w:sz w:val="24"/>
        </w:rPr>
        <w:t xml:space="preserve">3b. &amp; 3c. </w:t>
      </w:r>
      <w:r w:rsidRPr="00E0771A">
        <w:rPr>
          <w:rFonts w:ascii="Times New Roman" w:hAnsi="Times New Roman" w:cs="Times New Roman"/>
          <w:color w:val="000000" w:themeColor="text1"/>
          <w:sz w:val="24"/>
        </w:rPr>
        <w:t xml:space="preserve">The 3D interaction diagram clarifies the bond distances between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and Gln73, Lys107, Gly230 and Thr232 to be 1.69Ǻ, 2.06Ǻ, 1.89Ǻ and 3.29Ǻ respectively. These bonds signify strong binding affinities of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by binding with four crucial BACE-1 residues required for inhibition. On the other hand, </w:t>
      </w:r>
      <w:r w:rsidRPr="00E0771A">
        <w:rPr>
          <w:rFonts w:ascii="Times New Roman" w:hAnsi="Times New Roman" w:cs="Times New Roman"/>
          <w:b/>
          <w:color w:val="000000" w:themeColor="text1"/>
          <w:sz w:val="24"/>
        </w:rPr>
        <w:t xml:space="preserve">3d. </w:t>
      </w:r>
      <w:r w:rsidRPr="00E0771A">
        <w:rPr>
          <w:rFonts w:ascii="Times New Roman" w:hAnsi="Times New Roman" w:cs="Times New Roman"/>
          <w:color w:val="000000" w:themeColor="text1"/>
          <w:sz w:val="24"/>
        </w:rPr>
        <w:t xml:space="preserve">displays the carbonyl group of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 xml:space="preserve"> forming a hydrogen bond with Thr232. Whereas </w:t>
      </w:r>
      <w:r w:rsidRPr="00E0771A">
        <w:rPr>
          <w:rFonts w:ascii="Times New Roman" w:hAnsi="Times New Roman" w:cs="Times New Roman"/>
          <w:b/>
          <w:color w:val="000000" w:themeColor="text1"/>
          <w:sz w:val="24"/>
        </w:rPr>
        <w:t xml:space="preserve">3e. </w:t>
      </w:r>
      <w:r w:rsidRPr="00E0771A">
        <w:rPr>
          <w:rFonts w:ascii="Times New Roman" w:hAnsi="Times New Roman" w:cs="Times New Roman"/>
          <w:color w:val="000000" w:themeColor="text1"/>
          <w:sz w:val="24"/>
        </w:rPr>
        <w:t xml:space="preserve">shows the bond distance between </w:t>
      </w:r>
      <w:r w:rsidRPr="00E0771A">
        <w:rPr>
          <w:rFonts w:ascii="Times New Roman" w:hAnsi="Times New Roman" w:cs="Times New Roman"/>
          <w:color w:val="000000" w:themeColor="text1"/>
          <w:sz w:val="24"/>
        </w:rPr>
        <w:lastRenderedPageBreak/>
        <w:t xml:space="preserve">the carboxyl group and Thr232 to be 4.31Ǻ. Thus, suggesting a weak interaction between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 xml:space="preserve"> and BACE-1. These results were compared against a known BACE-1 inhibitor </w:t>
      </w:r>
      <w:proofErr w:type="spellStart"/>
      <w:r w:rsidRPr="00E0771A">
        <w:rPr>
          <w:rFonts w:ascii="Times New Roman" w:hAnsi="Times New Roman" w:cs="Times New Roman"/>
          <w:color w:val="000000" w:themeColor="text1"/>
          <w:sz w:val="24"/>
        </w:rPr>
        <w:t>Verubecestat</w:t>
      </w:r>
      <w:proofErr w:type="spellEnd"/>
      <w:r w:rsidRPr="00E0771A">
        <w:rPr>
          <w:rFonts w:ascii="Times New Roman" w:hAnsi="Times New Roman" w:cs="Times New Roman"/>
          <w:color w:val="000000" w:themeColor="text1"/>
          <w:sz w:val="24"/>
        </w:rPr>
        <w:t xml:space="preserve"> (positive control) </w:t>
      </w:r>
      <w:r w:rsidRPr="00E0771A">
        <w:rPr>
          <w:rFonts w:ascii="Times New Roman" w:hAnsi="Times New Roman" w:cs="Times New Roman"/>
          <w:b/>
          <w:color w:val="000000" w:themeColor="text1"/>
          <w:sz w:val="24"/>
        </w:rPr>
        <w:t xml:space="preserve">3f. </w:t>
      </w:r>
      <w:r w:rsidRPr="00E0771A">
        <w:rPr>
          <w:rFonts w:ascii="Times New Roman" w:hAnsi="Times New Roman" w:cs="Times New Roman"/>
          <w:color w:val="000000" w:themeColor="text1"/>
          <w:sz w:val="24"/>
        </w:rPr>
        <w:t xml:space="preserve">shows 2D interaction diagram of positive control </w:t>
      </w:r>
      <w:proofErr w:type="spellStart"/>
      <w:r w:rsidRPr="00E0771A">
        <w:rPr>
          <w:rFonts w:ascii="Times New Roman" w:hAnsi="Times New Roman" w:cs="Times New Roman"/>
          <w:color w:val="000000" w:themeColor="text1"/>
          <w:sz w:val="24"/>
        </w:rPr>
        <w:t>Verubecestat</w:t>
      </w:r>
      <w:proofErr w:type="spellEnd"/>
      <w:r w:rsidRPr="00E0771A">
        <w:rPr>
          <w:rFonts w:ascii="Times New Roman" w:hAnsi="Times New Roman" w:cs="Times New Roman"/>
          <w:color w:val="000000" w:themeColor="text1"/>
          <w:sz w:val="24"/>
        </w:rPr>
        <w:t xml:space="preserve"> forming hydrogen bonds with Gly11, Gln73, Thr232 and Arg235 of BACE-1 residues. Consequently </w:t>
      </w:r>
      <w:r w:rsidRPr="00E0771A">
        <w:rPr>
          <w:rFonts w:ascii="Times New Roman" w:hAnsi="Times New Roman" w:cs="Times New Roman"/>
          <w:b/>
          <w:color w:val="000000" w:themeColor="text1"/>
          <w:sz w:val="24"/>
        </w:rPr>
        <w:t xml:space="preserve">3g. </w:t>
      </w:r>
      <w:r w:rsidRPr="00E0771A">
        <w:rPr>
          <w:rFonts w:ascii="Times New Roman" w:hAnsi="Times New Roman" w:cs="Times New Roman"/>
          <w:color w:val="000000" w:themeColor="text1"/>
          <w:sz w:val="24"/>
        </w:rPr>
        <w:t xml:space="preserve">exhibits the 3D interaction diagram of positive control </w:t>
      </w:r>
      <w:proofErr w:type="spellStart"/>
      <w:r w:rsidRPr="00E0771A">
        <w:rPr>
          <w:rFonts w:ascii="Times New Roman" w:hAnsi="Times New Roman" w:cs="Times New Roman"/>
          <w:color w:val="000000" w:themeColor="text1"/>
          <w:sz w:val="24"/>
        </w:rPr>
        <w:t>Verubecestat</w:t>
      </w:r>
      <w:proofErr w:type="spellEnd"/>
      <w:r w:rsidRPr="00E0771A">
        <w:rPr>
          <w:rFonts w:ascii="Times New Roman" w:hAnsi="Times New Roman" w:cs="Times New Roman"/>
          <w:color w:val="000000" w:themeColor="text1"/>
          <w:sz w:val="24"/>
        </w:rPr>
        <w:t xml:space="preserve"> bond distances of Gly11, Gln73, Thr232 and Arg235 to be 2.01Ǻ, 2.03Ǻ, 2.21Ǻ and 2.35Ǻ respectively. The results display </w:t>
      </w:r>
      <w:proofErr w:type="spellStart"/>
      <w:r w:rsidRPr="00E0771A">
        <w:rPr>
          <w:rFonts w:ascii="Times New Roman" w:hAnsi="Times New Roman" w:cs="Times New Roman"/>
          <w:color w:val="000000" w:themeColor="text1"/>
          <w:sz w:val="24"/>
        </w:rPr>
        <w:t>Verubecestat</w:t>
      </w:r>
      <w:proofErr w:type="spellEnd"/>
      <w:r w:rsidRPr="00E0771A">
        <w:rPr>
          <w:rFonts w:ascii="Times New Roman" w:hAnsi="Times New Roman" w:cs="Times New Roman"/>
          <w:color w:val="000000" w:themeColor="text1"/>
          <w:sz w:val="24"/>
        </w:rPr>
        <w:t xml:space="preserve"> binding with two crucial BACE-1 residues as compared to the four crucial residues by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thereby suggesting weak binding affinity of </w:t>
      </w:r>
      <w:proofErr w:type="spellStart"/>
      <w:r w:rsidRPr="00E0771A">
        <w:rPr>
          <w:rFonts w:ascii="Times New Roman" w:hAnsi="Times New Roman" w:cs="Times New Roman"/>
          <w:color w:val="000000" w:themeColor="text1"/>
          <w:sz w:val="24"/>
        </w:rPr>
        <w:t>Verubecestat</w:t>
      </w:r>
      <w:proofErr w:type="spellEnd"/>
      <w:r w:rsidRPr="00E0771A">
        <w:rPr>
          <w:rFonts w:ascii="Times New Roman" w:hAnsi="Times New Roman" w:cs="Times New Roman"/>
          <w:color w:val="000000" w:themeColor="text1"/>
          <w:sz w:val="24"/>
        </w:rPr>
        <w:t xml:space="preserve"> with BACE-1. </w:t>
      </w:r>
      <w:r w:rsidRPr="00E0771A">
        <w:rPr>
          <w:rFonts w:ascii="Times New Roman" w:hAnsi="Times New Roman" w:cs="Times New Roman"/>
          <w:b/>
          <w:color w:val="000000" w:themeColor="text1"/>
          <w:sz w:val="24"/>
        </w:rPr>
        <w:t xml:space="preserve">3h. </w:t>
      </w:r>
      <w:r w:rsidRPr="00E0771A">
        <w:rPr>
          <w:rFonts w:ascii="Times New Roman" w:hAnsi="Times New Roman" w:cs="Times New Roman"/>
          <w:color w:val="000000" w:themeColor="text1"/>
          <w:sz w:val="24"/>
        </w:rPr>
        <w:t xml:space="preserve">The 2D interaction diagram of the negative control shows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forming a hydrogen bond with pepsin’s non-crucial residue Gln308 and </w:t>
      </w:r>
      <w:r w:rsidRPr="00E0771A">
        <w:rPr>
          <w:rFonts w:ascii="Times New Roman" w:hAnsi="Times New Roman" w:cs="Times New Roman"/>
          <w:b/>
          <w:color w:val="000000" w:themeColor="text1"/>
          <w:sz w:val="24"/>
        </w:rPr>
        <w:t xml:space="preserve">3i. </w:t>
      </w:r>
      <w:r w:rsidRPr="00E0771A">
        <w:rPr>
          <w:rFonts w:ascii="Times New Roman" w:hAnsi="Times New Roman" w:cs="Times New Roman"/>
          <w:color w:val="000000" w:themeColor="text1"/>
          <w:sz w:val="24"/>
        </w:rPr>
        <w:t xml:space="preserve">shows the bond distance of 2.11Ǻ between pepsin and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Thus, the negative control rules out the possibility of </w:t>
      </w:r>
      <w:proofErr w:type="spellStart"/>
      <w:r w:rsidRPr="00E0771A">
        <w:rPr>
          <w:rFonts w:ascii="Times New Roman" w:hAnsi="Times New Roman" w:cs="Times New Roman"/>
          <w:color w:val="000000" w:themeColor="text1"/>
          <w:sz w:val="24"/>
        </w:rPr>
        <w:t>Indicol</w:t>
      </w:r>
      <w:proofErr w:type="spellEnd"/>
      <w:r w:rsidRPr="00E0771A">
        <w:rPr>
          <w:rFonts w:ascii="Times New Roman" w:hAnsi="Times New Roman" w:cs="Times New Roman"/>
          <w:color w:val="000000" w:themeColor="text1"/>
          <w:sz w:val="24"/>
        </w:rPr>
        <w:t xml:space="preserve"> interfering with other regulating enzymes in the cell. Additionally, the other negative control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 xml:space="preserve"> interaction with pepsin (</w:t>
      </w:r>
      <w:r w:rsidRPr="00E0771A">
        <w:rPr>
          <w:rFonts w:ascii="Times New Roman" w:hAnsi="Times New Roman" w:cs="Times New Roman"/>
          <w:b/>
          <w:color w:val="000000" w:themeColor="text1"/>
          <w:sz w:val="24"/>
        </w:rPr>
        <w:t>as shown in Figure 3j</w:t>
      </w:r>
      <w:r w:rsidRPr="00E0771A">
        <w:rPr>
          <w:rFonts w:ascii="Times New Roman" w:hAnsi="Times New Roman" w:cs="Times New Roman"/>
          <w:color w:val="000000" w:themeColor="text1"/>
          <w:sz w:val="24"/>
        </w:rPr>
        <w:t xml:space="preserve">) demonstrates hydrogen bond formation between the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 xml:space="preserve"> OH group and Gly 93 of pepsin. The respective bond distance between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 xml:space="preserve"> and Gly93 (</w:t>
      </w:r>
      <w:r w:rsidRPr="00E0771A">
        <w:rPr>
          <w:rFonts w:ascii="Times New Roman" w:hAnsi="Times New Roman" w:cs="Times New Roman"/>
          <w:b/>
          <w:color w:val="000000" w:themeColor="text1"/>
          <w:sz w:val="24"/>
        </w:rPr>
        <w:t>shown in Figure 3k</w:t>
      </w:r>
      <w:r w:rsidRPr="00E0771A">
        <w:rPr>
          <w:rFonts w:ascii="Times New Roman" w:hAnsi="Times New Roman" w:cs="Times New Roman"/>
          <w:color w:val="000000" w:themeColor="text1"/>
          <w:sz w:val="24"/>
        </w:rPr>
        <w:t xml:space="preserve">) was found to be 2.12Ǻ; thereby clearly stating the fact that </w:t>
      </w:r>
      <w:proofErr w:type="spellStart"/>
      <w:r w:rsidRPr="00E0771A">
        <w:rPr>
          <w:rFonts w:ascii="Times New Roman" w:hAnsi="Times New Roman" w:cs="Times New Roman"/>
          <w:color w:val="000000" w:themeColor="text1"/>
          <w:sz w:val="24"/>
        </w:rPr>
        <w:t>Cyclocolorenone</w:t>
      </w:r>
      <w:proofErr w:type="spellEnd"/>
      <w:r w:rsidRPr="00E0771A">
        <w:rPr>
          <w:rFonts w:ascii="Times New Roman" w:hAnsi="Times New Roman" w:cs="Times New Roman"/>
          <w:color w:val="000000" w:themeColor="text1"/>
          <w:sz w:val="24"/>
        </w:rPr>
        <w:t xml:space="preserve"> was unable to interfere with pepsin functioning </w:t>
      </w:r>
      <w:r w:rsidRPr="00E0771A">
        <w:rPr>
          <w:rFonts w:ascii="Times New Roman" w:hAnsi="Times New Roman" w:cs="Times New Roman"/>
          <w:i/>
          <w:color w:val="000000" w:themeColor="text1"/>
          <w:sz w:val="24"/>
        </w:rPr>
        <w:t>in silico</w:t>
      </w:r>
      <w:r w:rsidRPr="00E0771A">
        <w:rPr>
          <w:rFonts w:ascii="Times New Roman" w:hAnsi="Times New Roman" w:cs="Times New Roman"/>
          <w:color w:val="000000" w:themeColor="text1"/>
          <w:sz w:val="24"/>
        </w:rPr>
        <w:t xml:space="preserve">. </w:t>
      </w:r>
    </w:p>
    <w:p w14:paraId="20097491"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71552" behindDoc="0" locked="0" layoutInCell="1" allowOverlap="1" wp14:anchorId="6A790987" wp14:editId="406F6439">
                <wp:simplePos x="0" y="0"/>
                <wp:positionH relativeFrom="margin">
                  <wp:align>right</wp:align>
                </wp:positionH>
                <wp:positionV relativeFrom="paragraph">
                  <wp:posOffset>318135</wp:posOffset>
                </wp:positionV>
                <wp:extent cx="6348730" cy="2705735"/>
                <wp:effectExtent l="0" t="0" r="13970" b="18415"/>
                <wp:wrapTopAndBottom/>
                <wp:docPr id="89" name="Group 89"/>
                <wp:cNvGraphicFramePr/>
                <a:graphic xmlns:a="http://schemas.openxmlformats.org/drawingml/2006/main">
                  <a:graphicData uri="http://schemas.microsoft.com/office/word/2010/wordprocessingGroup">
                    <wpg:wgp>
                      <wpg:cNvGrpSpPr/>
                      <wpg:grpSpPr>
                        <a:xfrm>
                          <a:off x="0" y="0"/>
                          <a:ext cx="6348730" cy="2705735"/>
                          <a:chOff x="1863" y="76812"/>
                          <a:chExt cx="8797" cy="3241"/>
                        </a:xfrm>
                      </wpg:grpSpPr>
                      <wpg:grpSp>
                        <wpg:cNvPr id="90" name="Group 33"/>
                        <wpg:cNvGrpSpPr/>
                        <wpg:grpSpPr>
                          <a:xfrm>
                            <a:off x="1909" y="77264"/>
                            <a:ext cx="8751" cy="2789"/>
                            <a:chOff x="2932" y="58048"/>
                            <a:chExt cx="8751" cy="2789"/>
                          </a:xfrm>
                        </wpg:grpSpPr>
                        <pic:pic xmlns:pic="http://schemas.openxmlformats.org/drawingml/2006/picture">
                          <pic:nvPicPr>
                            <pic:cNvPr id="91" name="Picture 1" descr="Cyclocolorenone 1"/>
                            <pic:cNvPicPr>
                              <a:picLocks noChangeAspect="1"/>
                            </pic:cNvPicPr>
                          </pic:nvPicPr>
                          <pic:blipFill>
                            <a:blip r:embed="rId47"/>
                            <a:stretch>
                              <a:fillRect/>
                            </a:stretch>
                          </pic:blipFill>
                          <pic:spPr>
                            <a:xfrm>
                              <a:off x="7250" y="58048"/>
                              <a:ext cx="4433" cy="2789"/>
                            </a:xfrm>
                            <a:prstGeom prst="rect">
                              <a:avLst/>
                            </a:prstGeom>
                            <a:ln>
                              <a:solidFill>
                                <a:schemeClr val="tx1"/>
                              </a:solidFill>
                            </a:ln>
                          </pic:spPr>
                        </pic:pic>
                        <pic:pic xmlns:pic="http://schemas.openxmlformats.org/drawingml/2006/picture">
                          <pic:nvPicPr>
                            <pic:cNvPr id="92" name="Picture 2" descr="Indicol"/>
                            <pic:cNvPicPr>
                              <a:picLocks noChangeAspect="1"/>
                            </pic:cNvPicPr>
                          </pic:nvPicPr>
                          <pic:blipFill>
                            <a:blip r:embed="rId48"/>
                            <a:stretch>
                              <a:fillRect/>
                            </a:stretch>
                          </pic:blipFill>
                          <pic:spPr>
                            <a:xfrm>
                              <a:off x="2932" y="58048"/>
                              <a:ext cx="4235" cy="2787"/>
                            </a:xfrm>
                            <a:prstGeom prst="rect">
                              <a:avLst/>
                            </a:prstGeom>
                            <a:ln>
                              <a:solidFill>
                                <a:schemeClr val="tx1"/>
                              </a:solidFill>
                            </a:ln>
                          </pic:spPr>
                        </pic:pic>
                      </wpg:grpSp>
                      <wps:wsp>
                        <wps:cNvPr id="93" name="Text Box 37"/>
                        <wps:cNvSpPr txBox="1"/>
                        <wps:spPr>
                          <a:xfrm>
                            <a:off x="1863" y="76833"/>
                            <a:ext cx="489" cy="33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6E4AA5D"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4" name="Text Box 38"/>
                        <wps:cNvSpPr txBox="1"/>
                        <wps:spPr>
                          <a:xfrm>
                            <a:off x="6144" y="76812"/>
                            <a:ext cx="536" cy="342"/>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7AE75727"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6A790987" id="Group 89" o:spid="_x0000_s1111" style="position:absolute;margin-left:448.7pt;margin-top:25.05pt;width:499.9pt;height:213.05pt;z-index:251671552;mso-position-horizontal:right;mso-position-horizontal-relative:margin" coordorigin="1863,76812" coordsize="8797,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2VBLAwQKAAAAAAAA&#10;ACEAvnuMfJ12AACddgAAFQAAAGRycy9tZWRpYS9pbWFnZTIuanBlZ//Y/+AAEEpGSUYAAQEBANwA&#10;3AAA/9sAQwAIBgYHBgUIBwcHCQkICgwUDQwLCwwZEhMPFB0aHx4dGhwcICQuJyAiLCMcHCg3KSww&#10;MTQ0NB8nOT04MjwuMzQy/9sAQwEJCQkMCwwYDQ0YMiEcITIyMjIyMjIyMjIyMjIyMjIyMjIyMjIy&#10;MjIyMjIyMjIyMjIyMjIyMjIyMjIyMjIyMjIy/8AAEQgBqgKT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">
                <v:group id="Group 33" o:spid="_x0000_s1112" style="position:absolute;left:1909;top:77264;width:8751;height:2789" coordorigin="2932,58048" coordsize="8751,2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1" o:spid="_x0000_s1113" type="#_x0000_t75" alt="Cyclocolorenone 1" style="position:absolute;left:7250;top:58048;width:4433;height:2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" stroked="t" strokecolor="black [3213]">
                    <v:imagedata r:id="rId49" o:title="Cyclocolorenone 1"/>
                    <v:path arrowok="t"/>
                  </v:shape>
                  <v:shape id="Picture 2" o:spid="_x0000_s1114" type="#_x0000_t75" alt="Indicol" style="position:absolute;left:2932;top:58048;width:4235;height:2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" stroked="t" strokecolor="black [3213]">
                    <v:imagedata r:id="rId50" o:title="Indicol"/>
                    <v:path arrowok="t"/>
                  </v:shape>
                </v:group>
                <v:shape id="Text Box 37" o:spid="_x0000_s1115" type="#_x0000_t202" style="position:absolute;left:1863;top:76833;width:489;height: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" fillcolor="white [3201]" stroked="f" strokeweight=".5pt">
                  <v:textbox>
                    <w:txbxContent>
                      <w:p w14:paraId="06E4AA5D"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a.</w:t>
                        </w:r>
                      </w:p>
                    </w:txbxContent>
                  </v:textbox>
                </v:shape>
                <v:shape id="Text Box 38" o:spid="_x0000_s1116" type="#_x0000_t202" style="position:absolute;left:6144;top:76812;width:536;height:3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0KB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t4vIX/L+EHyOQPAAD//wMAUEsBAi0AFAAGAAgAAAAhANvh9svuAAAAhQEAABMAAAAAAAAA&#10;AAAAAAAAAAAAAFtDb250ZW50X1R5cGVzXS54bWxQSwECLQAUAAYACAAAACEAWvQsW78AAAAVAQAA&#10;CwAAAAAAAAAAAAAAAAAfAQAAX3JlbHMvLnJlbHNQSwECLQAUAAYACAAAACEA3AtCgcYAAADbAAAA&#10;DwAAAAAAAAAAAAAAAAAHAgAAZHJzL2Rvd25yZXYueG1sUEsFBgAAAAADAAMAtwAAAPoCAAAAAA==&#10;" fillcolor="white [3201]" stroked="f" strokeweight=".5pt">
                  <v:textbox>
                    <w:txbxContent>
                      <w:p w14:paraId="7AE75727"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b.</w:t>
                        </w:r>
                      </w:p>
                    </w:txbxContent>
                  </v:textbox>
                </v:shape>
                <w10:wrap type="topAndBottom" anchorx="margin"/>
              </v:group>
            </w:pict>
          </mc:Fallback>
        </mc:AlternateContent>
      </w:r>
    </w:p>
    <w:p w14:paraId="25C9A39D" w14:textId="77777777"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color w:val="000000" w:themeColor="text1"/>
          <w:sz w:val="24"/>
        </w:rPr>
        <w:t xml:space="preserve">Figure 4: </w:t>
      </w:r>
      <w:r w:rsidRPr="00E0771A">
        <w:rPr>
          <w:rFonts w:ascii="Times New Roman" w:hAnsi="Times New Roman" w:cs="Times New Roman"/>
          <w:color w:val="000000" w:themeColor="text1"/>
          <w:sz w:val="24"/>
          <w:lang w:eastAsia="en-IN"/>
        </w:rPr>
        <w:t xml:space="preserve"> </w:t>
      </w:r>
      <w:r w:rsidRPr="00E0771A">
        <w:rPr>
          <w:rFonts w:ascii="Times New Roman" w:hAnsi="Times New Roman" w:cs="Times New Roman"/>
          <w:b/>
          <w:color w:val="000000" w:themeColor="text1"/>
          <w:sz w:val="24"/>
          <w:lang w:eastAsia="en-IN"/>
        </w:rPr>
        <w:t xml:space="preserve">RMSD graph denoting the average displacement between </w:t>
      </w:r>
      <w:proofErr w:type="spellStart"/>
      <w:r w:rsidRPr="00E0771A">
        <w:rPr>
          <w:rFonts w:ascii="Times New Roman" w:hAnsi="Times New Roman" w:cs="Times New Roman"/>
          <w:b/>
          <w:color w:val="000000" w:themeColor="text1"/>
          <w:sz w:val="24"/>
          <w:lang w:eastAsia="en-IN"/>
        </w:rPr>
        <w:t>Indicol</w:t>
      </w:r>
      <w:proofErr w:type="spellEnd"/>
      <w:r w:rsidRPr="00E0771A">
        <w:rPr>
          <w:rFonts w:ascii="Times New Roman" w:hAnsi="Times New Roman" w:cs="Times New Roman"/>
          <w:b/>
          <w:color w:val="000000" w:themeColor="text1"/>
          <w:sz w:val="24"/>
          <w:lang w:eastAsia="en-IN"/>
        </w:rPr>
        <w:t xml:space="preserve"> and </w:t>
      </w:r>
      <w:proofErr w:type="spellStart"/>
      <w:r w:rsidRPr="00E0771A">
        <w:rPr>
          <w:rFonts w:ascii="Times New Roman" w:hAnsi="Times New Roman" w:cs="Times New Roman"/>
          <w:b/>
          <w:color w:val="000000" w:themeColor="text1"/>
          <w:sz w:val="24"/>
          <w:lang w:eastAsia="en-IN"/>
        </w:rPr>
        <w:t>Cyclocolorenone</w:t>
      </w:r>
      <w:proofErr w:type="spellEnd"/>
      <w:r w:rsidRPr="00E0771A">
        <w:rPr>
          <w:rFonts w:ascii="Times New Roman" w:hAnsi="Times New Roman" w:cs="Times New Roman"/>
          <w:b/>
          <w:color w:val="000000" w:themeColor="text1"/>
          <w:sz w:val="24"/>
          <w:lang w:eastAsia="en-IN"/>
        </w:rPr>
        <w:t xml:space="preserve"> with BACE-1 coordinates during MD simulation concerning time:</w:t>
      </w:r>
      <w:r w:rsidRPr="00E0771A">
        <w:rPr>
          <w:rFonts w:ascii="Times New Roman" w:hAnsi="Times New Roman" w:cs="Times New Roman"/>
          <w:color w:val="000000" w:themeColor="text1"/>
          <w:sz w:val="24"/>
          <w:lang w:eastAsia="en-IN"/>
        </w:rPr>
        <w:t xml:space="preserve"> </w:t>
      </w:r>
      <w:r w:rsidRPr="00E0771A">
        <w:rPr>
          <w:rFonts w:ascii="Times New Roman" w:hAnsi="Times New Roman" w:cs="Times New Roman"/>
          <w:b/>
          <w:color w:val="000000" w:themeColor="text1"/>
          <w:sz w:val="24"/>
          <w:lang w:eastAsia="en-IN"/>
        </w:rPr>
        <w:t>4a.</w:t>
      </w:r>
      <w:r w:rsidRPr="00E0771A">
        <w:rPr>
          <w:rFonts w:ascii="Times New Roman" w:hAnsi="Times New Roman" w:cs="Times New Roman"/>
          <w:color w:val="000000" w:themeColor="text1"/>
          <w:sz w:val="24"/>
          <w:lang w:eastAsia="en-IN"/>
        </w:rPr>
        <w:t xml:space="preserve"> The RMSD graph represents the quantitative measure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BACE-1 for 100ns. This graph also demonstrates a difference of 1.50Å to 2.25Å between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BACE-1 </w:t>
      </w:r>
      <w:r w:rsidRPr="00E0771A">
        <w:rPr>
          <w:rFonts w:ascii="Times New Roman" w:hAnsi="Times New Roman" w:cs="Times New Roman"/>
          <w:b/>
          <w:color w:val="000000" w:themeColor="text1"/>
          <w:sz w:val="24"/>
          <w:lang w:eastAsia="en-IN"/>
        </w:rPr>
        <w:t>4b.</w:t>
      </w:r>
      <w:r w:rsidRPr="00E0771A">
        <w:rPr>
          <w:rFonts w:ascii="Times New Roman" w:hAnsi="Times New Roman" w:cs="Times New Roman"/>
          <w:color w:val="000000" w:themeColor="text1"/>
          <w:sz w:val="24"/>
          <w:lang w:eastAsia="en-IN"/>
        </w:rPr>
        <w:t xml:space="preserve"> Show the RMSD graph between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and BACE-1 to have a difference between 1.75Å to 2.25Å. Together these graphs point that,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has a better interaction with BACE-1 as compared to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w:t>
      </w:r>
    </w:p>
    <w:p w14:paraId="439675B5" w14:textId="77777777" w:rsidR="007266B0" w:rsidRPr="00E0771A" w:rsidRDefault="00DB6425">
      <w:pPr>
        <w:spacing w:before="120" w:line="480" w:lineRule="auto"/>
        <w:rPr>
          <w:rFonts w:ascii="Times New Roman" w:hAnsi="Times New Roman" w:cs="Times New Roman"/>
          <w:color w:val="000000" w:themeColor="text1"/>
          <w:sz w:val="24"/>
          <w:lang w:eastAsia="en-IN"/>
        </w:rPr>
      </w:pPr>
      <w:r w:rsidRPr="00E0771A">
        <w:rPr>
          <w:rFonts w:ascii="Times New Roman" w:hAnsi="Times New Roman" w:cs="Times New Roman"/>
          <w:b/>
          <w:noProof/>
          <w:color w:val="000000" w:themeColor="text1"/>
          <w:sz w:val="24"/>
          <w:lang w:eastAsia="en-IN"/>
        </w:rPr>
        <w:lastRenderedPageBreak/>
        <mc:AlternateContent>
          <mc:Choice Requires="wpg">
            <w:drawing>
              <wp:anchor distT="0" distB="0" distL="114300" distR="114300" simplePos="0" relativeHeight="251672576" behindDoc="0" locked="0" layoutInCell="1" allowOverlap="1" wp14:anchorId="0C64B2EE" wp14:editId="0E310E3C">
                <wp:simplePos x="0" y="0"/>
                <wp:positionH relativeFrom="column">
                  <wp:posOffset>338455</wp:posOffset>
                </wp:positionH>
                <wp:positionV relativeFrom="paragraph">
                  <wp:posOffset>0</wp:posOffset>
                </wp:positionV>
                <wp:extent cx="5724525" cy="2583180"/>
                <wp:effectExtent l="0" t="0" r="28575" b="26670"/>
                <wp:wrapTopAndBottom/>
                <wp:docPr id="95" name="Group 9"/>
                <wp:cNvGraphicFramePr/>
                <a:graphic xmlns:a="http://schemas.openxmlformats.org/drawingml/2006/main">
                  <a:graphicData uri="http://schemas.microsoft.com/office/word/2010/wordprocessingGroup">
                    <wpg:wgp>
                      <wpg:cNvGrpSpPr/>
                      <wpg:grpSpPr>
                        <a:xfrm>
                          <a:off x="0" y="0"/>
                          <a:ext cx="5724525" cy="2583180"/>
                          <a:chOff x="220" y="1529"/>
                          <a:chExt cx="18771" cy="6156"/>
                        </a:xfrm>
                      </wpg:grpSpPr>
                      <pic:pic xmlns:pic="http://schemas.openxmlformats.org/drawingml/2006/picture">
                        <pic:nvPicPr>
                          <pic:cNvPr id="96" name="Picture 4"/>
                          <pic:cNvPicPr>
                            <a:picLocks noChangeAspect="1"/>
                          </pic:cNvPicPr>
                        </pic:nvPicPr>
                        <pic:blipFill>
                          <a:blip r:embed="rId51"/>
                          <a:stretch>
                            <a:fillRect/>
                          </a:stretch>
                        </pic:blipFill>
                        <pic:spPr>
                          <a:xfrm>
                            <a:off x="272" y="2446"/>
                            <a:ext cx="9338" cy="5239"/>
                          </a:xfrm>
                          <a:prstGeom prst="rect">
                            <a:avLst/>
                          </a:prstGeom>
                          <a:ln>
                            <a:solidFill>
                              <a:schemeClr val="tx1"/>
                            </a:solidFill>
                          </a:ln>
                        </pic:spPr>
                      </pic:pic>
                      <pic:pic xmlns:pic="http://schemas.openxmlformats.org/drawingml/2006/picture">
                        <pic:nvPicPr>
                          <pic:cNvPr id="97" name="Picture 6"/>
                          <pic:cNvPicPr>
                            <a:picLocks noChangeAspect="1"/>
                          </pic:cNvPicPr>
                        </pic:nvPicPr>
                        <pic:blipFill>
                          <a:blip r:embed="rId52"/>
                          <a:stretch>
                            <a:fillRect/>
                          </a:stretch>
                        </pic:blipFill>
                        <pic:spPr>
                          <a:xfrm>
                            <a:off x="9610" y="2446"/>
                            <a:ext cx="9381" cy="5206"/>
                          </a:xfrm>
                          <a:prstGeom prst="rect">
                            <a:avLst/>
                          </a:prstGeom>
                          <a:ln>
                            <a:solidFill>
                              <a:schemeClr val="tx1"/>
                            </a:solidFill>
                          </a:ln>
                        </pic:spPr>
                      </pic:pic>
                      <wps:wsp>
                        <wps:cNvPr id="98" name="Text Box 13"/>
                        <wps:cNvSpPr txBox="1"/>
                        <wps:spPr>
                          <a:xfrm>
                            <a:off x="220" y="1529"/>
                            <a:ext cx="968" cy="853"/>
                          </a:xfrm>
                          <a:prstGeom prst="rect">
                            <a:avLst/>
                          </a:prstGeom>
                          <a:noFill/>
                        </wps:spPr>
                        <wps:txbx>
                          <w:txbxContent>
                            <w:p w14:paraId="6FED8053"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rPr>
                                <w:t>a</w:t>
                              </w:r>
                              <w:r>
                                <w:rPr>
                                  <w:rFonts w:ascii="Times New Roman" w:hAnsi="Times New Roman" w:cs="Times New Roman"/>
                                  <w:b/>
                                  <w:color w:val="000000" w:themeColor="text1"/>
                                  <w:kern w:val="24"/>
                                  <w:sz w:val="20"/>
                                  <w:szCs w:val="20"/>
                                </w:rPr>
                                <w:t>.</w:t>
                              </w:r>
                            </w:p>
                          </w:txbxContent>
                        </wps:txbx>
                        <wps:bodyPr wrap="square" rtlCol="0">
                          <a:noAutofit/>
                        </wps:bodyPr>
                      </wps:wsp>
                      <wps:wsp>
                        <wps:cNvPr id="64" name="Text Box 8"/>
                        <wps:cNvSpPr txBox="1"/>
                        <wps:spPr>
                          <a:xfrm>
                            <a:off x="9361" y="1617"/>
                            <a:ext cx="1366" cy="806"/>
                          </a:xfrm>
                          <a:prstGeom prst="rect">
                            <a:avLst/>
                          </a:prstGeom>
                          <a:noFill/>
                        </wps:spPr>
                        <wps:txbx>
                          <w:txbxContent>
                            <w:p w14:paraId="6FF7E726" w14:textId="77777777" w:rsidR="007266B0" w:rsidRDefault="00DB6425">
                              <w:pPr>
                                <w:pStyle w:val="NormalWeb"/>
                                <w:rPr>
                                  <w:rFonts w:ascii="Times New Roman" w:hAnsi="Times New Roman" w:cs="Times New Roman"/>
                                </w:rPr>
                              </w:pPr>
                              <w:r>
                                <w:rPr>
                                  <w:rFonts w:ascii="Times New Roman" w:hAnsi="Times New Roman" w:cs="Times New Roman"/>
                                  <w:b/>
                                  <w:color w:val="000000" w:themeColor="text1"/>
                                  <w:kern w:val="24"/>
                                </w:rPr>
                                <w:t>b.</w:t>
                              </w:r>
                            </w:p>
                          </w:txbxContent>
                        </wps:txbx>
                        <wps:bodyPr wrap="square" rtlCol="0">
                          <a:noAutofit/>
                        </wps:bodyPr>
                      </wps:wsp>
                    </wpg:wgp>
                  </a:graphicData>
                </a:graphic>
              </wp:anchor>
            </w:drawing>
          </mc:Choice>
          <mc:Fallback>
            <w:pict>
              <v:group w14:anchorId="0C64B2EE" id="Group 9" o:spid="_x0000_s1117" style="position:absolute;margin-left:26.65pt;margin-top:0;width:450.75pt;height:203.4pt;z-index:251672576" coordorigin="220,1529" coordsize="18771,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">
                <v:shape id="Picture 4" o:spid="_x0000_s1118" type="#_x0000_t75" style="position:absolute;left:272;top:2446;width:9338;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" stroked="t" strokecolor="black [3213]">
                  <v:imagedata r:id="rId53" o:title=""/>
                  <v:path arrowok="t"/>
                </v:shape>
                <v:shape id="Picture 6" o:spid="_x0000_s1119" type="#_x0000_t75" style="position:absolute;left:9610;top:2446;width:9381;height:5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" stroked="t" strokecolor="black [3213]">
                  <v:imagedata r:id="rId54" o:title=""/>
                  <v:path arrowok="t"/>
                </v:shape>
                <v:shape id="Text Box 13" o:spid="_x0000_s1120" type="#_x0000_t202" style="position:absolute;left:220;top:1529;width:968;height: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6FED8053"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rPr>
                          <w:t>a</w:t>
                        </w:r>
                        <w:r>
                          <w:rPr>
                            <w:rFonts w:ascii="Times New Roman" w:hAnsi="Times New Roman" w:cs="Times New Roman"/>
                            <w:b/>
                            <w:color w:val="000000" w:themeColor="text1"/>
                            <w:kern w:val="24"/>
                            <w:sz w:val="20"/>
                            <w:szCs w:val="20"/>
                          </w:rPr>
                          <w:t>.</w:t>
                        </w:r>
                      </w:p>
                    </w:txbxContent>
                  </v:textbox>
                </v:shape>
                <v:shape id="Text Box 8" o:spid="_x0000_s1121" type="#_x0000_t202" style="position:absolute;left:9361;top:1617;width:1366;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6FF7E726" w14:textId="77777777" w:rsidR="007266B0" w:rsidRDefault="00DB6425">
                        <w:pPr>
                          <w:pStyle w:val="NormalWeb"/>
                          <w:rPr>
                            <w:rFonts w:ascii="Times New Roman" w:hAnsi="Times New Roman" w:cs="Times New Roman"/>
                          </w:rPr>
                        </w:pPr>
                        <w:r>
                          <w:rPr>
                            <w:rFonts w:ascii="Times New Roman" w:hAnsi="Times New Roman" w:cs="Times New Roman"/>
                            <w:b/>
                            <w:color w:val="000000" w:themeColor="text1"/>
                            <w:kern w:val="24"/>
                          </w:rPr>
                          <w:t>b.</w:t>
                        </w:r>
                      </w:p>
                    </w:txbxContent>
                  </v:textbox>
                </v:shape>
                <w10:wrap type="topAndBottom"/>
              </v:group>
            </w:pict>
          </mc:Fallback>
        </mc:AlternateContent>
      </w:r>
      <w:r w:rsidRPr="00E0771A">
        <w:rPr>
          <w:rFonts w:ascii="Times New Roman" w:hAnsi="Times New Roman" w:cs="Times New Roman"/>
          <w:b/>
          <w:noProof/>
          <w:color w:val="000000" w:themeColor="text1"/>
          <w:sz w:val="24"/>
          <w:lang w:eastAsia="en-IN"/>
        </w:rPr>
        <mc:AlternateContent>
          <mc:Choice Requires="wpg">
            <w:drawing>
              <wp:anchor distT="0" distB="0" distL="114300" distR="114300" simplePos="0" relativeHeight="251673600" behindDoc="1" locked="0" layoutInCell="1" allowOverlap="1" wp14:anchorId="0AFBC900" wp14:editId="785AB720">
                <wp:simplePos x="0" y="0"/>
                <wp:positionH relativeFrom="column">
                  <wp:posOffset>1320165</wp:posOffset>
                </wp:positionH>
                <wp:positionV relativeFrom="paragraph">
                  <wp:posOffset>4676140</wp:posOffset>
                </wp:positionV>
                <wp:extent cx="3775710" cy="4064000"/>
                <wp:effectExtent l="0" t="0" r="15240" b="12700"/>
                <wp:wrapSquare wrapText="bothSides"/>
                <wp:docPr id="99" name="Group 10"/>
                <wp:cNvGraphicFramePr/>
                <a:graphic xmlns:a="http://schemas.openxmlformats.org/drawingml/2006/main">
                  <a:graphicData uri="http://schemas.microsoft.com/office/word/2010/wordprocessingGroup">
                    <wpg:wgp>
                      <wpg:cNvGrpSpPr/>
                      <wpg:grpSpPr>
                        <a:xfrm>
                          <a:off x="0" y="0"/>
                          <a:ext cx="3775710" cy="4064000"/>
                          <a:chOff x="2988" y="910"/>
                          <a:chExt cx="11890" cy="9558"/>
                        </a:xfrm>
                      </wpg:grpSpPr>
                      <wpg:grpSp>
                        <wpg:cNvPr id="100" name="Group 8"/>
                        <wpg:cNvGrpSpPr/>
                        <wpg:grpSpPr>
                          <a:xfrm>
                            <a:off x="4336" y="965"/>
                            <a:ext cx="10542" cy="9503"/>
                            <a:chOff x="4329" y="261"/>
                            <a:chExt cx="10542" cy="9503"/>
                          </a:xfrm>
                        </wpg:grpSpPr>
                        <pic:pic xmlns:pic="http://schemas.openxmlformats.org/drawingml/2006/picture">
                          <pic:nvPicPr>
                            <pic:cNvPr id="101" name="Picture 4"/>
                            <pic:cNvPicPr>
                              <a:picLocks noChangeAspect="1"/>
                            </pic:cNvPicPr>
                          </pic:nvPicPr>
                          <pic:blipFill>
                            <a:blip r:embed="rId55"/>
                            <a:srcRect b="6745"/>
                            <a:stretch>
                              <a:fillRect/>
                            </a:stretch>
                          </pic:blipFill>
                          <pic:spPr>
                            <a:xfrm>
                              <a:off x="4329" y="261"/>
                              <a:ext cx="10529" cy="4583"/>
                            </a:xfrm>
                            <a:prstGeom prst="rect">
                              <a:avLst/>
                            </a:prstGeom>
                            <a:ln>
                              <a:solidFill>
                                <a:schemeClr val="tx1"/>
                              </a:solidFill>
                            </a:ln>
                          </pic:spPr>
                        </pic:pic>
                        <pic:pic xmlns:pic="http://schemas.openxmlformats.org/drawingml/2006/picture">
                          <pic:nvPicPr>
                            <pic:cNvPr id="102" name="Picture 6"/>
                            <pic:cNvPicPr>
                              <a:picLocks noChangeAspect="1"/>
                            </pic:cNvPicPr>
                          </pic:nvPicPr>
                          <pic:blipFill>
                            <a:blip r:embed="rId56"/>
                            <a:stretch>
                              <a:fillRect/>
                            </a:stretch>
                          </pic:blipFill>
                          <pic:spPr>
                            <a:xfrm>
                              <a:off x="4329" y="4844"/>
                              <a:ext cx="10542" cy="4920"/>
                            </a:xfrm>
                            <a:prstGeom prst="rect">
                              <a:avLst/>
                            </a:prstGeom>
                            <a:ln>
                              <a:solidFill>
                                <a:schemeClr val="tx1"/>
                              </a:solidFill>
                            </a:ln>
                          </pic:spPr>
                        </pic:pic>
                      </wpg:grpSp>
                      <wps:wsp>
                        <wps:cNvPr id="103" name="Text Box 13"/>
                        <wps:cNvSpPr txBox="1"/>
                        <wps:spPr>
                          <a:xfrm>
                            <a:off x="3228" y="910"/>
                            <a:ext cx="1055" cy="947"/>
                          </a:xfrm>
                          <a:prstGeom prst="rect">
                            <a:avLst/>
                          </a:prstGeom>
                          <a:noFill/>
                        </wps:spPr>
                        <wps:txbx>
                          <w:txbxContent>
                            <w:p w14:paraId="7E67D392"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a.</w:t>
                              </w:r>
                            </w:p>
                          </w:txbxContent>
                        </wps:txbx>
                        <wps:bodyPr wrap="square" rtlCol="0">
                          <a:noAutofit/>
                        </wps:bodyPr>
                      </wps:wsp>
                      <wps:wsp>
                        <wps:cNvPr id="104" name="Text Box 9"/>
                        <wps:cNvSpPr txBox="1"/>
                        <wps:spPr>
                          <a:xfrm>
                            <a:off x="2988" y="5519"/>
                            <a:ext cx="1295" cy="898"/>
                          </a:xfrm>
                          <a:prstGeom prst="rect">
                            <a:avLst/>
                          </a:prstGeom>
                          <a:noFill/>
                        </wps:spPr>
                        <wps:txbx>
                          <w:txbxContent>
                            <w:p w14:paraId="796A8DB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b.</w:t>
                              </w:r>
                            </w:p>
                          </w:txbxContent>
                        </wps:txbx>
                        <wps:bodyPr wrap="square" rtlCol="0">
                          <a:noAutofit/>
                        </wps:bodyPr>
                      </wps:wsp>
                    </wpg:wgp>
                  </a:graphicData>
                </a:graphic>
              </wp:anchor>
            </w:drawing>
          </mc:Choice>
          <mc:Fallback>
            <w:pict>
              <v:group w14:anchorId="0AFBC900" id="Group 10" o:spid="_x0000_s1122" style="position:absolute;margin-left:103.95pt;margin-top:368.2pt;width:297.3pt;height:320pt;z-index:-251642880" coordorigin="2988,910" coordsize="11890,9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">
                <v:group id="Group 8" o:spid="_x0000_s1123" style="position:absolute;left:4336;top:965;width:10542;height:9503" coordorigin="4329,261" coordsize="10542,9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Picture 4" o:spid="_x0000_s1124" type="#_x0000_t75" style="position:absolute;left:4329;top:261;width:10529;height:4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" stroked="t" strokecolor="black [3213]">
                    <v:imagedata r:id="rId57" o:title="" cropbottom="4420f"/>
                    <v:path arrowok="t"/>
                  </v:shape>
                  <v:shape id="Picture 6" o:spid="_x0000_s1125" type="#_x0000_t75" style="position:absolute;left:4329;top:4844;width:10542;height:4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" stroked="t" strokecolor="black [3213]">
                    <v:imagedata r:id="rId58" o:title=""/>
                    <v:path arrowok="t"/>
                  </v:shape>
                </v:group>
                <v:shape id="Text Box 13" o:spid="_x0000_s1126" type="#_x0000_t202" style="position:absolute;left:3228;top:910;width:1055;height: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7E67D392"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a.</w:t>
                        </w:r>
                      </w:p>
                    </w:txbxContent>
                  </v:textbox>
                </v:shape>
                <v:shape id="Text Box 9" o:spid="_x0000_s1127" type="#_x0000_t202" style="position:absolute;left:2988;top:5519;width:1295;height: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14:paraId="796A8DB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b.</w:t>
                        </w:r>
                      </w:p>
                    </w:txbxContent>
                  </v:textbox>
                </v:shape>
                <w10:wrap type="square"/>
              </v:group>
            </w:pict>
          </mc:Fallback>
        </mc:AlternateContent>
      </w:r>
      <w:r w:rsidRPr="00E0771A">
        <w:rPr>
          <w:rFonts w:ascii="Times New Roman" w:hAnsi="Times New Roman" w:cs="Times New Roman"/>
          <w:b/>
          <w:color w:val="000000" w:themeColor="text1"/>
          <w:sz w:val="24"/>
          <w:lang w:eastAsia="en-IN"/>
        </w:rPr>
        <w:t xml:space="preserve">Figure 5: The RMSF plot characterizes the local changes or fluctuations between </w:t>
      </w:r>
      <w:proofErr w:type="spellStart"/>
      <w:r w:rsidRPr="00E0771A">
        <w:rPr>
          <w:rFonts w:ascii="Times New Roman" w:hAnsi="Times New Roman" w:cs="Times New Roman"/>
          <w:b/>
          <w:color w:val="000000" w:themeColor="text1"/>
          <w:sz w:val="24"/>
          <w:lang w:eastAsia="en-IN"/>
        </w:rPr>
        <w:t>Indicol</w:t>
      </w:r>
      <w:proofErr w:type="spellEnd"/>
      <w:r w:rsidRPr="00E0771A">
        <w:rPr>
          <w:rFonts w:ascii="Times New Roman" w:hAnsi="Times New Roman" w:cs="Times New Roman"/>
          <w:b/>
          <w:color w:val="000000" w:themeColor="text1"/>
          <w:sz w:val="24"/>
          <w:lang w:eastAsia="en-IN"/>
        </w:rPr>
        <w:t xml:space="preserve"> and </w:t>
      </w:r>
      <w:proofErr w:type="spellStart"/>
      <w:r w:rsidRPr="00E0771A">
        <w:rPr>
          <w:rFonts w:ascii="Times New Roman" w:hAnsi="Times New Roman" w:cs="Times New Roman"/>
          <w:b/>
          <w:color w:val="000000" w:themeColor="text1"/>
          <w:sz w:val="24"/>
          <w:lang w:eastAsia="en-IN"/>
        </w:rPr>
        <w:t>Cyclocolorenone</w:t>
      </w:r>
      <w:proofErr w:type="spellEnd"/>
      <w:r w:rsidRPr="00E0771A">
        <w:rPr>
          <w:rFonts w:ascii="Times New Roman" w:hAnsi="Times New Roman" w:cs="Times New Roman"/>
          <w:b/>
          <w:color w:val="000000" w:themeColor="text1"/>
          <w:sz w:val="24"/>
          <w:lang w:eastAsia="en-IN"/>
        </w:rPr>
        <w:t xml:space="preserve"> against BACE-1 in MD simulations: </w:t>
      </w:r>
      <w:r w:rsidRPr="00E0771A">
        <w:rPr>
          <w:rFonts w:ascii="Times New Roman" w:hAnsi="Times New Roman" w:cs="Times New Roman"/>
          <w:color w:val="000000" w:themeColor="text1"/>
          <w:sz w:val="24"/>
          <w:lang w:eastAsia="en-IN"/>
        </w:rPr>
        <w:t xml:space="preserve">The RMSF plot represents the average deviation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with BACE-1 residues for 100ns. </w:t>
      </w:r>
      <w:r w:rsidRPr="00E0771A">
        <w:rPr>
          <w:rFonts w:ascii="Times New Roman" w:hAnsi="Times New Roman" w:cs="Times New Roman"/>
          <w:b/>
          <w:color w:val="000000" w:themeColor="text1"/>
          <w:sz w:val="24"/>
          <w:lang w:eastAsia="en-IN"/>
        </w:rPr>
        <w:t xml:space="preserve">5a. </w:t>
      </w:r>
      <w:r w:rsidRPr="00E0771A">
        <w:rPr>
          <w:rFonts w:ascii="Times New Roman" w:hAnsi="Times New Roman" w:cs="Times New Roman"/>
          <w:color w:val="000000" w:themeColor="text1"/>
          <w:sz w:val="24"/>
          <w:lang w:eastAsia="en-IN"/>
        </w:rPr>
        <w:t xml:space="preserve">The plot shows a fluctuation between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BACE-1 between 0.5 to 2.0Å. While </w:t>
      </w:r>
      <w:r w:rsidRPr="00E0771A">
        <w:rPr>
          <w:rFonts w:ascii="Times New Roman" w:hAnsi="Times New Roman" w:cs="Times New Roman"/>
          <w:b/>
          <w:color w:val="000000" w:themeColor="text1"/>
          <w:sz w:val="24"/>
          <w:lang w:eastAsia="en-IN"/>
        </w:rPr>
        <w:t xml:space="preserve">5b. </w:t>
      </w:r>
      <w:r w:rsidRPr="00E0771A">
        <w:rPr>
          <w:rFonts w:ascii="Times New Roman" w:hAnsi="Times New Roman" w:cs="Times New Roman"/>
          <w:color w:val="000000" w:themeColor="text1"/>
          <w:sz w:val="24"/>
          <w:lang w:eastAsia="en-IN"/>
        </w:rPr>
        <w:t xml:space="preserve">shows the fluctuation between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and BACE-1 to be between 0.5 to &lt; 2.0Å. A relatively less fluctuation was observed between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concerning BACE-1. </w:t>
      </w:r>
    </w:p>
    <w:p w14:paraId="7E2E7904" w14:textId="77777777" w:rsidR="007266B0" w:rsidRPr="00E0771A" w:rsidRDefault="007266B0">
      <w:pPr>
        <w:spacing w:before="120" w:line="480" w:lineRule="auto"/>
        <w:rPr>
          <w:rFonts w:ascii="Times New Roman" w:hAnsi="Times New Roman" w:cs="Times New Roman"/>
          <w:b/>
          <w:color w:val="000000" w:themeColor="text1"/>
          <w:sz w:val="24"/>
        </w:rPr>
      </w:pPr>
    </w:p>
    <w:p w14:paraId="57E58D9B" w14:textId="77777777" w:rsidR="007266B0" w:rsidRPr="00E0771A" w:rsidRDefault="007266B0">
      <w:pPr>
        <w:spacing w:before="120" w:line="480" w:lineRule="auto"/>
        <w:rPr>
          <w:rFonts w:ascii="Times New Roman" w:hAnsi="Times New Roman" w:cs="Times New Roman"/>
          <w:b/>
          <w:color w:val="000000" w:themeColor="text1"/>
          <w:sz w:val="24"/>
        </w:rPr>
      </w:pPr>
    </w:p>
    <w:p w14:paraId="1C765697" w14:textId="77777777" w:rsidR="007266B0" w:rsidRPr="00E0771A" w:rsidRDefault="007266B0">
      <w:pPr>
        <w:spacing w:before="120" w:line="480" w:lineRule="auto"/>
        <w:rPr>
          <w:rFonts w:ascii="Times New Roman" w:hAnsi="Times New Roman" w:cs="Times New Roman"/>
          <w:b/>
          <w:color w:val="000000" w:themeColor="text1"/>
          <w:sz w:val="24"/>
        </w:rPr>
      </w:pPr>
    </w:p>
    <w:p w14:paraId="02E4AC2F" w14:textId="77777777" w:rsidR="007266B0" w:rsidRPr="00E0771A" w:rsidRDefault="007266B0">
      <w:pPr>
        <w:spacing w:before="120" w:line="480" w:lineRule="auto"/>
        <w:rPr>
          <w:rFonts w:ascii="Times New Roman" w:hAnsi="Times New Roman" w:cs="Times New Roman"/>
          <w:b/>
          <w:color w:val="000000" w:themeColor="text1"/>
          <w:sz w:val="24"/>
        </w:rPr>
      </w:pPr>
    </w:p>
    <w:p w14:paraId="19AE4BF0" w14:textId="77777777" w:rsidR="007266B0" w:rsidRPr="00E0771A" w:rsidRDefault="007266B0">
      <w:pPr>
        <w:spacing w:before="120" w:line="480" w:lineRule="auto"/>
        <w:rPr>
          <w:rFonts w:ascii="Times New Roman" w:hAnsi="Times New Roman" w:cs="Times New Roman"/>
          <w:b/>
          <w:color w:val="000000" w:themeColor="text1"/>
          <w:sz w:val="24"/>
        </w:rPr>
      </w:pPr>
    </w:p>
    <w:p w14:paraId="4EA3E6E5" w14:textId="77777777" w:rsidR="007266B0" w:rsidRPr="00E0771A" w:rsidRDefault="007266B0">
      <w:pPr>
        <w:spacing w:before="120" w:line="480" w:lineRule="auto"/>
        <w:rPr>
          <w:rFonts w:ascii="Times New Roman" w:hAnsi="Times New Roman" w:cs="Times New Roman"/>
          <w:b/>
          <w:color w:val="000000" w:themeColor="text1"/>
          <w:sz w:val="24"/>
        </w:rPr>
      </w:pPr>
    </w:p>
    <w:p w14:paraId="00DDAC39" w14:textId="77777777" w:rsidR="007266B0" w:rsidRPr="00E0771A" w:rsidRDefault="007266B0">
      <w:pPr>
        <w:spacing w:before="120" w:line="480" w:lineRule="auto"/>
        <w:rPr>
          <w:rFonts w:ascii="Times New Roman" w:hAnsi="Times New Roman" w:cs="Times New Roman"/>
          <w:b/>
          <w:color w:val="000000" w:themeColor="text1"/>
          <w:sz w:val="24"/>
        </w:rPr>
      </w:pPr>
    </w:p>
    <w:p w14:paraId="5324AFB1" w14:textId="77777777" w:rsidR="007266B0" w:rsidRPr="00E0771A" w:rsidRDefault="007266B0">
      <w:pPr>
        <w:spacing w:before="120" w:line="480" w:lineRule="auto"/>
        <w:rPr>
          <w:rFonts w:ascii="Times New Roman" w:hAnsi="Times New Roman" w:cs="Times New Roman"/>
          <w:b/>
          <w:color w:val="000000" w:themeColor="text1"/>
          <w:sz w:val="24"/>
        </w:rPr>
      </w:pPr>
    </w:p>
    <w:p w14:paraId="417500DA" w14:textId="77777777" w:rsidR="007266B0" w:rsidRPr="00E0771A" w:rsidRDefault="007266B0">
      <w:pPr>
        <w:spacing w:before="120" w:line="480" w:lineRule="auto"/>
        <w:rPr>
          <w:rFonts w:ascii="Times New Roman" w:hAnsi="Times New Roman" w:cs="Times New Roman"/>
          <w:b/>
          <w:color w:val="000000" w:themeColor="text1"/>
          <w:sz w:val="24"/>
        </w:rPr>
      </w:pPr>
    </w:p>
    <w:p w14:paraId="40AE918C"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noProof/>
          <w:color w:val="000000" w:themeColor="text1"/>
          <w:sz w:val="24"/>
        </w:rPr>
        <w:lastRenderedPageBreak/>
        <mc:AlternateContent>
          <mc:Choice Requires="wpg">
            <w:drawing>
              <wp:anchor distT="0" distB="0" distL="114300" distR="114300" simplePos="0" relativeHeight="251659264" behindDoc="1" locked="0" layoutInCell="1" allowOverlap="1" wp14:anchorId="4B303452" wp14:editId="135404A2">
                <wp:simplePos x="0" y="0"/>
                <wp:positionH relativeFrom="margin">
                  <wp:align>center</wp:align>
                </wp:positionH>
                <wp:positionV relativeFrom="paragraph">
                  <wp:posOffset>398780</wp:posOffset>
                </wp:positionV>
                <wp:extent cx="6042660" cy="2959100"/>
                <wp:effectExtent l="19050" t="19050" r="15240" b="12700"/>
                <wp:wrapTight wrapText="bothSides">
                  <wp:wrapPolygon edited="0">
                    <wp:start x="-68" y="-139"/>
                    <wp:lineTo x="-68" y="21554"/>
                    <wp:lineTo x="21586" y="21554"/>
                    <wp:lineTo x="21586" y="-139"/>
                    <wp:lineTo x="-68" y="-139"/>
                  </wp:wrapPolygon>
                </wp:wrapTight>
                <wp:docPr id="105" name="Group 9"/>
                <wp:cNvGraphicFramePr/>
                <a:graphic xmlns:a="http://schemas.openxmlformats.org/drawingml/2006/main">
                  <a:graphicData uri="http://schemas.microsoft.com/office/word/2010/wordprocessingGroup">
                    <wpg:wgp>
                      <wpg:cNvGrpSpPr/>
                      <wpg:grpSpPr>
                        <a:xfrm>
                          <a:off x="0" y="0"/>
                          <a:ext cx="6042660" cy="2959100"/>
                          <a:chOff x="0" y="216"/>
                          <a:chExt cx="19319" cy="10177"/>
                        </a:xfrm>
                      </wpg:grpSpPr>
                      <pic:pic xmlns:pic="http://schemas.openxmlformats.org/drawingml/2006/picture">
                        <pic:nvPicPr>
                          <pic:cNvPr id="106" name="Picture 4"/>
                          <pic:cNvPicPr>
                            <a:picLocks noChangeAspect="1"/>
                          </pic:cNvPicPr>
                        </pic:nvPicPr>
                        <pic:blipFill>
                          <a:blip r:embed="rId59"/>
                          <a:stretch>
                            <a:fillRect/>
                          </a:stretch>
                        </pic:blipFill>
                        <pic:spPr>
                          <a:xfrm>
                            <a:off x="0" y="216"/>
                            <a:ext cx="9659" cy="10177"/>
                          </a:xfrm>
                          <a:prstGeom prst="rect">
                            <a:avLst/>
                          </a:prstGeom>
                          <a:ln>
                            <a:solidFill>
                              <a:schemeClr val="tx1"/>
                            </a:solidFill>
                          </a:ln>
                        </pic:spPr>
                      </pic:pic>
                      <pic:pic xmlns:pic="http://schemas.openxmlformats.org/drawingml/2006/picture">
                        <pic:nvPicPr>
                          <pic:cNvPr id="107" name="Picture 6"/>
                          <pic:cNvPicPr>
                            <a:picLocks noChangeAspect="1"/>
                          </pic:cNvPicPr>
                        </pic:nvPicPr>
                        <pic:blipFill>
                          <a:blip r:embed="rId60"/>
                          <a:stretch>
                            <a:fillRect/>
                          </a:stretch>
                        </pic:blipFill>
                        <pic:spPr>
                          <a:xfrm>
                            <a:off x="9659" y="216"/>
                            <a:ext cx="9660" cy="10176"/>
                          </a:xfrm>
                          <a:prstGeom prst="rect">
                            <a:avLst/>
                          </a:prstGeom>
                          <a:ln>
                            <a:solidFill>
                              <a:schemeClr val="tx1"/>
                            </a:solidFill>
                          </a:ln>
                        </pic:spPr>
                      </pic:pic>
                      <wps:wsp>
                        <wps:cNvPr id="108" name="Text Box 11"/>
                        <wps:cNvSpPr txBox="1"/>
                        <wps:spPr>
                          <a:xfrm>
                            <a:off x="0" y="216"/>
                            <a:ext cx="1026" cy="1638"/>
                          </a:xfrm>
                          <a:prstGeom prst="rect">
                            <a:avLst/>
                          </a:prstGeom>
                          <a:noFill/>
                        </wps:spPr>
                        <wps:txbx>
                          <w:txbxContent>
                            <w:p w14:paraId="2250DC0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c.</w:t>
                              </w:r>
                            </w:p>
                          </w:txbxContent>
                        </wps:txbx>
                        <wps:bodyPr wrap="square" rtlCol="0">
                          <a:noAutofit/>
                        </wps:bodyPr>
                      </wps:wsp>
                      <wps:wsp>
                        <wps:cNvPr id="109" name="Text Box 12"/>
                        <wps:cNvSpPr txBox="1"/>
                        <wps:spPr>
                          <a:xfrm>
                            <a:off x="9659" y="216"/>
                            <a:ext cx="963" cy="1251"/>
                          </a:xfrm>
                          <a:prstGeom prst="rect">
                            <a:avLst/>
                          </a:prstGeom>
                          <a:noFill/>
                        </wps:spPr>
                        <wps:txbx>
                          <w:txbxContent>
                            <w:p w14:paraId="3F83C3DD"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d.</w:t>
                              </w:r>
                            </w:p>
                          </w:txbxContent>
                        </wps:txbx>
                        <wps:bodyPr wrap="square" rtlCol="0">
                          <a:noAutofit/>
                        </wps:bodyPr>
                      </wps:wsp>
                    </wpg:wgp>
                  </a:graphicData>
                </a:graphic>
              </wp:anchor>
            </w:drawing>
          </mc:Choice>
          <mc:Fallback>
            <w:pict>
              <v:group w14:anchorId="4B303452" id="_x0000_s1128" style="position:absolute;margin-left:0;margin-top:31.4pt;width:475.8pt;height:233pt;z-index:-251657216;mso-position-horizontal:center;mso-position-horizontal-relative:margin" coordorigin=",216" coordsize="19319,10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">
                <v:shape id="Picture 4" o:spid="_x0000_s1129" type="#_x0000_t75" style="position:absolute;top:216;width:9659;height:10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" stroked="t" strokecolor="black [3213]">
                  <v:imagedata r:id="rId61" o:title=""/>
                  <v:path arrowok="t"/>
                </v:shape>
                <v:shape id="Picture 6" o:spid="_x0000_s1130" type="#_x0000_t75" style="position:absolute;left:9659;top:216;width:9660;height:10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" stroked="t" strokecolor="black [3213]">
                  <v:imagedata r:id="rId62" o:title=""/>
                  <v:path arrowok="t"/>
                </v:shape>
                <v:shape id="Text Box 11" o:spid="_x0000_s1131" type="#_x0000_t202" style="position:absolute;top:216;width:1026;height:1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2250DC0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c.</w:t>
                        </w:r>
                      </w:p>
                    </w:txbxContent>
                  </v:textbox>
                </v:shape>
                <v:shape id="Text Box 12" o:spid="_x0000_s1132" type="#_x0000_t202" style="position:absolute;left:9659;top:216;width:963;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3F83C3DD"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d.</w:t>
                        </w:r>
                      </w:p>
                    </w:txbxContent>
                  </v:textbox>
                </v:shape>
                <w10:wrap type="tight" anchorx="margin"/>
              </v:group>
            </w:pict>
          </mc:Fallback>
        </mc:AlternateContent>
      </w:r>
    </w:p>
    <w:p w14:paraId="04128659"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60288" behindDoc="1" locked="0" layoutInCell="1" allowOverlap="1" wp14:anchorId="19428256" wp14:editId="278EDBA9">
                <wp:simplePos x="0" y="0"/>
                <wp:positionH relativeFrom="margin">
                  <wp:posOffset>323215</wp:posOffset>
                </wp:positionH>
                <wp:positionV relativeFrom="paragraph">
                  <wp:posOffset>3201670</wp:posOffset>
                </wp:positionV>
                <wp:extent cx="5735320" cy="2879725"/>
                <wp:effectExtent l="19050" t="19050" r="17780" b="15875"/>
                <wp:wrapTight wrapText="bothSides">
                  <wp:wrapPolygon edited="0">
                    <wp:start x="-72" y="-143"/>
                    <wp:lineTo x="-72" y="21576"/>
                    <wp:lineTo x="9542" y="21576"/>
                    <wp:lineTo x="19371" y="21576"/>
                    <wp:lineTo x="21595" y="21433"/>
                    <wp:lineTo x="21595" y="-143"/>
                    <wp:lineTo x="9542" y="-143"/>
                    <wp:lineTo x="-72" y="-143"/>
                  </wp:wrapPolygon>
                </wp:wrapTight>
                <wp:docPr id="122" name="Group 9"/>
                <wp:cNvGraphicFramePr/>
                <a:graphic xmlns:a="http://schemas.openxmlformats.org/drawingml/2006/main">
                  <a:graphicData uri="http://schemas.microsoft.com/office/word/2010/wordprocessingGroup">
                    <wpg:wgp>
                      <wpg:cNvGrpSpPr/>
                      <wpg:grpSpPr>
                        <a:xfrm>
                          <a:off x="0" y="0"/>
                          <a:ext cx="5735320" cy="2879725"/>
                          <a:chOff x="1216" y="1658"/>
                          <a:chExt cx="15625" cy="8441"/>
                        </a:xfrm>
                      </wpg:grpSpPr>
                      <pic:pic xmlns:pic="http://schemas.openxmlformats.org/drawingml/2006/picture">
                        <pic:nvPicPr>
                          <pic:cNvPr id="118" name="Picture 4"/>
                          <pic:cNvPicPr>
                            <a:picLocks noChangeAspect="1"/>
                          </pic:cNvPicPr>
                        </pic:nvPicPr>
                        <pic:blipFill>
                          <a:blip r:embed="rId63"/>
                          <a:stretch>
                            <a:fillRect/>
                          </a:stretch>
                        </pic:blipFill>
                        <pic:spPr>
                          <a:xfrm>
                            <a:off x="1216" y="1658"/>
                            <a:ext cx="6788" cy="8441"/>
                          </a:xfrm>
                          <a:prstGeom prst="rect">
                            <a:avLst/>
                          </a:prstGeom>
                          <a:ln>
                            <a:solidFill>
                              <a:schemeClr val="tx1"/>
                            </a:solidFill>
                          </a:ln>
                        </pic:spPr>
                      </pic:pic>
                      <pic:pic xmlns:pic="http://schemas.openxmlformats.org/drawingml/2006/picture">
                        <pic:nvPicPr>
                          <pic:cNvPr id="119" name="Picture 6"/>
                          <pic:cNvPicPr>
                            <a:picLocks noChangeAspect="1"/>
                          </pic:cNvPicPr>
                        </pic:nvPicPr>
                        <pic:blipFill>
                          <a:blip r:embed="rId64"/>
                          <a:stretch>
                            <a:fillRect/>
                          </a:stretch>
                        </pic:blipFill>
                        <pic:spPr>
                          <a:xfrm>
                            <a:off x="8776" y="1701"/>
                            <a:ext cx="8065" cy="8312"/>
                          </a:xfrm>
                          <a:prstGeom prst="rect">
                            <a:avLst/>
                          </a:prstGeom>
                          <a:ln>
                            <a:solidFill>
                              <a:schemeClr val="tx1"/>
                            </a:solidFill>
                          </a:ln>
                        </pic:spPr>
                      </pic:pic>
                      <wps:wsp>
                        <wps:cNvPr id="120" name="Text Box 13"/>
                        <wps:cNvSpPr txBox="1"/>
                        <wps:spPr>
                          <a:xfrm>
                            <a:off x="7019" y="1783"/>
                            <a:ext cx="786" cy="992"/>
                          </a:xfrm>
                          <a:prstGeom prst="rect">
                            <a:avLst/>
                          </a:prstGeom>
                          <a:noFill/>
                        </wps:spPr>
                        <wps:txbx>
                          <w:txbxContent>
                            <w:p w14:paraId="6D8A4C9E"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e.</w:t>
                              </w:r>
                            </w:p>
                          </w:txbxContent>
                        </wps:txbx>
                        <wps:bodyPr wrap="square" rtlCol="0">
                          <a:noAutofit/>
                        </wps:bodyPr>
                      </wps:wsp>
                      <wps:wsp>
                        <wps:cNvPr id="121" name="Text Box 8"/>
                        <wps:cNvSpPr txBox="1"/>
                        <wps:spPr>
                          <a:xfrm>
                            <a:off x="8828" y="1783"/>
                            <a:ext cx="824" cy="762"/>
                          </a:xfrm>
                          <a:prstGeom prst="rect">
                            <a:avLst/>
                          </a:prstGeom>
                          <a:noFill/>
                        </wps:spPr>
                        <wps:txbx>
                          <w:txbxContent>
                            <w:p w14:paraId="360AAAF8"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f.</w:t>
                              </w:r>
                            </w:p>
                          </w:txbxContent>
                        </wps:txbx>
                        <wps:bodyPr wrap="square" rtlCol="0">
                          <a:noAutofit/>
                        </wps:bodyPr>
                      </wps:wsp>
                    </wpg:wgp>
                  </a:graphicData>
                </a:graphic>
              </wp:anchor>
            </w:drawing>
          </mc:Choice>
          <mc:Fallback>
            <w:pict>
              <v:group w14:anchorId="19428256" id="_x0000_s1133" style="position:absolute;margin-left:25.45pt;margin-top:252.1pt;width:451.6pt;height:226.75pt;z-index:-251656192;mso-position-horizontal-relative:margin" coordorigin="1216,1658" coordsize="15625,84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">
                <v:shape id="Picture 4" o:spid="_x0000_s1134" type="#_x0000_t75" style="position:absolute;left:1216;top:1658;width:6788;height:8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" stroked="t" strokecolor="black [3213]">
                  <v:imagedata r:id="rId65" o:title=""/>
                  <v:path arrowok="t"/>
                </v:shape>
                <v:shape id="Picture 6" o:spid="_x0000_s1135" type="#_x0000_t75" style="position:absolute;left:8776;top:1701;width:8065;height:8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" stroked="t" strokecolor="black [3213]">
                  <v:imagedata r:id="rId66" o:title=""/>
                  <v:path arrowok="t"/>
                </v:shape>
                <v:shape id="Text Box 13" o:spid="_x0000_s1136" type="#_x0000_t202" style="position:absolute;left:7019;top:1783;width:786;height: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14:paraId="6D8A4C9E"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e.</w:t>
                        </w:r>
                      </w:p>
                    </w:txbxContent>
                  </v:textbox>
                </v:shape>
                <v:shape id="Text Box 8" o:spid="_x0000_s1137" type="#_x0000_t202" style="position:absolute;left:8828;top:1783;width:824;height: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360AAAF8"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f.</w:t>
                        </w:r>
                      </w:p>
                    </w:txbxContent>
                  </v:textbox>
                </v:shape>
                <w10:wrap type="tight" anchorx="margin"/>
              </v:group>
            </w:pict>
          </mc:Fallback>
        </mc:AlternateContent>
      </w:r>
    </w:p>
    <w:p w14:paraId="55B8B9AE" w14:textId="77777777" w:rsidR="007266B0" w:rsidRPr="00E0771A" w:rsidRDefault="007266B0">
      <w:pPr>
        <w:spacing w:before="120" w:line="480" w:lineRule="auto"/>
        <w:rPr>
          <w:rFonts w:ascii="Times New Roman" w:hAnsi="Times New Roman" w:cs="Times New Roman"/>
          <w:b/>
          <w:color w:val="000000" w:themeColor="text1"/>
          <w:sz w:val="24"/>
        </w:rPr>
      </w:pPr>
    </w:p>
    <w:p w14:paraId="2AB82EA4" w14:textId="77777777" w:rsidR="007266B0" w:rsidRPr="00E0771A" w:rsidRDefault="007266B0">
      <w:pPr>
        <w:spacing w:before="120" w:line="480" w:lineRule="auto"/>
        <w:rPr>
          <w:rFonts w:ascii="Times New Roman" w:hAnsi="Times New Roman" w:cs="Times New Roman"/>
          <w:b/>
          <w:color w:val="000000" w:themeColor="text1"/>
          <w:sz w:val="24"/>
        </w:rPr>
      </w:pPr>
    </w:p>
    <w:p w14:paraId="76E208AA" w14:textId="77777777" w:rsidR="007266B0" w:rsidRPr="00E0771A" w:rsidRDefault="007266B0">
      <w:pPr>
        <w:spacing w:before="120" w:line="480" w:lineRule="auto"/>
        <w:rPr>
          <w:rFonts w:ascii="Times New Roman" w:hAnsi="Times New Roman" w:cs="Times New Roman"/>
          <w:b/>
          <w:color w:val="000000" w:themeColor="text1"/>
          <w:sz w:val="24"/>
        </w:rPr>
      </w:pPr>
    </w:p>
    <w:p w14:paraId="58735FB6" w14:textId="77777777" w:rsidR="007266B0" w:rsidRPr="00E0771A" w:rsidRDefault="007266B0">
      <w:pPr>
        <w:spacing w:before="120" w:line="480" w:lineRule="auto"/>
        <w:rPr>
          <w:rFonts w:ascii="Times New Roman" w:hAnsi="Times New Roman" w:cs="Times New Roman"/>
          <w:b/>
          <w:color w:val="000000" w:themeColor="text1"/>
          <w:sz w:val="24"/>
        </w:rPr>
      </w:pPr>
    </w:p>
    <w:p w14:paraId="5D2BAFFE" w14:textId="77777777" w:rsidR="007266B0" w:rsidRPr="00E0771A" w:rsidRDefault="007266B0">
      <w:pPr>
        <w:spacing w:before="120" w:line="480" w:lineRule="auto"/>
        <w:rPr>
          <w:rFonts w:ascii="Times New Roman" w:hAnsi="Times New Roman" w:cs="Times New Roman"/>
          <w:b/>
          <w:color w:val="000000" w:themeColor="text1"/>
          <w:sz w:val="24"/>
        </w:rPr>
      </w:pPr>
    </w:p>
    <w:p w14:paraId="700B8C2C" w14:textId="77777777" w:rsidR="007266B0" w:rsidRPr="00E0771A" w:rsidRDefault="007266B0">
      <w:pPr>
        <w:spacing w:before="120" w:line="480" w:lineRule="auto"/>
        <w:rPr>
          <w:rFonts w:ascii="Times New Roman" w:hAnsi="Times New Roman" w:cs="Times New Roman"/>
          <w:b/>
          <w:color w:val="000000" w:themeColor="text1"/>
          <w:sz w:val="24"/>
        </w:rPr>
      </w:pPr>
    </w:p>
    <w:p w14:paraId="060D5937" w14:textId="77777777" w:rsidR="007266B0" w:rsidRPr="00E0771A" w:rsidRDefault="007266B0">
      <w:pPr>
        <w:jc w:val="both"/>
        <w:rPr>
          <w:rFonts w:ascii="Times New Roman" w:hAnsi="Times New Roman" w:cs="Times New Roman"/>
          <w:b/>
          <w:color w:val="000000" w:themeColor="text1"/>
          <w:sz w:val="24"/>
        </w:rPr>
      </w:pPr>
    </w:p>
    <w:p w14:paraId="492455BE" w14:textId="77777777"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color w:val="000000" w:themeColor="text1"/>
          <w:sz w:val="24"/>
        </w:rPr>
        <w:t xml:space="preserve">Figure 6: </w:t>
      </w:r>
      <w:r w:rsidRPr="00E0771A">
        <w:rPr>
          <w:rFonts w:ascii="Times New Roman" w:hAnsi="Times New Roman" w:cs="Times New Roman"/>
          <w:b/>
          <w:color w:val="000000" w:themeColor="text1"/>
          <w:sz w:val="24"/>
          <w:lang w:eastAsia="en-IN"/>
        </w:rPr>
        <w:t xml:space="preserve">Detailed MD simulation representation of </w:t>
      </w:r>
      <w:proofErr w:type="spellStart"/>
      <w:r w:rsidRPr="00E0771A">
        <w:rPr>
          <w:rFonts w:ascii="Times New Roman" w:hAnsi="Times New Roman" w:cs="Times New Roman"/>
          <w:b/>
          <w:color w:val="000000" w:themeColor="text1"/>
          <w:sz w:val="24"/>
          <w:lang w:eastAsia="en-IN"/>
        </w:rPr>
        <w:t>Indicol</w:t>
      </w:r>
      <w:proofErr w:type="spellEnd"/>
      <w:r w:rsidRPr="00E0771A">
        <w:rPr>
          <w:rFonts w:ascii="Times New Roman" w:hAnsi="Times New Roman" w:cs="Times New Roman"/>
          <w:b/>
          <w:color w:val="000000" w:themeColor="text1"/>
          <w:sz w:val="24"/>
          <w:lang w:eastAsia="en-IN"/>
        </w:rPr>
        <w:t xml:space="preserve"> and </w:t>
      </w:r>
      <w:proofErr w:type="spellStart"/>
      <w:r w:rsidRPr="00E0771A">
        <w:rPr>
          <w:rFonts w:ascii="Times New Roman" w:hAnsi="Times New Roman" w:cs="Times New Roman"/>
          <w:b/>
          <w:color w:val="000000" w:themeColor="text1"/>
          <w:sz w:val="24"/>
          <w:lang w:eastAsia="en-IN"/>
        </w:rPr>
        <w:t>Cyclocolorenone</w:t>
      </w:r>
      <w:proofErr w:type="spellEnd"/>
      <w:r w:rsidRPr="00E0771A">
        <w:rPr>
          <w:rFonts w:ascii="Times New Roman" w:hAnsi="Times New Roman" w:cs="Times New Roman"/>
          <w:b/>
          <w:color w:val="000000" w:themeColor="text1"/>
          <w:sz w:val="24"/>
          <w:lang w:eastAsia="en-IN"/>
        </w:rPr>
        <w:t xml:space="preserve"> interactive groups with crucial BACE-1 residues: </w:t>
      </w:r>
      <w:r w:rsidRPr="00E0771A">
        <w:rPr>
          <w:rFonts w:ascii="Times New Roman" w:hAnsi="Times New Roman" w:cs="Times New Roman"/>
          <w:color w:val="000000" w:themeColor="text1"/>
          <w:sz w:val="24"/>
          <w:lang w:eastAsia="en-IN"/>
        </w:rPr>
        <w:t xml:space="preserve">The interaction diagram, points of contact, and detailed ligand-protein atomic interaction diagrams further clarify the MD simulation results. </w:t>
      </w:r>
      <w:r w:rsidRPr="00E0771A">
        <w:rPr>
          <w:rFonts w:ascii="Times New Roman" w:hAnsi="Times New Roman" w:cs="Times New Roman"/>
          <w:b/>
          <w:color w:val="000000" w:themeColor="text1"/>
          <w:sz w:val="24"/>
          <w:lang w:eastAsia="en-IN"/>
        </w:rPr>
        <w:t xml:space="preserve">6a. </w:t>
      </w:r>
      <w:r w:rsidRPr="00E0771A">
        <w:rPr>
          <w:rFonts w:ascii="Times New Roman" w:hAnsi="Times New Roman" w:cs="Times New Roman"/>
          <w:color w:val="000000" w:themeColor="text1"/>
          <w:sz w:val="24"/>
          <w:lang w:eastAsia="en-IN"/>
        </w:rPr>
        <w:t xml:space="preserve">The interaction diagrams show the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OH’ groups interaction fractions of above 1.0 with Phe108 (BACE-1 residue) during the 100ns simulation.</w:t>
      </w:r>
      <w:r w:rsidRPr="00E0771A">
        <w:rPr>
          <w:rFonts w:ascii="Times New Roman" w:hAnsi="Times New Roman" w:cs="Times New Roman"/>
          <w:b/>
          <w:color w:val="000000" w:themeColor="text1"/>
          <w:sz w:val="24"/>
          <w:lang w:eastAsia="en-IN"/>
        </w:rPr>
        <w:t xml:space="preserve"> </w:t>
      </w:r>
      <w:r w:rsidRPr="00E0771A">
        <w:rPr>
          <w:rFonts w:ascii="Times New Roman" w:hAnsi="Times New Roman" w:cs="Times New Roman"/>
          <w:color w:val="000000" w:themeColor="text1"/>
          <w:sz w:val="24"/>
          <w:lang w:eastAsia="en-IN"/>
        </w:rPr>
        <w:t>Whereas,</w:t>
      </w:r>
      <w:r w:rsidRPr="00E0771A">
        <w:rPr>
          <w:rFonts w:ascii="Times New Roman" w:hAnsi="Times New Roman" w:cs="Times New Roman"/>
          <w:b/>
          <w:color w:val="000000" w:themeColor="text1"/>
          <w:sz w:val="24"/>
          <w:lang w:eastAsia="en-IN"/>
        </w:rPr>
        <w:t xml:space="preserve"> 6b. </w:t>
      </w:r>
      <w:r w:rsidRPr="00E0771A">
        <w:rPr>
          <w:rFonts w:ascii="Times New Roman" w:hAnsi="Times New Roman" w:cs="Times New Roman"/>
          <w:color w:val="000000" w:themeColor="text1"/>
          <w:sz w:val="24"/>
          <w:lang w:eastAsia="en-IN"/>
        </w:rPr>
        <w:t xml:space="preserve">showe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interacting with BACE-1 residues below the interaction fraction of 1.0. </w:t>
      </w:r>
      <w:r w:rsidRPr="00E0771A">
        <w:rPr>
          <w:rFonts w:ascii="Times New Roman" w:hAnsi="Times New Roman" w:cs="Times New Roman"/>
          <w:b/>
          <w:color w:val="000000" w:themeColor="text1"/>
          <w:sz w:val="24"/>
          <w:lang w:eastAsia="en-IN"/>
        </w:rPr>
        <w:t xml:space="preserve">6c. </w:t>
      </w:r>
      <w:r w:rsidRPr="00E0771A">
        <w:rPr>
          <w:rFonts w:ascii="Times New Roman" w:hAnsi="Times New Roman" w:cs="Times New Roman"/>
          <w:color w:val="000000" w:themeColor="text1"/>
          <w:sz w:val="24"/>
          <w:lang w:eastAsia="en-IN"/>
        </w:rPr>
        <w:t xml:space="preserve">The top panels of both diagrams represent the points of contact BACE-1 made with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The bottom panel shows residue interactions of BACE-1 with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The BACE-1 residues Phe108 (dark orange), Gln12, Lys107 (Orange </w:t>
      </w:r>
      <w:proofErr w:type="spellStart"/>
      <w:r w:rsidRPr="00E0771A">
        <w:rPr>
          <w:rFonts w:ascii="Times New Roman" w:hAnsi="Times New Roman" w:cs="Times New Roman"/>
          <w:color w:val="000000" w:themeColor="text1"/>
          <w:sz w:val="24"/>
          <w:lang w:eastAsia="en-IN"/>
        </w:rPr>
        <w:t>colour</w:t>
      </w:r>
      <w:proofErr w:type="spellEnd"/>
      <w:r w:rsidRPr="00E0771A">
        <w:rPr>
          <w:rFonts w:ascii="Times New Roman" w:hAnsi="Times New Roman" w:cs="Times New Roman"/>
          <w:color w:val="000000" w:themeColor="text1"/>
          <w:sz w:val="24"/>
          <w:lang w:eastAsia="en-IN"/>
        </w:rPr>
        <w:t xml:space="preserve">) and Thr72, Gln73, Gly74 and Gly230 (faint orange shade) interacted with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during the 100ns MD simulation. Out of these Gln12, Gln73, </w:t>
      </w:r>
      <w:r w:rsidRPr="00E0771A">
        <w:rPr>
          <w:rFonts w:ascii="Times New Roman" w:hAnsi="Times New Roman" w:cs="Times New Roman"/>
          <w:color w:val="000000" w:themeColor="text1"/>
          <w:sz w:val="24"/>
          <w:lang w:eastAsia="en-IN"/>
        </w:rPr>
        <w:lastRenderedPageBreak/>
        <w:t xml:space="preserve">Gly74, and Lys107 were found to interact for ~90ns of the simulation run. </w:t>
      </w:r>
      <w:proofErr w:type="gramStart"/>
      <w:r w:rsidRPr="00E0771A">
        <w:rPr>
          <w:rFonts w:ascii="Times New Roman" w:hAnsi="Times New Roman" w:cs="Times New Roman"/>
          <w:color w:val="000000" w:themeColor="text1"/>
          <w:sz w:val="24"/>
          <w:lang w:eastAsia="en-IN"/>
        </w:rPr>
        <w:t>Similarly</w:t>
      </w:r>
      <w:proofErr w:type="gramEnd"/>
      <w:r w:rsidRPr="00E0771A">
        <w:rPr>
          <w:rFonts w:ascii="Times New Roman" w:hAnsi="Times New Roman" w:cs="Times New Roman"/>
          <w:color w:val="000000" w:themeColor="text1"/>
          <w:sz w:val="24"/>
          <w:lang w:eastAsia="en-IN"/>
        </w:rPr>
        <w:t xml:space="preserve"> </w:t>
      </w:r>
      <w:r w:rsidRPr="00E0771A">
        <w:rPr>
          <w:rFonts w:ascii="Times New Roman" w:hAnsi="Times New Roman" w:cs="Times New Roman"/>
          <w:b/>
          <w:color w:val="000000" w:themeColor="text1"/>
          <w:sz w:val="24"/>
          <w:lang w:eastAsia="en-IN"/>
        </w:rPr>
        <w:t xml:space="preserve">6d. </w:t>
      </w:r>
      <w:r w:rsidRPr="00E0771A">
        <w:rPr>
          <w:rFonts w:ascii="Times New Roman" w:hAnsi="Times New Roman" w:cs="Times New Roman"/>
          <w:color w:val="000000" w:themeColor="text1"/>
          <w:sz w:val="24"/>
          <w:lang w:eastAsia="en-IN"/>
        </w:rPr>
        <w:t xml:space="preserve">shows Gln73 interacting with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for 20ns during the simulation run. </w:t>
      </w:r>
      <w:r w:rsidRPr="00E0771A">
        <w:rPr>
          <w:rFonts w:ascii="Times New Roman" w:hAnsi="Times New Roman" w:cs="Times New Roman"/>
          <w:b/>
          <w:color w:val="000000" w:themeColor="text1"/>
          <w:sz w:val="24"/>
          <w:lang w:eastAsia="en-IN"/>
        </w:rPr>
        <w:t xml:space="preserve">6e. </w:t>
      </w:r>
      <w:r w:rsidRPr="00E0771A">
        <w:rPr>
          <w:rFonts w:ascii="Times New Roman" w:hAnsi="Times New Roman" w:cs="Times New Roman"/>
          <w:color w:val="000000" w:themeColor="text1"/>
          <w:sz w:val="24"/>
          <w:lang w:eastAsia="en-IN"/>
        </w:rPr>
        <w:t xml:space="preserve">A detailed schematic diagram of ligand–atom interactions with the BACE-1 residues formed hydrogen bonds for 76% (Gln12), 68% (Lys107 and Phe108), and 32% (Gly230) with three OH groups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during the 100 ns simulation run. On the contrary, </w:t>
      </w:r>
      <w:r w:rsidRPr="00E0771A">
        <w:rPr>
          <w:rFonts w:ascii="Times New Roman" w:hAnsi="Times New Roman" w:cs="Times New Roman"/>
          <w:b/>
          <w:color w:val="000000" w:themeColor="text1"/>
          <w:sz w:val="24"/>
          <w:lang w:eastAsia="en-IN"/>
        </w:rPr>
        <w:t xml:space="preserve">6f.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was unable to form any bonds with BACE-1 residues during the simulation run. </w:t>
      </w:r>
    </w:p>
    <w:p w14:paraId="11FA2DCC" w14:textId="77777777"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74624" behindDoc="0" locked="0" layoutInCell="1" allowOverlap="1" wp14:anchorId="2E8DA1A3" wp14:editId="0A7EA962">
                <wp:simplePos x="0" y="0"/>
                <wp:positionH relativeFrom="column">
                  <wp:posOffset>-135255</wp:posOffset>
                </wp:positionH>
                <wp:positionV relativeFrom="paragraph">
                  <wp:posOffset>53975</wp:posOffset>
                </wp:positionV>
                <wp:extent cx="6459855" cy="1862455"/>
                <wp:effectExtent l="0" t="0" r="17145" b="23495"/>
                <wp:wrapNone/>
                <wp:docPr id="1680964025" name="Group 58"/>
                <wp:cNvGraphicFramePr/>
                <a:graphic xmlns:a="http://schemas.openxmlformats.org/drawingml/2006/main">
                  <a:graphicData uri="http://schemas.microsoft.com/office/word/2010/wordprocessingGroup">
                    <wpg:wgp>
                      <wpg:cNvGrpSpPr/>
                      <wpg:grpSpPr>
                        <a:xfrm>
                          <a:off x="0" y="0"/>
                          <a:ext cx="6459855" cy="1862455"/>
                          <a:chOff x="0" y="0"/>
                          <a:chExt cx="6459855" cy="1862455"/>
                        </a:xfrm>
                      </wpg:grpSpPr>
                      <wpg:grpSp>
                        <wpg:cNvPr id="1050088869" name="Group 1050088869"/>
                        <wpg:cNvGrpSpPr/>
                        <wpg:grpSpPr>
                          <a:xfrm>
                            <a:off x="0" y="0"/>
                            <a:ext cx="3327400" cy="1854200"/>
                            <a:chOff x="4343" y="126227"/>
                            <a:chExt cx="7224" cy="3855"/>
                          </a:xfrm>
                        </wpg:grpSpPr>
                        <pic:pic xmlns:pic="http://schemas.openxmlformats.org/drawingml/2006/picture">
                          <pic:nvPicPr>
                            <pic:cNvPr id="2019420871" name="Picture 1"/>
                            <pic:cNvPicPr>
                              <a:picLocks noChangeAspect="1"/>
                            </pic:cNvPicPr>
                          </pic:nvPicPr>
                          <pic:blipFill>
                            <a:blip r:embed="rId67"/>
                            <a:stretch>
                              <a:fillRect/>
                            </a:stretch>
                          </pic:blipFill>
                          <pic:spPr>
                            <a:xfrm>
                              <a:off x="4975" y="126373"/>
                              <a:ext cx="6592" cy="3709"/>
                            </a:xfrm>
                            <a:prstGeom prst="rect">
                              <a:avLst/>
                            </a:prstGeom>
                            <a:noFill/>
                            <a:ln>
                              <a:solidFill>
                                <a:schemeClr val="tx1"/>
                              </a:solidFill>
                            </a:ln>
                          </pic:spPr>
                        </pic:pic>
                        <wps:wsp>
                          <wps:cNvPr id="1660674116" name="Text Box 75"/>
                          <wps:cNvSpPr txBox="1"/>
                          <wps:spPr>
                            <a:xfrm>
                              <a:off x="4343" y="126227"/>
                              <a:ext cx="491" cy="396"/>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D44ACC6" w14:textId="77777777" w:rsidR="007266B0" w:rsidRDefault="00DB6425">
                                <w:pPr>
                                  <w:rPr>
                                    <w:rFonts w:ascii="Times New Roman" w:hAnsi="Times New Roman" w:cs="Times New Roman"/>
                                    <w:b/>
                                    <w:bCs/>
                                    <w:color w:val="31849B" w:themeColor="accent5" w:themeShade="BF"/>
                                  </w:rPr>
                                </w:pPr>
                                <w:r>
                                  <w:rPr>
                                    <w:rFonts w:ascii="Times New Roman" w:hAnsi="Times New Roman" w:cs="Times New Roman"/>
                                    <w:b/>
                                    <w:bCs/>
                                    <w:color w:val="31849B" w:themeColor="accent5" w:themeShade="BF"/>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117559314" name="Group 8"/>
                        <wpg:cNvGrpSpPr/>
                        <wpg:grpSpPr>
                          <a:xfrm>
                            <a:off x="3473450" y="44450"/>
                            <a:ext cx="2986405" cy="1818005"/>
                            <a:chOff x="1824" y="721"/>
                            <a:chExt cx="9285" cy="4625"/>
                          </a:xfrm>
                        </wpg:grpSpPr>
                        <pic:pic xmlns:pic="http://schemas.openxmlformats.org/drawingml/2006/picture">
                          <pic:nvPicPr>
                            <pic:cNvPr id="234198845" name="Picture 4" descr="IMPHY001507 Bioavailability radar"/>
                            <pic:cNvPicPr>
                              <a:picLocks noChangeAspect="1"/>
                            </pic:cNvPicPr>
                          </pic:nvPicPr>
                          <pic:blipFill>
                            <a:blip r:embed="rId68"/>
                            <a:stretch>
                              <a:fillRect/>
                            </a:stretch>
                          </pic:blipFill>
                          <pic:spPr>
                            <a:xfrm>
                              <a:off x="6491" y="721"/>
                              <a:ext cx="4618" cy="4618"/>
                            </a:xfrm>
                            <a:prstGeom prst="rect">
                              <a:avLst/>
                            </a:prstGeom>
                            <a:ln>
                              <a:solidFill>
                                <a:schemeClr val="tx1"/>
                              </a:solidFill>
                            </a:ln>
                          </pic:spPr>
                        </pic:pic>
                        <pic:pic xmlns:pic="http://schemas.openxmlformats.org/drawingml/2006/picture">
                          <pic:nvPicPr>
                            <pic:cNvPr id="688889058" name="Picture 3" descr="IMPHY005118 Bioavailability radar"/>
                            <pic:cNvPicPr>
                              <a:picLocks noChangeAspect="1"/>
                            </pic:cNvPicPr>
                          </pic:nvPicPr>
                          <pic:blipFill>
                            <a:blip r:embed="rId69"/>
                            <a:stretch>
                              <a:fillRect/>
                            </a:stretch>
                          </pic:blipFill>
                          <pic:spPr>
                            <a:xfrm>
                              <a:off x="1824" y="721"/>
                              <a:ext cx="4667" cy="4625"/>
                            </a:xfrm>
                            <a:prstGeom prst="rect">
                              <a:avLst/>
                            </a:prstGeom>
                            <a:ln>
                              <a:solidFill>
                                <a:schemeClr val="tx1"/>
                              </a:solidFill>
                            </a:ln>
                          </pic:spPr>
                        </pic:pic>
                        <wps:wsp>
                          <wps:cNvPr id="907388021" name="Text Box 18"/>
                          <wps:cNvSpPr txBox="1"/>
                          <wps:spPr>
                            <a:xfrm>
                              <a:off x="1824" y="768"/>
                              <a:ext cx="840" cy="649"/>
                            </a:xfrm>
                            <a:prstGeom prst="rect">
                              <a:avLst/>
                            </a:prstGeom>
                            <a:noFill/>
                          </wps:spPr>
                          <wps:txbx>
                            <w:txbxContent>
                              <w:p w14:paraId="37D21BD0" w14:textId="77777777" w:rsidR="007266B0" w:rsidRDefault="00DB6425">
                                <w:pPr>
                                  <w:pStyle w:val="NormalWeb"/>
                                  <w:rPr>
                                    <w:sz w:val="20"/>
                                    <w:szCs w:val="20"/>
                                  </w:rPr>
                                </w:pPr>
                                <w:r>
                                  <w:rPr>
                                    <w:rFonts w:ascii="Times New Roman" w:hAnsi="Times New Roman"/>
                                    <w:b/>
                                    <w:color w:val="4BACC6" w:themeColor="accent5"/>
                                    <w:kern w:val="24"/>
                                    <w:sz w:val="20"/>
                                    <w:szCs w:val="20"/>
                                  </w:rPr>
                                  <w:t>b.</w:t>
                                </w:r>
                              </w:p>
                            </w:txbxContent>
                          </wps:txbx>
                          <wps:bodyPr wrap="square" rtlCol="0">
                            <a:noAutofit/>
                          </wps:bodyPr>
                        </wps:wsp>
                        <wps:wsp>
                          <wps:cNvPr id="1792079556" name="Text Box 1792079556"/>
                          <wps:cNvSpPr txBox="1"/>
                          <wps:spPr>
                            <a:xfrm>
                              <a:off x="6490" y="768"/>
                              <a:ext cx="922" cy="550"/>
                            </a:xfrm>
                            <a:prstGeom prst="rect">
                              <a:avLst/>
                            </a:prstGeom>
                            <a:noFill/>
                          </wps:spPr>
                          <wps:txbx>
                            <w:txbxContent>
                              <w:p w14:paraId="18EF4E67" w14:textId="77777777" w:rsidR="007266B0" w:rsidRDefault="00DB6425">
                                <w:pPr>
                                  <w:pStyle w:val="NormalWeb"/>
                                  <w:rPr>
                                    <w:sz w:val="20"/>
                                    <w:szCs w:val="20"/>
                                  </w:rPr>
                                </w:pPr>
                                <w:r>
                                  <w:rPr>
                                    <w:rFonts w:ascii="Times New Roman" w:hAnsi="Times New Roman"/>
                                    <w:b/>
                                    <w:color w:val="4BACC6" w:themeColor="accent5"/>
                                    <w:kern w:val="24"/>
                                    <w:sz w:val="20"/>
                                    <w:szCs w:val="20"/>
                                  </w:rPr>
                                  <w:t>c.</w:t>
                                </w:r>
                              </w:p>
                            </w:txbxContent>
                          </wps:txbx>
                          <wps:bodyPr wrap="square" rtlCol="0">
                            <a:noAutofit/>
                          </wps:bodyPr>
                        </wps:wsp>
                      </wpg:grpSp>
                    </wpg:wgp>
                  </a:graphicData>
                </a:graphic>
              </wp:anchor>
            </w:drawing>
          </mc:Choice>
          <mc:Fallback>
            <w:pict>
              <v:group w14:anchorId="2E8DA1A3" id="Group 58" o:spid="_x0000_s1138" style="position:absolute;left:0;text-align:left;margin-left:-10.65pt;margin-top:4.25pt;width:508.65pt;height:146.65pt;z-index:251674624" coordsize="64598,18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">
                <v:group id="Group 1050088869" o:spid="_x0000_s1139" style="position:absolute;width:33274;height:18542" coordorigin="4343,126227" coordsize="7224,3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">
                  <v:shape id="Picture 1" o:spid="_x0000_s1140" type="#_x0000_t75" style="position:absolute;left:4975;top:126373;width:6592;height:3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" stroked="t" strokecolor="black [3213]">
                    <v:imagedata r:id="rId70" o:title=""/>
                    <v:path arrowok="t"/>
                  </v:shape>
                  <v:shape id="Text Box 75" o:spid="_x0000_s1141" type="#_x0000_t202" style="position:absolute;left:4343;top:126227;width:491;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" fillcolor="white [3201]" stroked="f" strokeweight=".5pt">
                    <v:textbox>
                      <w:txbxContent>
                        <w:p w14:paraId="0D44ACC6" w14:textId="77777777" w:rsidR="007266B0" w:rsidRDefault="00DB6425">
                          <w:pPr>
                            <w:rPr>
                              <w:rFonts w:ascii="Times New Roman" w:hAnsi="Times New Roman" w:cs="Times New Roman"/>
                              <w:b/>
                              <w:bCs/>
                              <w:color w:val="31849B" w:themeColor="accent5" w:themeShade="BF"/>
                            </w:rPr>
                          </w:pPr>
                          <w:r>
                            <w:rPr>
                              <w:rFonts w:ascii="Times New Roman" w:hAnsi="Times New Roman" w:cs="Times New Roman"/>
                              <w:b/>
                              <w:bCs/>
                              <w:color w:val="31849B" w:themeColor="accent5" w:themeShade="BF"/>
                            </w:rPr>
                            <w:t>a.</w:t>
                          </w:r>
                        </w:p>
                      </w:txbxContent>
                    </v:textbox>
                  </v:shape>
                </v:group>
                <v:group id="Group 8" o:spid="_x0000_s1142" style="position:absolute;left:34734;top:444;width:29864;height:18180" coordorigin="1824,721" coordsize="9285,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">
                  <v:shape id="Picture 4" o:spid="_x0000_s1143" type="#_x0000_t75" alt="IMPHY001507 Bioavailability radar" style="position:absolute;left:6491;top:721;width:4618;height:4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" stroked="t" strokecolor="black [3213]">
                    <v:imagedata r:id="rId71" o:title="IMPHY001507 Bioavailability radar"/>
                    <v:path arrowok="t"/>
                  </v:shape>
                  <v:shape id="Picture 3" o:spid="_x0000_s1144" type="#_x0000_t75" alt="IMPHY005118 Bioavailability radar" style="position:absolute;left:1824;top:721;width:4667;height:4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" stroked="t" strokecolor="black [3213]">
                    <v:imagedata r:id="rId72" o:title="IMPHY005118 Bioavailability radar"/>
                    <v:path arrowok="t"/>
                  </v:shape>
                  <v:shape id="Text Box 18" o:spid="_x0000_s1145" type="#_x0000_t202" style="position:absolute;left:1824;top:768;width:840;height: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" filled="f" stroked="f">
                    <v:textbox>
                      <w:txbxContent>
                        <w:p w14:paraId="37D21BD0" w14:textId="77777777" w:rsidR="007266B0" w:rsidRDefault="00DB6425">
                          <w:pPr>
                            <w:pStyle w:val="NormalWeb"/>
                            <w:rPr>
                              <w:sz w:val="20"/>
                              <w:szCs w:val="20"/>
                            </w:rPr>
                          </w:pPr>
                          <w:r>
                            <w:rPr>
                              <w:rFonts w:ascii="Times New Roman" w:hAnsi="Times New Roman"/>
                              <w:b/>
                              <w:color w:val="4BACC6" w:themeColor="accent5"/>
                              <w:kern w:val="24"/>
                              <w:sz w:val="20"/>
                              <w:szCs w:val="20"/>
                            </w:rPr>
                            <w:t>b.</w:t>
                          </w:r>
                        </w:p>
                      </w:txbxContent>
                    </v:textbox>
                  </v:shape>
                  <v:shape id="Text Box 1792079556" o:spid="_x0000_s1146" type="#_x0000_t202" style="position:absolute;left:6490;top:768;width:92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" filled="f" stroked="f">
                    <v:textbox>
                      <w:txbxContent>
                        <w:p w14:paraId="18EF4E67" w14:textId="77777777" w:rsidR="007266B0" w:rsidRDefault="00DB6425">
                          <w:pPr>
                            <w:pStyle w:val="NormalWeb"/>
                            <w:rPr>
                              <w:sz w:val="20"/>
                              <w:szCs w:val="20"/>
                            </w:rPr>
                          </w:pPr>
                          <w:r>
                            <w:rPr>
                              <w:rFonts w:ascii="Times New Roman" w:hAnsi="Times New Roman"/>
                              <w:b/>
                              <w:color w:val="4BACC6" w:themeColor="accent5"/>
                              <w:kern w:val="24"/>
                              <w:sz w:val="20"/>
                              <w:szCs w:val="20"/>
                            </w:rPr>
                            <w:t>c.</w:t>
                          </w:r>
                        </w:p>
                      </w:txbxContent>
                    </v:textbox>
                  </v:shape>
                </v:group>
              </v:group>
            </w:pict>
          </mc:Fallback>
        </mc:AlternateContent>
      </w:r>
    </w:p>
    <w:p w14:paraId="45BBA16F" w14:textId="77777777" w:rsidR="007266B0" w:rsidRPr="00E0771A" w:rsidRDefault="007266B0">
      <w:pPr>
        <w:jc w:val="both"/>
        <w:rPr>
          <w:rFonts w:ascii="Times New Roman" w:hAnsi="Times New Roman" w:cs="Times New Roman"/>
          <w:color w:val="000000" w:themeColor="text1"/>
          <w:sz w:val="24"/>
          <w:lang w:eastAsia="en-IN"/>
        </w:rPr>
      </w:pPr>
    </w:p>
    <w:p w14:paraId="4A2CED40" w14:textId="77777777" w:rsidR="007266B0" w:rsidRPr="00E0771A" w:rsidRDefault="007266B0">
      <w:pPr>
        <w:jc w:val="both"/>
        <w:rPr>
          <w:rFonts w:ascii="Times New Roman" w:hAnsi="Times New Roman" w:cs="Times New Roman"/>
          <w:b/>
          <w:color w:val="000000" w:themeColor="text1"/>
          <w:sz w:val="24"/>
          <w:lang w:eastAsia="en-IN"/>
        </w:rPr>
      </w:pPr>
    </w:p>
    <w:p w14:paraId="3896867E" w14:textId="77777777" w:rsidR="007266B0" w:rsidRPr="00E0771A" w:rsidRDefault="007266B0">
      <w:pPr>
        <w:jc w:val="both"/>
        <w:rPr>
          <w:rFonts w:ascii="Times New Roman" w:hAnsi="Times New Roman" w:cs="Times New Roman"/>
          <w:b/>
          <w:color w:val="000000" w:themeColor="text1"/>
          <w:sz w:val="24"/>
          <w:lang w:eastAsia="en-IN"/>
        </w:rPr>
      </w:pPr>
    </w:p>
    <w:p w14:paraId="01B26C3D" w14:textId="77777777" w:rsidR="007266B0" w:rsidRPr="00E0771A" w:rsidRDefault="007266B0">
      <w:pPr>
        <w:jc w:val="both"/>
        <w:rPr>
          <w:rFonts w:ascii="Times New Roman" w:hAnsi="Times New Roman" w:cs="Times New Roman"/>
          <w:b/>
          <w:color w:val="000000" w:themeColor="text1"/>
          <w:sz w:val="24"/>
          <w:lang w:eastAsia="en-IN"/>
        </w:rPr>
      </w:pPr>
    </w:p>
    <w:p w14:paraId="34EF192E" w14:textId="77777777" w:rsidR="007266B0" w:rsidRPr="00E0771A" w:rsidRDefault="007266B0">
      <w:pPr>
        <w:jc w:val="both"/>
        <w:rPr>
          <w:rFonts w:ascii="Times New Roman" w:hAnsi="Times New Roman" w:cs="Times New Roman"/>
          <w:b/>
          <w:color w:val="000000" w:themeColor="text1"/>
          <w:sz w:val="24"/>
          <w:lang w:eastAsia="en-IN"/>
        </w:rPr>
      </w:pPr>
    </w:p>
    <w:p w14:paraId="53A5DC51" w14:textId="77777777" w:rsidR="007266B0" w:rsidRPr="00E0771A" w:rsidRDefault="007266B0">
      <w:pPr>
        <w:jc w:val="both"/>
        <w:rPr>
          <w:rFonts w:ascii="Times New Roman" w:hAnsi="Times New Roman" w:cs="Times New Roman"/>
          <w:b/>
          <w:color w:val="000000" w:themeColor="text1"/>
          <w:sz w:val="24"/>
          <w:lang w:eastAsia="en-IN"/>
        </w:rPr>
      </w:pPr>
    </w:p>
    <w:p w14:paraId="1D0201C5" w14:textId="77777777" w:rsidR="007266B0" w:rsidRPr="00E0771A" w:rsidRDefault="007266B0">
      <w:pPr>
        <w:jc w:val="both"/>
        <w:rPr>
          <w:rFonts w:ascii="Times New Roman" w:hAnsi="Times New Roman" w:cs="Times New Roman"/>
          <w:b/>
          <w:color w:val="000000" w:themeColor="text1"/>
          <w:sz w:val="24"/>
          <w:lang w:eastAsia="en-IN"/>
        </w:rPr>
      </w:pPr>
    </w:p>
    <w:p w14:paraId="710A9D15" w14:textId="77777777"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color w:val="000000" w:themeColor="text1"/>
          <w:sz w:val="24"/>
          <w:lang w:eastAsia="en-IN"/>
        </w:rPr>
        <w:t xml:space="preserve">Figure 7: Pharmacokinetic and Drug likeness profile of </w:t>
      </w:r>
      <w:proofErr w:type="spellStart"/>
      <w:r w:rsidRPr="00E0771A">
        <w:rPr>
          <w:rFonts w:ascii="Times New Roman" w:hAnsi="Times New Roman" w:cs="Times New Roman"/>
          <w:b/>
          <w:color w:val="000000" w:themeColor="text1"/>
          <w:sz w:val="24"/>
          <w:lang w:eastAsia="en-IN"/>
        </w:rPr>
        <w:t>Indicol</w:t>
      </w:r>
      <w:proofErr w:type="spellEnd"/>
      <w:r w:rsidRPr="00E0771A">
        <w:rPr>
          <w:rFonts w:ascii="Times New Roman" w:hAnsi="Times New Roman" w:cs="Times New Roman"/>
          <w:b/>
          <w:color w:val="000000" w:themeColor="text1"/>
          <w:sz w:val="24"/>
          <w:lang w:eastAsia="en-IN"/>
        </w:rPr>
        <w:t xml:space="preserve"> and </w:t>
      </w:r>
      <w:proofErr w:type="spellStart"/>
      <w:r w:rsidRPr="00E0771A">
        <w:rPr>
          <w:rFonts w:ascii="Times New Roman" w:hAnsi="Times New Roman" w:cs="Times New Roman"/>
          <w:b/>
          <w:color w:val="000000" w:themeColor="text1"/>
          <w:sz w:val="24"/>
          <w:lang w:eastAsia="en-IN"/>
        </w:rPr>
        <w:t>Cyclocolorenone</w:t>
      </w:r>
      <w:proofErr w:type="spellEnd"/>
      <w:r w:rsidRPr="00E0771A">
        <w:rPr>
          <w:rFonts w:ascii="Times New Roman" w:hAnsi="Times New Roman" w:cs="Times New Roman"/>
          <w:b/>
          <w:color w:val="000000" w:themeColor="text1"/>
          <w:sz w:val="24"/>
          <w:lang w:eastAsia="en-IN"/>
        </w:rPr>
        <w:t xml:space="preserve">: </w:t>
      </w:r>
      <w:r w:rsidRPr="00E0771A">
        <w:rPr>
          <w:rFonts w:ascii="Times New Roman" w:hAnsi="Times New Roman" w:cs="Times New Roman"/>
          <w:color w:val="000000" w:themeColor="text1"/>
          <w:sz w:val="24"/>
          <w:lang w:eastAsia="en-IN"/>
        </w:rPr>
        <w:t xml:space="preserve">The ADME/Tox properties, Drug-likeness, and medical chemistry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were checked using </w:t>
      </w:r>
      <w:proofErr w:type="spellStart"/>
      <w:r w:rsidRPr="00E0771A">
        <w:rPr>
          <w:rFonts w:ascii="Times New Roman" w:hAnsi="Times New Roman" w:cs="Times New Roman"/>
          <w:color w:val="000000" w:themeColor="text1"/>
          <w:sz w:val="24"/>
          <w:lang w:eastAsia="en-IN"/>
        </w:rPr>
        <w:t>SwissADME</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admeSAR</w:t>
      </w:r>
      <w:proofErr w:type="spellEnd"/>
      <w:r w:rsidRPr="00E0771A">
        <w:rPr>
          <w:rFonts w:ascii="Times New Roman" w:hAnsi="Times New Roman" w:cs="Times New Roman"/>
          <w:color w:val="000000" w:themeColor="text1"/>
          <w:sz w:val="24"/>
          <w:lang w:eastAsia="en-IN"/>
        </w:rPr>
        <w:t xml:space="preserve"> webservices; before proceeding for molecular docking and MD simulation.</w:t>
      </w:r>
      <w:r w:rsidRPr="00E0771A">
        <w:rPr>
          <w:rFonts w:ascii="Times New Roman" w:hAnsi="Times New Roman" w:cs="Times New Roman"/>
          <w:b/>
          <w:color w:val="000000" w:themeColor="text1"/>
          <w:sz w:val="24"/>
          <w:lang w:eastAsia="en-IN"/>
        </w:rPr>
        <w:t xml:space="preserve"> a. </w:t>
      </w:r>
      <w:r w:rsidRPr="00E0771A">
        <w:rPr>
          <w:rFonts w:ascii="Times New Roman" w:hAnsi="Times New Roman" w:cs="Times New Roman"/>
          <w:color w:val="000000" w:themeColor="text1"/>
          <w:sz w:val="24"/>
          <w:lang w:eastAsia="en-IN"/>
        </w:rPr>
        <w:t xml:space="preserve">The combined BOILED EGG model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Blue dot)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Red dot) demonstrates that both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can cross the Blood-brain barrier (Yellow area) while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is potential P-GP substrate, while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is a probable non-P-GP substrate. Similarly,</w:t>
      </w:r>
      <w:r w:rsidRPr="00E0771A">
        <w:rPr>
          <w:rFonts w:ascii="Times New Roman" w:hAnsi="Times New Roman" w:cs="Times New Roman"/>
          <w:b/>
          <w:color w:val="000000" w:themeColor="text1"/>
          <w:sz w:val="24"/>
          <w:lang w:eastAsia="en-IN"/>
        </w:rPr>
        <w:t xml:space="preserve"> b. &amp; c. </w:t>
      </w:r>
      <w:r w:rsidRPr="00E0771A">
        <w:rPr>
          <w:rFonts w:ascii="Times New Roman" w:hAnsi="Times New Roman" w:cs="Times New Roman"/>
          <w:color w:val="000000" w:themeColor="text1"/>
          <w:sz w:val="24"/>
          <w:lang w:eastAsia="en-IN"/>
        </w:rPr>
        <w:t>display</w:t>
      </w:r>
      <w:r w:rsidRPr="00E0771A">
        <w:rPr>
          <w:rFonts w:ascii="Times New Roman" w:hAnsi="Times New Roman" w:cs="Times New Roman"/>
          <w:b/>
          <w:color w:val="000000" w:themeColor="text1"/>
          <w:sz w:val="24"/>
          <w:lang w:eastAsia="en-IN"/>
        </w:rPr>
        <w:t xml:space="preserve"> </w:t>
      </w:r>
      <w:r w:rsidRPr="00E0771A">
        <w:rPr>
          <w:rFonts w:ascii="Times New Roman" w:hAnsi="Times New Roman" w:cs="Times New Roman"/>
          <w:color w:val="000000" w:themeColor="text1"/>
          <w:sz w:val="24"/>
          <w:lang w:eastAsia="en-IN"/>
        </w:rPr>
        <w:t xml:space="preserve">the Bio-availability radar plotting the drug-likeness properties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The LIPO (lipophilicity), SIZE (molecular weight), POLAR (polarity), INSOLU (insolubility), INSATU (Instauration), and FLEX (flexibility) properties of both compounds were found in the permissive zones for qualifying them to be administered as therapeutic drugs. It was also observed that both these compounds abide by all the Bioavailability radar parameters. Overall, our ADME/Tox properties qualify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s a possible BACE-1 inhibitor.</w:t>
      </w:r>
    </w:p>
    <w:p w14:paraId="3F392983"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0EFA5C3C"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35B134E0"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6A464F5D"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265F8265"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391A2DD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lastRenderedPageBreak/>
        <w:t xml:space="preserve">Table 1: </w:t>
      </w:r>
      <w:r w:rsidRPr="00E0771A">
        <w:rPr>
          <w:rFonts w:ascii="Times New Roman" w:hAnsi="Times New Roman" w:cs="Times New Roman"/>
          <w:color w:val="000000" w:themeColor="text1"/>
          <w:sz w:val="24"/>
          <w:lang w:eastAsia="en-IN"/>
        </w:rPr>
        <w:t xml:space="preserve">The molecular docking results showing the top docking score along with the MM/GBSA ΔG binding score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6.65)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56.37) respectively.</w:t>
      </w:r>
    </w:p>
    <w:p w14:paraId="3C5D6015" w14:textId="77777777" w:rsidR="007266B0" w:rsidRPr="00E0771A" w:rsidRDefault="007266B0">
      <w:pPr>
        <w:jc w:val="center"/>
        <w:rPr>
          <w:rFonts w:ascii="Times New Roman" w:hAnsi="Times New Roman" w:cs="Times New Roman"/>
          <w:color w:val="000000" w:themeColor="text1"/>
          <w:sz w:val="24"/>
          <w:lang w:eastAsia="en-IN"/>
        </w:rPr>
      </w:pPr>
    </w:p>
    <w:tbl>
      <w:tblPr>
        <w:tblStyle w:val="TableGrid"/>
        <w:tblW w:w="0" w:type="auto"/>
        <w:jc w:val="center"/>
        <w:tblInd w:w="0" w:type="dxa"/>
        <w:tblCellMar>
          <w:left w:w="108" w:type="dxa"/>
          <w:right w:w="108" w:type="dxa"/>
        </w:tblCellMar>
        <w:tblLook w:val="04A0" w:firstRow="1" w:lastRow="0" w:firstColumn="1" w:lastColumn="0" w:noHBand="0" w:noVBand="1"/>
      </w:tblPr>
      <w:tblGrid>
        <w:gridCol w:w="2689"/>
        <w:gridCol w:w="3321"/>
        <w:gridCol w:w="3006"/>
      </w:tblGrid>
      <w:tr w:rsidR="00E0771A" w:rsidRPr="00E0771A" w14:paraId="44C5FFC4" w14:textId="77777777">
        <w:trPr>
          <w:jc w:val="center"/>
        </w:trPr>
        <w:tc>
          <w:tcPr>
            <w:tcW w:w="2689" w:type="dxa"/>
          </w:tcPr>
          <w:p w14:paraId="653BCA56"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hytocompounds</w:t>
            </w:r>
          </w:p>
        </w:tc>
        <w:tc>
          <w:tcPr>
            <w:tcW w:w="3321" w:type="dxa"/>
          </w:tcPr>
          <w:p w14:paraId="41CE34BC"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Docking score(kcal/mol)</w:t>
            </w:r>
          </w:p>
        </w:tc>
        <w:tc>
          <w:tcPr>
            <w:tcW w:w="3006" w:type="dxa"/>
          </w:tcPr>
          <w:p w14:paraId="1EC9F4EE"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MMGBSA ΔG(kcal/mol)</w:t>
            </w:r>
          </w:p>
        </w:tc>
      </w:tr>
      <w:tr w:rsidR="00E0771A" w:rsidRPr="00E0771A" w14:paraId="668B0DEF" w14:textId="77777777">
        <w:trPr>
          <w:jc w:val="center"/>
        </w:trPr>
        <w:tc>
          <w:tcPr>
            <w:tcW w:w="2689" w:type="dxa"/>
          </w:tcPr>
          <w:p w14:paraId="7AF1C99B"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Indicol</w:t>
            </w:r>
            <w:proofErr w:type="spellEnd"/>
          </w:p>
        </w:tc>
        <w:tc>
          <w:tcPr>
            <w:tcW w:w="3321" w:type="dxa"/>
            <w:vAlign w:val="center"/>
          </w:tcPr>
          <w:p w14:paraId="28D0437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65</w:t>
            </w:r>
          </w:p>
        </w:tc>
        <w:tc>
          <w:tcPr>
            <w:tcW w:w="3006" w:type="dxa"/>
            <w:vAlign w:val="center"/>
          </w:tcPr>
          <w:p w14:paraId="58B9AF6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7.11</w:t>
            </w:r>
          </w:p>
        </w:tc>
      </w:tr>
      <w:tr w:rsidR="00E0771A" w:rsidRPr="00E0771A" w14:paraId="3A1E743A" w14:textId="77777777">
        <w:trPr>
          <w:jc w:val="center"/>
        </w:trPr>
        <w:tc>
          <w:tcPr>
            <w:tcW w:w="2689" w:type="dxa"/>
            <w:vAlign w:val="center"/>
          </w:tcPr>
          <w:p w14:paraId="7FA26BE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amma-</w:t>
            </w:r>
            <w:proofErr w:type="spellStart"/>
            <w:r w:rsidRPr="00E0771A">
              <w:rPr>
                <w:rFonts w:ascii="Times New Roman" w:hAnsi="Times New Roman" w:cs="Times New Roman"/>
                <w:color w:val="000000" w:themeColor="text1"/>
                <w:sz w:val="24"/>
                <w:lang w:eastAsia="en-IN"/>
              </w:rPr>
              <w:t>Eudesmol</w:t>
            </w:r>
            <w:proofErr w:type="spellEnd"/>
          </w:p>
        </w:tc>
        <w:tc>
          <w:tcPr>
            <w:tcW w:w="3321" w:type="dxa"/>
            <w:vAlign w:val="center"/>
          </w:tcPr>
          <w:p w14:paraId="1512743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2</w:t>
            </w:r>
          </w:p>
        </w:tc>
        <w:tc>
          <w:tcPr>
            <w:tcW w:w="3006" w:type="dxa"/>
            <w:vAlign w:val="center"/>
          </w:tcPr>
          <w:p w14:paraId="0000CF5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27</w:t>
            </w:r>
          </w:p>
        </w:tc>
      </w:tr>
      <w:tr w:rsidR="00E0771A" w:rsidRPr="00E0771A" w14:paraId="015C39C7" w14:textId="77777777">
        <w:trPr>
          <w:jc w:val="center"/>
        </w:trPr>
        <w:tc>
          <w:tcPr>
            <w:tcW w:w="2689" w:type="dxa"/>
            <w:vAlign w:val="center"/>
          </w:tcPr>
          <w:p w14:paraId="3D5D9D1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uaiol</w:t>
            </w:r>
          </w:p>
        </w:tc>
        <w:tc>
          <w:tcPr>
            <w:tcW w:w="3321" w:type="dxa"/>
            <w:vAlign w:val="center"/>
          </w:tcPr>
          <w:p w14:paraId="4B5FDEE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85</w:t>
            </w:r>
          </w:p>
        </w:tc>
        <w:tc>
          <w:tcPr>
            <w:tcW w:w="3006" w:type="dxa"/>
            <w:vAlign w:val="center"/>
          </w:tcPr>
          <w:p w14:paraId="37F65D0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2.68</w:t>
            </w:r>
          </w:p>
        </w:tc>
      </w:tr>
      <w:tr w:rsidR="00E0771A" w:rsidRPr="00E0771A" w14:paraId="41289274" w14:textId="77777777">
        <w:trPr>
          <w:jc w:val="center"/>
        </w:trPr>
        <w:tc>
          <w:tcPr>
            <w:tcW w:w="2689" w:type="dxa"/>
            <w:vAlign w:val="center"/>
          </w:tcPr>
          <w:p w14:paraId="4A214569"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Spathulenol</w:t>
            </w:r>
            <w:proofErr w:type="spellEnd"/>
          </w:p>
        </w:tc>
        <w:tc>
          <w:tcPr>
            <w:tcW w:w="3321" w:type="dxa"/>
            <w:vAlign w:val="center"/>
          </w:tcPr>
          <w:p w14:paraId="797096D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71</w:t>
            </w:r>
          </w:p>
        </w:tc>
        <w:tc>
          <w:tcPr>
            <w:tcW w:w="3006" w:type="dxa"/>
            <w:vAlign w:val="center"/>
          </w:tcPr>
          <w:p w14:paraId="6F58EA7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34</w:t>
            </w:r>
          </w:p>
        </w:tc>
      </w:tr>
      <w:tr w:rsidR="00E0771A" w:rsidRPr="00E0771A" w14:paraId="0A69029D" w14:textId="77777777">
        <w:trPr>
          <w:jc w:val="center"/>
        </w:trPr>
        <w:tc>
          <w:tcPr>
            <w:tcW w:w="2689" w:type="dxa"/>
            <w:vAlign w:val="center"/>
          </w:tcPr>
          <w:p w14:paraId="4C874C4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Resorcinol</w:t>
            </w:r>
          </w:p>
        </w:tc>
        <w:tc>
          <w:tcPr>
            <w:tcW w:w="3321" w:type="dxa"/>
            <w:vAlign w:val="center"/>
          </w:tcPr>
          <w:p w14:paraId="7D85F4F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52</w:t>
            </w:r>
          </w:p>
        </w:tc>
        <w:tc>
          <w:tcPr>
            <w:tcW w:w="3006" w:type="dxa"/>
            <w:vAlign w:val="center"/>
          </w:tcPr>
          <w:p w14:paraId="17148CC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5.75</w:t>
            </w:r>
          </w:p>
        </w:tc>
      </w:tr>
      <w:tr w:rsidR="00E0771A" w:rsidRPr="00E0771A" w14:paraId="37E9D4C7" w14:textId="77777777">
        <w:trPr>
          <w:jc w:val="center"/>
        </w:trPr>
        <w:tc>
          <w:tcPr>
            <w:tcW w:w="2689" w:type="dxa"/>
            <w:vAlign w:val="center"/>
          </w:tcPr>
          <w:p w14:paraId="7995F87B"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Viridiflorol</w:t>
            </w:r>
            <w:proofErr w:type="spellEnd"/>
          </w:p>
        </w:tc>
        <w:tc>
          <w:tcPr>
            <w:tcW w:w="3321" w:type="dxa"/>
            <w:vAlign w:val="center"/>
          </w:tcPr>
          <w:p w14:paraId="096A706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47</w:t>
            </w:r>
          </w:p>
        </w:tc>
        <w:tc>
          <w:tcPr>
            <w:tcW w:w="3006" w:type="dxa"/>
            <w:vAlign w:val="center"/>
          </w:tcPr>
          <w:p w14:paraId="53672B0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10</w:t>
            </w:r>
          </w:p>
        </w:tc>
      </w:tr>
      <w:tr w:rsidR="00E0771A" w:rsidRPr="00E0771A" w14:paraId="28D6B8FC" w14:textId="77777777">
        <w:trPr>
          <w:jc w:val="center"/>
        </w:trPr>
        <w:tc>
          <w:tcPr>
            <w:tcW w:w="2689" w:type="dxa"/>
            <w:vAlign w:val="center"/>
          </w:tcPr>
          <w:p w14:paraId="2094A31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tau-</w:t>
            </w:r>
            <w:proofErr w:type="spellStart"/>
            <w:r w:rsidRPr="00E0771A">
              <w:rPr>
                <w:rFonts w:ascii="Times New Roman" w:hAnsi="Times New Roman" w:cs="Times New Roman"/>
                <w:color w:val="000000" w:themeColor="text1"/>
                <w:sz w:val="24"/>
                <w:lang w:eastAsia="en-IN"/>
              </w:rPr>
              <w:t>Cadinol</w:t>
            </w:r>
            <w:proofErr w:type="spellEnd"/>
          </w:p>
        </w:tc>
        <w:tc>
          <w:tcPr>
            <w:tcW w:w="3321" w:type="dxa"/>
            <w:vAlign w:val="center"/>
          </w:tcPr>
          <w:p w14:paraId="0141B08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46</w:t>
            </w:r>
          </w:p>
        </w:tc>
        <w:tc>
          <w:tcPr>
            <w:tcW w:w="3006" w:type="dxa"/>
            <w:vAlign w:val="center"/>
          </w:tcPr>
          <w:p w14:paraId="501DF89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5.29</w:t>
            </w:r>
          </w:p>
        </w:tc>
      </w:tr>
      <w:tr w:rsidR="00E0771A" w:rsidRPr="00E0771A" w14:paraId="5F718499" w14:textId="77777777">
        <w:trPr>
          <w:jc w:val="center"/>
        </w:trPr>
        <w:tc>
          <w:tcPr>
            <w:tcW w:w="2689" w:type="dxa"/>
            <w:vAlign w:val="center"/>
          </w:tcPr>
          <w:p w14:paraId="508371B7"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Pogostol</w:t>
            </w:r>
            <w:proofErr w:type="spellEnd"/>
          </w:p>
        </w:tc>
        <w:tc>
          <w:tcPr>
            <w:tcW w:w="3321" w:type="dxa"/>
            <w:vAlign w:val="center"/>
          </w:tcPr>
          <w:p w14:paraId="5DAE4EF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42</w:t>
            </w:r>
          </w:p>
        </w:tc>
        <w:tc>
          <w:tcPr>
            <w:tcW w:w="3006" w:type="dxa"/>
            <w:vAlign w:val="center"/>
          </w:tcPr>
          <w:p w14:paraId="031889F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0.29</w:t>
            </w:r>
          </w:p>
        </w:tc>
      </w:tr>
      <w:tr w:rsidR="00E0771A" w:rsidRPr="00E0771A" w14:paraId="72E33EBA" w14:textId="77777777">
        <w:trPr>
          <w:jc w:val="center"/>
        </w:trPr>
        <w:tc>
          <w:tcPr>
            <w:tcW w:w="2689" w:type="dxa"/>
            <w:vAlign w:val="center"/>
          </w:tcPr>
          <w:p w14:paraId="20F8C072"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Cyclocolorenone</w:t>
            </w:r>
            <w:proofErr w:type="spellEnd"/>
          </w:p>
        </w:tc>
        <w:tc>
          <w:tcPr>
            <w:tcW w:w="3321" w:type="dxa"/>
            <w:vAlign w:val="center"/>
          </w:tcPr>
          <w:p w14:paraId="01FB9E4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21</w:t>
            </w:r>
          </w:p>
        </w:tc>
        <w:tc>
          <w:tcPr>
            <w:tcW w:w="3006" w:type="dxa"/>
            <w:vAlign w:val="center"/>
          </w:tcPr>
          <w:p w14:paraId="2CF29FA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6.37</w:t>
            </w:r>
          </w:p>
        </w:tc>
      </w:tr>
    </w:tbl>
    <w:p w14:paraId="12EA68D9" w14:textId="77777777" w:rsidR="007266B0" w:rsidRPr="00E0771A" w:rsidRDefault="007266B0">
      <w:pPr>
        <w:jc w:val="center"/>
        <w:rPr>
          <w:rFonts w:ascii="Times New Roman" w:hAnsi="Times New Roman" w:cs="Times New Roman"/>
          <w:b/>
          <w:bCs/>
          <w:color w:val="000000" w:themeColor="text1"/>
          <w:sz w:val="24"/>
          <w:lang w:eastAsia="en-IN"/>
        </w:rPr>
      </w:pPr>
    </w:p>
    <w:p w14:paraId="45C5094D" w14:textId="77777777" w:rsidR="007266B0" w:rsidRPr="00E0771A" w:rsidRDefault="00DB6425">
      <w:pP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Table 2:</w:t>
      </w:r>
      <w:r w:rsidRPr="00E0771A">
        <w:rPr>
          <w:rFonts w:ascii="Times New Roman" w:hAnsi="Times New Roman" w:cs="Times New Roman"/>
          <w:color w:val="000000" w:themeColor="text1"/>
          <w:sz w:val="24"/>
          <w:lang w:eastAsia="en-IN"/>
        </w:rPr>
        <w:t xml:space="preserve"> (Left) Various ADME and (Right) Drug-likeness properties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 xml:space="preserve">. </w:t>
      </w:r>
    </w:p>
    <w:p w14:paraId="330298DA" w14:textId="77777777" w:rsidR="007266B0" w:rsidRPr="00E0771A" w:rsidRDefault="007266B0">
      <w:pPr>
        <w:jc w:val="center"/>
        <w:rPr>
          <w:rFonts w:ascii="Times New Roman" w:hAnsi="Times New Roman" w:cs="Times New Roman"/>
          <w:color w:val="000000" w:themeColor="text1"/>
          <w:sz w:val="24"/>
          <w:lang w:eastAsia="en-IN"/>
        </w:rPr>
      </w:pPr>
    </w:p>
    <w:tbl>
      <w:tblPr>
        <w:tblStyle w:val="TableGrid"/>
        <w:tblW w:w="9016" w:type="dxa"/>
        <w:jc w:val="center"/>
        <w:tblInd w:w="0" w:type="dxa"/>
        <w:tblCellMar>
          <w:left w:w="108" w:type="dxa"/>
          <w:right w:w="108" w:type="dxa"/>
        </w:tblCellMar>
        <w:tblLook w:val="04A0" w:firstRow="1" w:lastRow="0" w:firstColumn="1" w:lastColumn="0" w:noHBand="0" w:noVBand="1"/>
      </w:tblPr>
      <w:tblGrid>
        <w:gridCol w:w="4248"/>
        <w:gridCol w:w="2035"/>
        <w:gridCol w:w="2733"/>
      </w:tblGrid>
      <w:tr w:rsidR="00E0771A" w:rsidRPr="00E0771A" w14:paraId="55989EEA" w14:textId="77777777">
        <w:trPr>
          <w:jc w:val="center"/>
        </w:trPr>
        <w:tc>
          <w:tcPr>
            <w:tcW w:w="4248" w:type="dxa"/>
          </w:tcPr>
          <w:p w14:paraId="05AEC0C9"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roperty</w:t>
            </w:r>
          </w:p>
        </w:tc>
        <w:tc>
          <w:tcPr>
            <w:tcW w:w="2035" w:type="dxa"/>
          </w:tcPr>
          <w:p w14:paraId="1C268D7A" w14:textId="77777777" w:rsidR="007266B0" w:rsidRPr="00E0771A" w:rsidRDefault="00DB6425">
            <w:pPr>
              <w:jc w:val="center"/>
              <w:rPr>
                <w:rFonts w:ascii="Times New Roman" w:hAnsi="Times New Roman" w:cs="Times New Roman"/>
                <w:b/>
                <w:bCs/>
                <w:color w:val="000000" w:themeColor="text1"/>
                <w:sz w:val="24"/>
                <w:lang w:eastAsia="en-IN"/>
              </w:rPr>
            </w:pPr>
            <w:proofErr w:type="spellStart"/>
            <w:r w:rsidRPr="00E0771A">
              <w:rPr>
                <w:rFonts w:ascii="Times New Roman" w:hAnsi="Times New Roman" w:cs="Times New Roman"/>
                <w:b/>
                <w:bCs/>
                <w:color w:val="000000" w:themeColor="text1"/>
                <w:sz w:val="24"/>
                <w:lang w:eastAsia="en-IN"/>
              </w:rPr>
              <w:t>Indicol</w:t>
            </w:r>
            <w:proofErr w:type="spellEnd"/>
          </w:p>
        </w:tc>
        <w:tc>
          <w:tcPr>
            <w:tcW w:w="2733" w:type="dxa"/>
          </w:tcPr>
          <w:p w14:paraId="0E0E4C7A" w14:textId="77777777" w:rsidR="007266B0" w:rsidRPr="00E0771A" w:rsidRDefault="00DB6425">
            <w:pPr>
              <w:jc w:val="center"/>
              <w:rPr>
                <w:rFonts w:ascii="Times New Roman" w:hAnsi="Times New Roman" w:cs="Times New Roman"/>
                <w:b/>
                <w:bCs/>
                <w:color w:val="000000" w:themeColor="text1"/>
                <w:sz w:val="24"/>
                <w:lang w:eastAsia="en-IN"/>
              </w:rPr>
            </w:pPr>
            <w:proofErr w:type="spellStart"/>
            <w:r w:rsidRPr="00E0771A">
              <w:rPr>
                <w:rFonts w:ascii="Times New Roman" w:hAnsi="Times New Roman" w:cs="Times New Roman"/>
                <w:b/>
                <w:bCs/>
                <w:color w:val="000000" w:themeColor="text1"/>
                <w:sz w:val="24"/>
                <w:lang w:eastAsia="en-IN"/>
              </w:rPr>
              <w:t>Cyclocolorenone</w:t>
            </w:r>
            <w:proofErr w:type="spellEnd"/>
          </w:p>
        </w:tc>
      </w:tr>
      <w:tr w:rsidR="00E0771A" w:rsidRPr="00E0771A" w14:paraId="5C2B3C4C" w14:textId="77777777">
        <w:trPr>
          <w:jc w:val="center"/>
        </w:trPr>
        <w:tc>
          <w:tcPr>
            <w:tcW w:w="4248" w:type="dxa"/>
            <w:vAlign w:val="center"/>
          </w:tcPr>
          <w:p w14:paraId="5B15527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ioavailability score</w:t>
            </w:r>
          </w:p>
        </w:tc>
        <w:tc>
          <w:tcPr>
            <w:tcW w:w="2035" w:type="dxa"/>
            <w:vAlign w:val="center"/>
          </w:tcPr>
          <w:p w14:paraId="5C0AA3A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55</w:t>
            </w:r>
          </w:p>
        </w:tc>
        <w:tc>
          <w:tcPr>
            <w:tcW w:w="2733" w:type="dxa"/>
            <w:vAlign w:val="center"/>
          </w:tcPr>
          <w:p w14:paraId="1F3555D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55</w:t>
            </w:r>
          </w:p>
        </w:tc>
      </w:tr>
      <w:tr w:rsidR="00E0771A" w:rsidRPr="00E0771A" w14:paraId="077BB986" w14:textId="77777777">
        <w:trPr>
          <w:jc w:val="center"/>
        </w:trPr>
        <w:tc>
          <w:tcPr>
            <w:tcW w:w="4248" w:type="dxa"/>
            <w:vAlign w:val="center"/>
          </w:tcPr>
          <w:p w14:paraId="01B520F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ility class [ESOL]</w:t>
            </w:r>
          </w:p>
        </w:tc>
        <w:tc>
          <w:tcPr>
            <w:tcW w:w="2035" w:type="dxa"/>
            <w:vAlign w:val="center"/>
          </w:tcPr>
          <w:p w14:paraId="1CBEE9D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c>
          <w:tcPr>
            <w:tcW w:w="2733" w:type="dxa"/>
            <w:vAlign w:val="center"/>
          </w:tcPr>
          <w:p w14:paraId="631DC0D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r>
      <w:tr w:rsidR="00E0771A" w:rsidRPr="00E0771A" w14:paraId="0450D0FB" w14:textId="77777777">
        <w:trPr>
          <w:jc w:val="center"/>
        </w:trPr>
        <w:tc>
          <w:tcPr>
            <w:tcW w:w="4248" w:type="dxa"/>
            <w:vAlign w:val="center"/>
          </w:tcPr>
          <w:p w14:paraId="3088ECB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ility class [</w:t>
            </w:r>
            <w:proofErr w:type="spellStart"/>
            <w:r w:rsidRPr="00E0771A">
              <w:rPr>
                <w:rFonts w:ascii="Times New Roman" w:hAnsi="Times New Roman" w:cs="Times New Roman"/>
                <w:color w:val="000000" w:themeColor="text1"/>
                <w:sz w:val="24"/>
                <w:lang w:eastAsia="en-IN"/>
              </w:rPr>
              <w:t>Silicos</w:t>
            </w:r>
            <w:proofErr w:type="spellEnd"/>
            <w:r w:rsidRPr="00E0771A">
              <w:rPr>
                <w:rFonts w:ascii="Times New Roman" w:hAnsi="Times New Roman" w:cs="Times New Roman"/>
                <w:color w:val="000000" w:themeColor="text1"/>
                <w:sz w:val="24"/>
                <w:lang w:eastAsia="en-IN"/>
              </w:rPr>
              <w:t>-IT]</w:t>
            </w:r>
          </w:p>
        </w:tc>
        <w:tc>
          <w:tcPr>
            <w:tcW w:w="2035" w:type="dxa"/>
            <w:vAlign w:val="center"/>
          </w:tcPr>
          <w:p w14:paraId="0FEF358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c>
          <w:tcPr>
            <w:tcW w:w="2733" w:type="dxa"/>
            <w:vAlign w:val="center"/>
          </w:tcPr>
          <w:p w14:paraId="66E5433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r>
      <w:tr w:rsidR="00E0771A" w:rsidRPr="00E0771A" w14:paraId="60E35B87" w14:textId="77777777">
        <w:trPr>
          <w:jc w:val="center"/>
        </w:trPr>
        <w:tc>
          <w:tcPr>
            <w:tcW w:w="4248" w:type="dxa"/>
            <w:vAlign w:val="center"/>
          </w:tcPr>
          <w:p w14:paraId="2B6DD68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lood Blood-brain barrier permeation</w:t>
            </w:r>
          </w:p>
        </w:tc>
        <w:tc>
          <w:tcPr>
            <w:tcW w:w="2035" w:type="dxa"/>
            <w:vAlign w:val="center"/>
          </w:tcPr>
          <w:p w14:paraId="2FCC768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c>
          <w:tcPr>
            <w:tcW w:w="2733" w:type="dxa"/>
            <w:vAlign w:val="center"/>
          </w:tcPr>
          <w:p w14:paraId="51EBDF5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r>
      <w:tr w:rsidR="00E0771A" w:rsidRPr="00E0771A" w14:paraId="228391A7" w14:textId="77777777">
        <w:trPr>
          <w:jc w:val="center"/>
        </w:trPr>
        <w:tc>
          <w:tcPr>
            <w:tcW w:w="4248" w:type="dxa"/>
            <w:vAlign w:val="center"/>
          </w:tcPr>
          <w:p w14:paraId="0D3B24D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astrointestinal absorption</w:t>
            </w:r>
          </w:p>
        </w:tc>
        <w:tc>
          <w:tcPr>
            <w:tcW w:w="2035" w:type="dxa"/>
            <w:vAlign w:val="center"/>
          </w:tcPr>
          <w:p w14:paraId="3101C51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High</w:t>
            </w:r>
          </w:p>
        </w:tc>
        <w:tc>
          <w:tcPr>
            <w:tcW w:w="2733" w:type="dxa"/>
            <w:vAlign w:val="center"/>
          </w:tcPr>
          <w:p w14:paraId="2BF2F3E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High</w:t>
            </w:r>
          </w:p>
        </w:tc>
      </w:tr>
      <w:tr w:rsidR="00E0771A" w:rsidRPr="00E0771A" w14:paraId="22A8A519" w14:textId="77777777">
        <w:trPr>
          <w:jc w:val="center"/>
        </w:trPr>
        <w:tc>
          <w:tcPr>
            <w:tcW w:w="4248" w:type="dxa"/>
            <w:vAlign w:val="center"/>
          </w:tcPr>
          <w:p w14:paraId="2C77780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Log </w:t>
            </w:r>
            <w:proofErr w:type="spellStart"/>
            <w:r w:rsidRPr="00E0771A">
              <w:rPr>
                <w:rFonts w:ascii="Times New Roman" w:hAnsi="Times New Roman" w:cs="Times New Roman"/>
                <w:color w:val="000000" w:themeColor="text1"/>
                <w:sz w:val="24"/>
                <w:lang w:eastAsia="en-IN"/>
              </w:rPr>
              <w:t>Kp</w:t>
            </w:r>
            <w:proofErr w:type="spellEnd"/>
            <w:r w:rsidRPr="00E0771A">
              <w:rPr>
                <w:rFonts w:ascii="Times New Roman" w:hAnsi="Times New Roman" w:cs="Times New Roman"/>
                <w:color w:val="000000" w:themeColor="text1"/>
                <w:sz w:val="24"/>
                <w:lang w:eastAsia="en-IN"/>
              </w:rPr>
              <w:t> (Skin permeation, cm/s)</w:t>
            </w:r>
          </w:p>
        </w:tc>
        <w:tc>
          <w:tcPr>
            <w:tcW w:w="2035" w:type="dxa"/>
            <w:vAlign w:val="center"/>
          </w:tcPr>
          <w:p w14:paraId="7E438B0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69</w:t>
            </w:r>
          </w:p>
        </w:tc>
        <w:tc>
          <w:tcPr>
            <w:tcW w:w="2733" w:type="dxa"/>
            <w:vAlign w:val="center"/>
          </w:tcPr>
          <w:p w14:paraId="0038EB5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7</w:t>
            </w:r>
          </w:p>
        </w:tc>
      </w:tr>
      <w:tr w:rsidR="00E0771A" w:rsidRPr="00E0771A" w14:paraId="12E823E3" w14:textId="77777777">
        <w:trPr>
          <w:jc w:val="center"/>
        </w:trPr>
        <w:tc>
          <w:tcPr>
            <w:tcW w:w="4248" w:type="dxa"/>
            <w:vAlign w:val="center"/>
          </w:tcPr>
          <w:p w14:paraId="3AD270A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PAINS structural alerts</w:t>
            </w:r>
          </w:p>
        </w:tc>
        <w:tc>
          <w:tcPr>
            <w:tcW w:w="2035" w:type="dxa"/>
            <w:vAlign w:val="center"/>
          </w:tcPr>
          <w:p w14:paraId="36394E6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c>
          <w:tcPr>
            <w:tcW w:w="2733" w:type="dxa"/>
            <w:vAlign w:val="center"/>
          </w:tcPr>
          <w:p w14:paraId="4F80953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r>
      <w:tr w:rsidR="00E0771A" w:rsidRPr="00E0771A" w14:paraId="67B5AC34" w14:textId="77777777">
        <w:trPr>
          <w:jc w:val="center"/>
        </w:trPr>
        <w:tc>
          <w:tcPr>
            <w:tcW w:w="4248" w:type="dxa"/>
            <w:vAlign w:val="center"/>
          </w:tcPr>
          <w:p w14:paraId="6EB57FF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Brenk structural alerts</w:t>
            </w:r>
          </w:p>
        </w:tc>
        <w:tc>
          <w:tcPr>
            <w:tcW w:w="2035" w:type="dxa"/>
            <w:vAlign w:val="center"/>
          </w:tcPr>
          <w:p w14:paraId="43FA67D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c>
          <w:tcPr>
            <w:tcW w:w="2733" w:type="dxa"/>
            <w:vAlign w:val="center"/>
          </w:tcPr>
          <w:p w14:paraId="786F7A5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r>
      <w:tr w:rsidR="00E0771A" w:rsidRPr="00E0771A" w14:paraId="54DB3EA0" w14:textId="77777777">
        <w:trPr>
          <w:jc w:val="center"/>
        </w:trPr>
        <w:tc>
          <w:tcPr>
            <w:tcW w:w="4248" w:type="dxa"/>
            <w:vAlign w:val="center"/>
          </w:tcPr>
          <w:p w14:paraId="3F9C3B1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1A2 inhibitor</w:t>
            </w:r>
          </w:p>
        </w:tc>
        <w:tc>
          <w:tcPr>
            <w:tcW w:w="2035" w:type="dxa"/>
            <w:vAlign w:val="center"/>
          </w:tcPr>
          <w:p w14:paraId="67944A1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3EEAE83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45EC166B" w14:textId="77777777">
        <w:trPr>
          <w:jc w:val="center"/>
        </w:trPr>
        <w:tc>
          <w:tcPr>
            <w:tcW w:w="4248" w:type="dxa"/>
            <w:vAlign w:val="center"/>
          </w:tcPr>
          <w:p w14:paraId="79FE664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2C19 inhibitor</w:t>
            </w:r>
          </w:p>
        </w:tc>
        <w:tc>
          <w:tcPr>
            <w:tcW w:w="2035" w:type="dxa"/>
            <w:vAlign w:val="center"/>
          </w:tcPr>
          <w:p w14:paraId="2FA5953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7E59610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r>
      <w:tr w:rsidR="00E0771A" w:rsidRPr="00E0771A" w14:paraId="1180B547" w14:textId="77777777">
        <w:trPr>
          <w:jc w:val="center"/>
        </w:trPr>
        <w:tc>
          <w:tcPr>
            <w:tcW w:w="4248" w:type="dxa"/>
            <w:vAlign w:val="center"/>
          </w:tcPr>
          <w:p w14:paraId="0D24EEC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2C9 inhibitor</w:t>
            </w:r>
          </w:p>
        </w:tc>
        <w:tc>
          <w:tcPr>
            <w:tcW w:w="2035" w:type="dxa"/>
            <w:vAlign w:val="center"/>
          </w:tcPr>
          <w:p w14:paraId="5CE9DF7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132F1D3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6FD1C3E0" w14:textId="77777777">
        <w:trPr>
          <w:jc w:val="center"/>
        </w:trPr>
        <w:tc>
          <w:tcPr>
            <w:tcW w:w="4248" w:type="dxa"/>
            <w:vAlign w:val="center"/>
          </w:tcPr>
          <w:p w14:paraId="11B726A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2D6 inhibitor</w:t>
            </w:r>
          </w:p>
        </w:tc>
        <w:tc>
          <w:tcPr>
            <w:tcW w:w="2035" w:type="dxa"/>
            <w:vAlign w:val="center"/>
          </w:tcPr>
          <w:p w14:paraId="3A52C7E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14CBF70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37FA9131" w14:textId="77777777">
        <w:trPr>
          <w:jc w:val="center"/>
        </w:trPr>
        <w:tc>
          <w:tcPr>
            <w:tcW w:w="4248" w:type="dxa"/>
            <w:vAlign w:val="center"/>
          </w:tcPr>
          <w:p w14:paraId="5D5468E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3A4 inhibitor</w:t>
            </w:r>
          </w:p>
        </w:tc>
        <w:tc>
          <w:tcPr>
            <w:tcW w:w="2035" w:type="dxa"/>
            <w:vAlign w:val="center"/>
          </w:tcPr>
          <w:p w14:paraId="0A48470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11D8748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3375E165" w14:textId="77777777">
        <w:trPr>
          <w:jc w:val="center"/>
        </w:trPr>
        <w:tc>
          <w:tcPr>
            <w:tcW w:w="4248" w:type="dxa"/>
            <w:vAlign w:val="center"/>
          </w:tcPr>
          <w:p w14:paraId="22A0E93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glycoprotein substrate</w:t>
            </w:r>
          </w:p>
        </w:tc>
        <w:tc>
          <w:tcPr>
            <w:tcW w:w="2035" w:type="dxa"/>
            <w:vAlign w:val="center"/>
          </w:tcPr>
          <w:p w14:paraId="121F590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c>
          <w:tcPr>
            <w:tcW w:w="2733" w:type="dxa"/>
            <w:vAlign w:val="center"/>
          </w:tcPr>
          <w:p w14:paraId="57A6C23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43794B04" w14:textId="77777777">
        <w:trPr>
          <w:jc w:val="center"/>
        </w:trPr>
        <w:tc>
          <w:tcPr>
            <w:tcW w:w="4248" w:type="dxa"/>
            <w:vAlign w:val="center"/>
          </w:tcPr>
          <w:p w14:paraId="4C54AD9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Lipinski’s rule of 5 violations</w:t>
            </w:r>
          </w:p>
        </w:tc>
        <w:tc>
          <w:tcPr>
            <w:tcW w:w="2035" w:type="dxa"/>
            <w:vAlign w:val="center"/>
          </w:tcPr>
          <w:p w14:paraId="67955CA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c>
          <w:tcPr>
            <w:tcW w:w="2733" w:type="dxa"/>
            <w:vAlign w:val="center"/>
          </w:tcPr>
          <w:p w14:paraId="680FDC0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r>
      <w:tr w:rsidR="00E0771A" w:rsidRPr="00E0771A" w14:paraId="2F67F6F1" w14:textId="77777777">
        <w:trPr>
          <w:jc w:val="center"/>
        </w:trPr>
        <w:tc>
          <w:tcPr>
            <w:tcW w:w="4248" w:type="dxa"/>
            <w:vAlign w:val="center"/>
          </w:tcPr>
          <w:p w14:paraId="1F3FBB1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Lipinski’s rule of 5</w:t>
            </w:r>
          </w:p>
        </w:tc>
        <w:tc>
          <w:tcPr>
            <w:tcW w:w="2035" w:type="dxa"/>
            <w:vAlign w:val="center"/>
          </w:tcPr>
          <w:p w14:paraId="6AF809C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c>
          <w:tcPr>
            <w:tcW w:w="2733" w:type="dxa"/>
            <w:vAlign w:val="center"/>
          </w:tcPr>
          <w:p w14:paraId="489C4DF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r>
      <w:tr w:rsidR="00E0771A" w:rsidRPr="00E0771A" w14:paraId="161AA94D" w14:textId="77777777">
        <w:trPr>
          <w:jc w:val="center"/>
        </w:trPr>
        <w:tc>
          <w:tcPr>
            <w:tcW w:w="4248" w:type="dxa"/>
            <w:vAlign w:val="center"/>
          </w:tcPr>
          <w:p w14:paraId="427938D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lastRenderedPageBreak/>
              <w:t>Number of Ghose rule violations</w:t>
            </w:r>
          </w:p>
        </w:tc>
        <w:tc>
          <w:tcPr>
            <w:tcW w:w="2035" w:type="dxa"/>
            <w:vAlign w:val="center"/>
          </w:tcPr>
          <w:p w14:paraId="3F86804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c>
          <w:tcPr>
            <w:tcW w:w="2733" w:type="dxa"/>
            <w:vAlign w:val="center"/>
          </w:tcPr>
          <w:p w14:paraId="25F3D40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r>
      <w:tr w:rsidR="00E0771A" w:rsidRPr="00E0771A" w14:paraId="3EE9AEE8" w14:textId="77777777">
        <w:trPr>
          <w:jc w:val="center"/>
        </w:trPr>
        <w:tc>
          <w:tcPr>
            <w:tcW w:w="4248" w:type="dxa"/>
            <w:vAlign w:val="center"/>
          </w:tcPr>
          <w:p w14:paraId="17DDB9C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hose rule</w:t>
            </w:r>
          </w:p>
        </w:tc>
        <w:tc>
          <w:tcPr>
            <w:tcW w:w="2035" w:type="dxa"/>
            <w:vAlign w:val="center"/>
          </w:tcPr>
          <w:p w14:paraId="302BDF3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c>
          <w:tcPr>
            <w:tcW w:w="2733" w:type="dxa"/>
            <w:vAlign w:val="center"/>
          </w:tcPr>
          <w:p w14:paraId="1E1FA42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r>
      <w:tr w:rsidR="00E0771A" w:rsidRPr="00E0771A" w14:paraId="08CB10EE" w14:textId="77777777">
        <w:trPr>
          <w:jc w:val="center"/>
        </w:trPr>
        <w:tc>
          <w:tcPr>
            <w:tcW w:w="4248" w:type="dxa"/>
            <w:vAlign w:val="center"/>
          </w:tcPr>
          <w:p w14:paraId="25E7D75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Veber rule</w:t>
            </w:r>
          </w:p>
        </w:tc>
        <w:tc>
          <w:tcPr>
            <w:tcW w:w="2035" w:type="dxa"/>
            <w:vAlign w:val="center"/>
          </w:tcPr>
          <w:p w14:paraId="4A3D155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c>
          <w:tcPr>
            <w:tcW w:w="2733" w:type="dxa"/>
            <w:vAlign w:val="center"/>
          </w:tcPr>
          <w:p w14:paraId="2469C58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r>
      <w:tr w:rsidR="00E0771A" w:rsidRPr="00E0771A" w14:paraId="228F1084" w14:textId="77777777">
        <w:trPr>
          <w:jc w:val="center"/>
        </w:trPr>
        <w:tc>
          <w:tcPr>
            <w:tcW w:w="4248" w:type="dxa"/>
            <w:vAlign w:val="center"/>
          </w:tcPr>
          <w:p w14:paraId="715521D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Egan rule</w:t>
            </w:r>
          </w:p>
        </w:tc>
        <w:tc>
          <w:tcPr>
            <w:tcW w:w="2035" w:type="dxa"/>
            <w:vAlign w:val="center"/>
          </w:tcPr>
          <w:p w14:paraId="6A0156A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c>
          <w:tcPr>
            <w:tcW w:w="2733" w:type="dxa"/>
            <w:vAlign w:val="center"/>
          </w:tcPr>
          <w:p w14:paraId="506735F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r>
      <w:tr w:rsidR="00E0771A" w:rsidRPr="00E0771A" w14:paraId="6AA48474" w14:textId="77777777">
        <w:trPr>
          <w:jc w:val="center"/>
        </w:trPr>
        <w:tc>
          <w:tcPr>
            <w:tcW w:w="4248" w:type="dxa"/>
            <w:vAlign w:val="center"/>
          </w:tcPr>
          <w:p w14:paraId="6579571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SK 4/400 rule</w:t>
            </w:r>
          </w:p>
        </w:tc>
        <w:tc>
          <w:tcPr>
            <w:tcW w:w="2035" w:type="dxa"/>
            <w:vAlign w:val="center"/>
          </w:tcPr>
          <w:p w14:paraId="7B0FF87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c>
          <w:tcPr>
            <w:tcW w:w="2733" w:type="dxa"/>
            <w:vAlign w:val="center"/>
          </w:tcPr>
          <w:p w14:paraId="2EBB833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r>
      <w:tr w:rsidR="00E0771A" w:rsidRPr="00E0771A" w14:paraId="345886CE" w14:textId="77777777">
        <w:trPr>
          <w:jc w:val="center"/>
        </w:trPr>
        <w:tc>
          <w:tcPr>
            <w:tcW w:w="4248" w:type="dxa"/>
            <w:vAlign w:val="center"/>
          </w:tcPr>
          <w:p w14:paraId="447A42F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fizer 3/75 rule</w:t>
            </w:r>
          </w:p>
        </w:tc>
        <w:tc>
          <w:tcPr>
            <w:tcW w:w="2035" w:type="dxa"/>
            <w:vAlign w:val="center"/>
          </w:tcPr>
          <w:p w14:paraId="2166C12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ad</w:t>
            </w:r>
          </w:p>
        </w:tc>
        <w:tc>
          <w:tcPr>
            <w:tcW w:w="2733" w:type="dxa"/>
            <w:vAlign w:val="center"/>
          </w:tcPr>
          <w:p w14:paraId="7E0C2E4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ad</w:t>
            </w:r>
          </w:p>
        </w:tc>
      </w:tr>
      <w:tr w:rsidR="00E0771A" w:rsidRPr="00E0771A" w14:paraId="0F0EC7BF" w14:textId="77777777">
        <w:trPr>
          <w:jc w:val="center"/>
        </w:trPr>
        <w:tc>
          <w:tcPr>
            <w:tcW w:w="4248" w:type="dxa"/>
            <w:vAlign w:val="center"/>
          </w:tcPr>
          <w:p w14:paraId="4338500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eighted quantitative estimate of drug-likeness (</w:t>
            </w:r>
            <w:proofErr w:type="spellStart"/>
            <w:r w:rsidRPr="00E0771A">
              <w:rPr>
                <w:rFonts w:ascii="Times New Roman" w:hAnsi="Times New Roman" w:cs="Times New Roman"/>
                <w:color w:val="000000" w:themeColor="text1"/>
                <w:sz w:val="24"/>
                <w:lang w:eastAsia="en-IN"/>
              </w:rPr>
              <w:t>QEDw</w:t>
            </w:r>
            <w:proofErr w:type="spellEnd"/>
            <w:r w:rsidRPr="00E0771A">
              <w:rPr>
                <w:rFonts w:ascii="Times New Roman" w:hAnsi="Times New Roman" w:cs="Times New Roman"/>
                <w:color w:val="000000" w:themeColor="text1"/>
                <w:sz w:val="24"/>
                <w:lang w:eastAsia="en-IN"/>
              </w:rPr>
              <w:t>) score</w:t>
            </w:r>
          </w:p>
        </w:tc>
        <w:tc>
          <w:tcPr>
            <w:tcW w:w="2035" w:type="dxa"/>
            <w:vAlign w:val="center"/>
          </w:tcPr>
          <w:p w14:paraId="6263B39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69</w:t>
            </w:r>
          </w:p>
        </w:tc>
        <w:tc>
          <w:tcPr>
            <w:tcW w:w="2733" w:type="dxa"/>
            <w:vAlign w:val="center"/>
          </w:tcPr>
          <w:p w14:paraId="25ECF8B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61</w:t>
            </w:r>
          </w:p>
        </w:tc>
      </w:tr>
      <w:tr w:rsidR="00E0771A" w:rsidRPr="00E0771A" w14:paraId="4441FDD2" w14:textId="77777777">
        <w:trPr>
          <w:jc w:val="center"/>
        </w:trPr>
        <w:tc>
          <w:tcPr>
            <w:tcW w:w="4248" w:type="dxa"/>
            <w:vAlign w:val="center"/>
          </w:tcPr>
          <w:p w14:paraId="4511AB8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Molecular weight (g/mol)</w:t>
            </w:r>
          </w:p>
        </w:tc>
        <w:tc>
          <w:tcPr>
            <w:tcW w:w="2035" w:type="dxa"/>
            <w:vAlign w:val="center"/>
          </w:tcPr>
          <w:p w14:paraId="51ED216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36.47</w:t>
            </w:r>
          </w:p>
        </w:tc>
        <w:tc>
          <w:tcPr>
            <w:tcW w:w="2733" w:type="dxa"/>
            <w:vAlign w:val="center"/>
          </w:tcPr>
          <w:p w14:paraId="1127F07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18.34</w:t>
            </w:r>
          </w:p>
        </w:tc>
      </w:tr>
    </w:tbl>
    <w:p w14:paraId="32B33848" w14:textId="77777777" w:rsidR="007266B0" w:rsidRPr="00E0771A" w:rsidRDefault="007266B0">
      <w:pPr>
        <w:jc w:val="center"/>
        <w:rPr>
          <w:rFonts w:ascii="Times New Roman" w:hAnsi="Times New Roman" w:cs="Times New Roman"/>
          <w:b/>
          <w:bCs/>
          <w:color w:val="000000" w:themeColor="text1"/>
          <w:sz w:val="24"/>
          <w:lang w:eastAsia="en-IN"/>
        </w:rPr>
      </w:pPr>
    </w:p>
    <w:p w14:paraId="2082F794" w14:textId="77777777" w:rsidR="007266B0" w:rsidRPr="00E0771A" w:rsidRDefault="00DB6425">
      <w:pP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Table 3:</w:t>
      </w:r>
      <w:r w:rsidRPr="00E0771A">
        <w:rPr>
          <w:rFonts w:ascii="Times New Roman" w:hAnsi="Times New Roman" w:cs="Times New Roman"/>
          <w:color w:val="000000" w:themeColor="text1"/>
          <w:sz w:val="24"/>
          <w:lang w:eastAsia="en-IN"/>
        </w:rPr>
        <w:t xml:space="preserve"> Bioavailability radar showing lipophilicity (XLOGP3), size (MW: molecular weight), polarity (TPSA), insolubility (</w:t>
      </w:r>
      <w:proofErr w:type="spellStart"/>
      <w:r w:rsidRPr="00E0771A">
        <w:rPr>
          <w:rFonts w:ascii="Times New Roman" w:hAnsi="Times New Roman" w:cs="Times New Roman"/>
          <w:color w:val="000000" w:themeColor="text1"/>
          <w:sz w:val="24"/>
          <w:lang w:eastAsia="en-IN"/>
        </w:rPr>
        <w:t>LogS</w:t>
      </w:r>
      <w:proofErr w:type="spellEnd"/>
      <w:r w:rsidRPr="00E0771A">
        <w:rPr>
          <w:rFonts w:ascii="Times New Roman" w:hAnsi="Times New Roman" w:cs="Times New Roman"/>
          <w:color w:val="000000" w:themeColor="text1"/>
          <w:sz w:val="24"/>
          <w:lang w:eastAsia="en-IN"/>
        </w:rPr>
        <w:t xml:space="preserve"> [ESOL]), Instauration (Fraction Csp3) and flexibility (Number of rotatable bonds) the respective value range and values occurring in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w:t>
      </w:r>
    </w:p>
    <w:tbl>
      <w:tblPr>
        <w:tblStyle w:val="TableGrid"/>
        <w:tblW w:w="0" w:type="auto"/>
        <w:tblInd w:w="0" w:type="dxa"/>
        <w:tblCellMar>
          <w:left w:w="108" w:type="dxa"/>
          <w:right w:w="108" w:type="dxa"/>
        </w:tblCellMar>
        <w:tblLook w:val="04A0" w:firstRow="1" w:lastRow="0" w:firstColumn="1" w:lastColumn="0" w:noHBand="0" w:noVBand="1"/>
      </w:tblPr>
      <w:tblGrid>
        <w:gridCol w:w="2878"/>
        <w:gridCol w:w="3426"/>
        <w:gridCol w:w="1855"/>
        <w:gridCol w:w="1923"/>
      </w:tblGrid>
      <w:tr w:rsidR="00E0771A" w:rsidRPr="00E0771A" w14:paraId="7E6F1898" w14:textId="77777777">
        <w:tc>
          <w:tcPr>
            <w:tcW w:w="2878" w:type="dxa"/>
          </w:tcPr>
          <w:p w14:paraId="5B609EF0"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arameters</w:t>
            </w:r>
          </w:p>
        </w:tc>
        <w:tc>
          <w:tcPr>
            <w:tcW w:w="3426" w:type="dxa"/>
          </w:tcPr>
          <w:p w14:paraId="24BE438B"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Value Range</w:t>
            </w:r>
          </w:p>
        </w:tc>
        <w:tc>
          <w:tcPr>
            <w:tcW w:w="1855" w:type="dxa"/>
          </w:tcPr>
          <w:p w14:paraId="3231E39E" w14:textId="77777777" w:rsidR="007266B0" w:rsidRPr="00E0771A" w:rsidRDefault="00DB6425">
            <w:pPr>
              <w:jc w:val="center"/>
              <w:rPr>
                <w:rFonts w:ascii="Times New Roman" w:hAnsi="Times New Roman" w:cs="Times New Roman"/>
                <w:b/>
                <w:bCs/>
                <w:color w:val="000000" w:themeColor="text1"/>
                <w:sz w:val="24"/>
                <w:lang w:eastAsia="en-IN"/>
              </w:rPr>
            </w:pPr>
            <w:proofErr w:type="spellStart"/>
            <w:r w:rsidRPr="00E0771A">
              <w:rPr>
                <w:rFonts w:ascii="Times New Roman" w:hAnsi="Times New Roman" w:cs="Times New Roman"/>
                <w:b/>
                <w:bCs/>
                <w:color w:val="000000" w:themeColor="text1"/>
                <w:sz w:val="24"/>
                <w:lang w:eastAsia="en-IN"/>
              </w:rPr>
              <w:t>Indicol</w:t>
            </w:r>
            <w:proofErr w:type="spellEnd"/>
          </w:p>
        </w:tc>
        <w:tc>
          <w:tcPr>
            <w:tcW w:w="1923" w:type="dxa"/>
          </w:tcPr>
          <w:p w14:paraId="3EF6001C" w14:textId="77777777" w:rsidR="007266B0" w:rsidRPr="00E0771A" w:rsidRDefault="00DB6425">
            <w:pPr>
              <w:jc w:val="center"/>
              <w:rPr>
                <w:rFonts w:ascii="Times New Roman" w:hAnsi="Times New Roman" w:cs="Times New Roman"/>
                <w:b/>
                <w:bCs/>
                <w:color w:val="000000" w:themeColor="text1"/>
                <w:sz w:val="24"/>
                <w:lang w:eastAsia="en-IN"/>
              </w:rPr>
            </w:pPr>
            <w:proofErr w:type="spellStart"/>
            <w:r w:rsidRPr="00E0771A">
              <w:rPr>
                <w:rFonts w:ascii="Times New Roman" w:hAnsi="Times New Roman" w:cs="Times New Roman"/>
                <w:b/>
                <w:bCs/>
                <w:color w:val="000000" w:themeColor="text1"/>
                <w:sz w:val="24"/>
                <w:lang w:eastAsia="en-IN"/>
              </w:rPr>
              <w:t>Cyclocolorenone</w:t>
            </w:r>
            <w:proofErr w:type="spellEnd"/>
          </w:p>
        </w:tc>
      </w:tr>
      <w:tr w:rsidR="00E0771A" w:rsidRPr="00E0771A" w14:paraId="6DC09035" w14:textId="77777777">
        <w:tc>
          <w:tcPr>
            <w:tcW w:w="2878" w:type="dxa"/>
            <w:vAlign w:val="center"/>
          </w:tcPr>
          <w:p w14:paraId="070F8B0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Lipophilicity</w:t>
            </w:r>
          </w:p>
        </w:tc>
        <w:tc>
          <w:tcPr>
            <w:tcW w:w="3426" w:type="dxa"/>
            <w:vAlign w:val="center"/>
          </w:tcPr>
          <w:p w14:paraId="7A55B00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7&lt; XLOGP3&lt; +5.0</w:t>
            </w:r>
          </w:p>
        </w:tc>
        <w:tc>
          <w:tcPr>
            <w:tcW w:w="1855" w:type="dxa"/>
            <w:vAlign w:val="center"/>
          </w:tcPr>
          <w:p w14:paraId="444E317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34</w:t>
            </w:r>
          </w:p>
        </w:tc>
        <w:tc>
          <w:tcPr>
            <w:tcW w:w="1923" w:type="dxa"/>
            <w:vAlign w:val="center"/>
          </w:tcPr>
          <w:p w14:paraId="06CC7C1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18</w:t>
            </w:r>
          </w:p>
        </w:tc>
      </w:tr>
      <w:tr w:rsidR="00E0771A" w:rsidRPr="00E0771A" w14:paraId="4B401635" w14:textId="77777777">
        <w:tc>
          <w:tcPr>
            <w:tcW w:w="2878" w:type="dxa"/>
            <w:vAlign w:val="center"/>
          </w:tcPr>
          <w:p w14:paraId="0F69410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ize</w:t>
            </w:r>
          </w:p>
        </w:tc>
        <w:tc>
          <w:tcPr>
            <w:tcW w:w="3426" w:type="dxa"/>
            <w:vAlign w:val="center"/>
          </w:tcPr>
          <w:p w14:paraId="53EFB80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50g/mol&lt; MW&lt; 500 g/mol</w:t>
            </w:r>
          </w:p>
        </w:tc>
        <w:tc>
          <w:tcPr>
            <w:tcW w:w="1855" w:type="dxa"/>
            <w:vAlign w:val="center"/>
          </w:tcPr>
          <w:p w14:paraId="2E73B74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36.47 g/mol</w:t>
            </w:r>
          </w:p>
        </w:tc>
        <w:tc>
          <w:tcPr>
            <w:tcW w:w="1923" w:type="dxa"/>
            <w:vAlign w:val="center"/>
          </w:tcPr>
          <w:p w14:paraId="284A739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18.33 g/mol</w:t>
            </w:r>
          </w:p>
        </w:tc>
      </w:tr>
      <w:tr w:rsidR="00E0771A" w:rsidRPr="00E0771A" w14:paraId="695DDDBF" w14:textId="77777777">
        <w:tc>
          <w:tcPr>
            <w:tcW w:w="2878" w:type="dxa"/>
            <w:vAlign w:val="center"/>
          </w:tcPr>
          <w:p w14:paraId="74A0C04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olar</w:t>
            </w:r>
          </w:p>
        </w:tc>
        <w:tc>
          <w:tcPr>
            <w:tcW w:w="3426" w:type="dxa"/>
            <w:vAlign w:val="center"/>
          </w:tcPr>
          <w:p w14:paraId="55FC3EA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0Å2&lt; TPSA&lt; 130Å2</w:t>
            </w:r>
          </w:p>
        </w:tc>
        <w:tc>
          <w:tcPr>
            <w:tcW w:w="1855" w:type="dxa"/>
            <w:vAlign w:val="center"/>
          </w:tcPr>
          <w:p w14:paraId="48FC599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9.92 Å2</w:t>
            </w:r>
          </w:p>
        </w:tc>
        <w:tc>
          <w:tcPr>
            <w:tcW w:w="1923" w:type="dxa"/>
            <w:vAlign w:val="center"/>
          </w:tcPr>
          <w:p w14:paraId="1406F12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7.07 Å2</w:t>
            </w:r>
          </w:p>
        </w:tc>
      </w:tr>
      <w:tr w:rsidR="00E0771A" w:rsidRPr="00E0771A" w14:paraId="5EBE854B" w14:textId="77777777">
        <w:tc>
          <w:tcPr>
            <w:tcW w:w="2878" w:type="dxa"/>
            <w:vAlign w:val="center"/>
          </w:tcPr>
          <w:p w14:paraId="5110E94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nsolubility</w:t>
            </w:r>
          </w:p>
        </w:tc>
        <w:tc>
          <w:tcPr>
            <w:tcW w:w="3426" w:type="dxa"/>
            <w:vAlign w:val="center"/>
          </w:tcPr>
          <w:p w14:paraId="10D1995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lt; Log S[ESOL]&lt; 0</w:t>
            </w:r>
          </w:p>
        </w:tc>
        <w:tc>
          <w:tcPr>
            <w:tcW w:w="1855" w:type="dxa"/>
            <w:vAlign w:val="center"/>
          </w:tcPr>
          <w:p w14:paraId="53F55F7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33</w:t>
            </w:r>
          </w:p>
        </w:tc>
        <w:tc>
          <w:tcPr>
            <w:tcW w:w="1923" w:type="dxa"/>
            <w:vAlign w:val="center"/>
          </w:tcPr>
          <w:p w14:paraId="075B906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20</w:t>
            </w:r>
          </w:p>
        </w:tc>
      </w:tr>
      <w:tr w:rsidR="00E0771A" w:rsidRPr="00E0771A" w14:paraId="1EF0BEB0" w14:textId="77777777">
        <w:tc>
          <w:tcPr>
            <w:tcW w:w="2878" w:type="dxa"/>
            <w:vAlign w:val="center"/>
          </w:tcPr>
          <w:p w14:paraId="4E0C86F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nstauration</w:t>
            </w:r>
          </w:p>
        </w:tc>
        <w:tc>
          <w:tcPr>
            <w:tcW w:w="3426" w:type="dxa"/>
            <w:vAlign w:val="center"/>
          </w:tcPr>
          <w:p w14:paraId="51A2306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25&lt; Fraction Csp3&lt; 1</w:t>
            </w:r>
          </w:p>
        </w:tc>
        <w:tc>
          <w:tcPr>
            <w:tcW w:w="1855" w:type="dxa"/>
            <w:vAlign w:val="center"/>
          </w:tcPr>
          <w:p w14:paraId="5626EF1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0</w:t>
            </w:r>
          </w:p>
        </w:tc>
        <w:tc>
          <w:tcPr>
            <w:tcW w:w="1923" w:type="dxa"/>
            <w:vAlign w:val="center"/>
          </w:tcPr>
          <w:p w14:paraId="2EAF879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80</w:t>
            </w:r>
          </w:p>
        </w:tc>
      </w:tr>
      <w:tr w:rsidR="007266B0" w:rsidRPr="00E0771A" w14:paraId="4D294B5D" w14:textId="77777777">
        <w:tc>
          <w:tcPr>
            <w:tcW w:w="2878" w:type="dxa"/>
            <w:vAlign w:val="center"/>
          </w:tcPr>
          <w:p w14:paraId="14D026D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Flexibility</w:t>
            </w:r>
          </w:p>
        </w:tc>
        <w:tc>
          <w:tcPr>
            <w:tcW w:w="3426" w:type="dxa"/>
            <w:vAlign w:val="center"/>
          </w:tcPr>
          <w:p w14:paraId="106E520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lt; Number of rotatable bonds&lt; 9</w:t>
            </w:r>
          </w:p>
        </w:tc>
        <w:tc>
          <w:tcPr>
            <w:tcW w:w="1855" w:type="dxa"/>
            <w:vAlign w:val="center"/>
          </w:tcPr>
          <w:p w14:paraId="734DCD8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w:t>
            </w:r>
          </w:p>
        </w:tc>
        <w:tc>
          <w:tcPr>
            <w:tcW w:w="1923" w:type="dxa"/>
            <w:vAlign w:val="center"/>
          </w:tcPr>
          <w:p w14:paraId="0AD29EF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r>
    </w:tbl>
    <w:p w14:paraId="443CFC43" w14:textId="77777777" w:rsidR="007266B0" w:rsidRPr="00E0771A" w:rsidRDefault="007266B0">
      <w:pPr>
        <w:jc w:val="center"/>
        <w:rPr>
          <w:rFonts w:ascii="Times New Roman" w:hAnsi="Times New Roman" w:cs="Times New Roman"/>
          <w:b/>
          <w:bCs/>
          <w:color w:val="000000" w:themeColor="text1"/>
          <w:sz w:val="24"/>
          <w:lang w:eastAsia="en-IN"/>
        </w:rPr>
      </w:pPr>
    </w:p>
    <w:p w14:paraId="72A66922" w14:textId="77777777" w:rsidR="007266B0" w:rsidRPr="00E0771A" w:rsidRDefault="00DB6425">
      <w:pP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Table 4:</w:t>
      </w:r>
      <w:r w:rsidRPr="00E0771A">
        <w:rPr>
          <w:rFonts w:ascii="Times New Roman" w:hAnsi="Times New Roman" w:cs="Times New Roman"/>
          <w:color w:val="000000" w:themeColor="text1"/>
          <w:sz w:val="24"/>
          <w:lang w:eastAsia="en-IN"/>
        </w:rPr>
        <w:t xml:space="preserve"> A few Toxicity properties such as Ames mutagenesis, acute oral toxicity, biodegradation, carcinogenicity, hepatotoxicity, and nephrotoxicity of </w:t>
      </w:r>
      <w:proofErr w:type="spellStart"/>
      <w:r w:rsidRPr="00E0771A">
        <w:rPr>
          <w:rFonts w:ascii="Times New Roman" w:hAnsi="Times New Roman" w:cs="Times New Roman"/>
          <w:color w:val="000000" w:themeColor="text1"/>
          <w:sz w:val="24"/>
          <w:lang w:eastAsia="en-IN"/>
        </w:rPr>
        <w:t>Indicol</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Cyclocolorenone</w:t>
      </w:r>
      <w:proofErr w:type="spellEnd"/>
      <w:r w:rsidRPr="00E0771A">
        <w:rPr>
          <w:rFonts w:ascii="Times New Roman" w:hAnsi="Times New Roman" w:cs="Times New Roman"/>
          <w:color w:val="000000" w:themeColor="text1"/>
          <w:sz w:val="24"/>
          <w:lang w:eastAsia="en-IN"/>
        </w:rPr>
        <w:t>.</w:t>
      </w:r>
    </w:p>
    <w:tbl>
      <w:tblPr>
        <w:tblStyle w:val="TableGrid"/>
        <w:tblW w:w="0" w:type="auto"/>
        <w:jc w:val="center"/>
        <w:tblInd w:w="0" w:type="dxa"/>
        <w:tblCellMar>
          <w:left w:w="108" w:type="dxa"/>
          <w:right w:w="108" w:type="dxa"/>
        </w:tblCellMar>
        <w:tblLook w:val="04A0" w:firstRow="1" w:lastRow="0" w:firstColumn="1" w:lastColumn="0" w:noHBand="0" w:noVBand="1"/>
      </w:tblPr>
      <w:tblGrid>
        <w:gridCol w:w="2028"/>
        <w:gridCol w:w="1639"/>
        <w:gridCol w:w="1923"/>
      </w:tblGrid>
      <w:tr w:rsidR="00E0771A" w:rsidRPr="00E0771A" w14:paraId="2F0C3170" w14:textId="77777777">
        <w:trPr>
          <w:jc w:val="center"/>
        </w:trPr>
        <w:tc>
          <w:tcPr>
            <w:tcW w:w="2028" w:type="dxa"/>
          </w:tcPr>
          <w:p w14:paraId="751C3289"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roperty</w:t>
            </w:r>
          </w:p>
        </w:tc>
        <w:tc>
          <w:tcPr>
            <w:tcW w:w="1639" w:type="dxa"/>
          </w:tcPr>
          <w:p w14:paraId="55CBB545" w14:textId="77777777" w:rsidR="007266B0" w:rsidRPr="00E0771A" w:rsidRDefault="00DB6425">
            <w:pPr>
              <w:jc w:val="center"/>
              <w:rPr>
                <w:rFonts w:ascii="Times New Roman" w:hAnsi="Times New Roman" w:cs="Times New Roman"/>
                <w:b/>
                <w:bCs/>
                <w:color w:val="000000" w:themeColor="text1"/>
                <w:sz w:val="24"/>
                <w:lang w:eastAsia="en-IN"/>
              </w:rPr>
            </w:pPr>
            <w:proofErr w:type="spellStart"/>
            <w:r w:rsidRPr="00E0771A">
              <w:rPr>
                <w:rFonts w:ascii="Times New Roman" w:hAnsi="Times New Roman" w:cs="Times New Roman"/>
                <w:b/>
                <w:bCs/>
                <w:color w:val="000000" w:themeColor="text1"/>
                <w:sz w:val="24"/>
                <w:lang w:eastAsia="en-IN"/>
              </w:rPr>
              <w:t>Indicol</w:t>
            </w:r>
            <w:proofErr w:type="spellEnd"/>
          </w:p>
        </w:tc>
        <w:tc>
          <w:tcPr>
            <w:tcW w:w="1923" w:type="dxa"/>
          </w:tcPr>
          <w:p w14:paraId="02F5E984" w14:textId="77777777" w:rsidR="007266B0" w:rsidRPr="00E0771A" w:rsidRDefault="00DB6425">
            <w:pPr>
              <w:jc w:val="center"/>
              <w:rPr>
                <w:rFonts w:ascii="Times New Roman" w:hAnsi="Times New Roman" w:cs="Times New Roman"/>
                <w:b/>
                <w:bCs/>
                <w:color w:val="000000" w:themeColor="text1"/>
                <w:sz w:val="24"/>
                <w:lang w:eastAsia="en-IN"/>
              </w:rPr>
            </w:pPr>
            <w:proofErr w:type="spellStart"/>
            <w:r w:rsidRPr="00E0771A">
              <w:rPr>
                <w:rFonts w:ascii="Times New Roman" w:hAnsi="Times New Roman" w:cs="Times New Roman"/>
                <w:b/>
                <w:bCs/>
                <w:color w:val="000000" w:themeColor="text1"/>
                <w:sz w:val="24"/>
                <w:lang w:eastAsia="en-IN"/>
              </w:rPr>
              <w:t>Cyclocolorenone</w:t>
            </w:r>
            <w:proofErr w:type="spellEnd"/>
          </w:p>
        </w:tc>
      </w:tr>
      <w:tr w:rsidR="00E0771A" w:rsidRPr="00E0771A" w14:paraId="1E1716B4" w14:textId="77777777">
        <w:trPr>
          <w:jc w:val="center"/>
        </w:trPr>
        <w:tc>
          <w:tcPr>
            <w:tcW w:w="2028" w:type="dxa"/>
            <w:vAlign w:val="center"/>
          </w:tcPr>
          <w:p w14:paraId="01D1704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Ames mutagenesis</w:t>
            </w:r>
          </w:p>
        </w:tc>
        <w:tc>
          <w:tcPr>
            <w:tcW w:w="1639" w:type="dxa"/>
            <w:vAlign w:val="center"/>
          </w:tcPr>
          <w:p w14:paraId="5ACD356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0D87641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7F703339" w14:textId="77777777">
        <w:trPr>
          <w:jc w:val="center"/>
        </w:trPr>
        <w:tc>
          <w:tcPr>
            <w:tcW w:w="2028" w:type="dxa"/>
            <w:vAlign w:val="center"/>
          </w:tcPr>
          <w:p w14:paraId="76CEBD2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Acute oral toxicity</w:t>
            </w:r>
          </w:p>
        </w:tc>
        <w:tc>
          <w:tcPr>
            <w:tcW w:w="1639" w:type="dxa"/>
            <w:vAlign w:val="center"/>
          </w:tcPr>
          <w:p w14:paraId="743B38C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II</w:t>
            </w:r>
          </w:p>
        </w:tc>
        <w:tc>
          <w:tcPr>
            <w:tcW w:w="1923" w:type="dxa"/>
            <w:vAlign w:val="center"/>
          </w:tcPr>
          <w:p w14:paraId="1EFD88A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II</w:t>
            </w:r>
          </w:p>
        </w:tc>
      </w:tr>
      <w:tr w:rsidR="00E0771A" w:rsidRPr="00E0771A" w14:paraId="5B89B5D1" w14:textId="77777777">
        <w:trPr>
          <w:jc w:val="center"/>
        </w:trPr>
        <w:tc>
          <w:tcPr>
            <w:tcW w:w="2028" w:type="dxa"/>
            <w:vAlign w:val="center"/>
          </w:tcPr>
          <w:p w14:paraId="0E6A19A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iodegradation</w:t>
            </w:r>
          </w:p>
        </w:tc>
        <w:tc>
          <w:tcPr>
            <w:tcW w:w="1639" w:type="dxa"/>
            <w:vAlign w:val="center"/>
          </w:tcPr>
          <w:p w14:paraId="1765FC2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3E86FC4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33229FE9" w14:textId="77777777">
        <w:trPr>
          <w:jc w:val="center"/>
        </w:trPr>
        <w:tc>
          <w:tcPr>
            <w:tcW w:w="2028" w:type="dxa"/>
            <w:vAlign w:val="center"/>
          </w:tcPr>
          <w:p w14:paraId="4D10F45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arcinogenicity</w:t>
            </w:r>
          </w:p>
        </w:tc>
        <w:tc>
          <w:tcPr>
            <w:tcW w:w="1639" w:type="dxa"/>
            <w:vAlign w:val="center"/>
          </w:tcPr>
          <w:p w14:paraId="1E7A3FD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52EEEDB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48934EB8" w14:textId="77777777">
        <w:trPr>
          <w:jc w:val="center"/>
        </w:trPr>
        <w:tc>
          <w:tcPr>
            <w:tcW w:w="2028" w:type="dxa"/>
            <w:vAlign w:val="center"/>
          </w:tcPr>
          <w:p w14:paraId="525D6EF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Hepatotoxicity</w:t>
            </w:r>
          </w:p>
        </w:tc>
        <w:tc>
          <w:tcPr>
            <w:tcW w:w="1639" w:type="dxa"/>
            <w:vAlign w:val="center"/>
          </w:tcPr>
          <w:p w14:paraId="65777C0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33DD36F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3165ACB9" w14:textId="77777777">
        <w:trPr>
          <w:jc w:val="center"/>
        </w:trPr>
        <w:tc>
          <w:tcPr>
            <w:tcW w:w="2028" w:type="dxa"/>
            <w:vAlign w:val="center"/>
          </w:tcPr>
          <w:p w14:paraId="563FB54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ephrotoxicity</w:t>
            </w:r>
          </w:p>
        </w:tc>
        <w:tc>
          <w:tcPr>
            <w:tcW w:w="1639" w:type="dxa"/>
            <w:vAlign w:val="center"/>
          </w:tcPr>
          <w:p w14:paraId="6519FC6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30F490D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bl>
    <w:p w14:paraId="24A01185" w14:textId="77777777" w:rsidR="007266B0" w:rsidRPr="00E0771A" w:rsidRDefault="007266B0">
      <w:pPr>
        <w:jc w:val="center"/>
        <w:rPr>
          <w:rFonts w:ascii="Times New Roman" w:hAnsi="Times New Roman" w:cs="Times New Roman"/>
          <w:b/>
          <w:bCs/>
          <w:color w:val="000000" w:themeColor="text1"/>
          <w:sz w:val="24"/>
          <w:lang w:eastAsia="en-IN"/>
        </w:rPr>
      </w:pPr>
    </w:p>
    <w:p w14:paraId="2BCCECC4" w14:textId="77777777" w:rsidR="007266B0" w:rsidRPr="00E0771A" w:rsidRDefault="007266B0">
      <w:pPr>
        <w:rPr>
          <w:rFonts w:ascii="Times New Roman" w:hAnsi="Times New Roman" w:cs="Times New Roman"/>
          <w:color w:val="000000" w:themeColor="text1"/>
          <w:sz w:val="24"/>
        </w:rPr>
        <w:sectPr w:rsidR="007266B0" w:rsidRPr="00E0771A">
          <w:headerReference w:type="even" r:id="rId73"/>
          <w:headerReference w:type="default" r:id="rId74"/>
          <w:footerReference w:type="even" r:id="rId75"/>
          <w:footerReference w:type="default" r:id="rId76"/>
          <w:headerReference w:type="first" r:id="rId77"/>
          <w:footerReference w:type="first" r:id="rId78"/>
          <w:pgSz w:w="11906" w:h="16838"/>
          <w:pgMar w:top="1134" w:right="907" w:bottom="1134" w:left="907" w:header="851" w:footer="851" w:gutter="0"/>
          <w:pgNumType w:start="1"/>
          <w:cols w:space="720"/>
        </w:sectPr>
      </w:pPr>
    </w:p>
    <w:p w14:paraId="0C66EE71" w14:textId="77777777" w:rsidR="00911DFF" w:rsidRPr="00911DFF" w:rsidRDefault="00911DFF" w:rsidP="00911DFF">
      <w:pPr>
        <w:spacing w:after="200" w:line="276" w:lineRule="auto"/>
        <w:rPr>
          <w:rFonts w:ascii="Arial" w:eastAsia="Times New Roman" w:hAnsi="Arial" w:cs="Arial"/>
          <w:b/>
          <w:bCs/>
          <w:sz w:val="22"/>
          <w:szCs w:val="22"/>
          <w:lang w:val="en-GB" w:eastAsia="en-GB"/>
        </w:rPr>
      </w:pPr>
      <w:r w:rsidRPr="00911DFF">
        <w:rPr>
          <w:rFonts w:ascii="Arial" w:eastAsia="Times New Roman" w:hAnsi="Arial" w:cs="Arial"/>
          <w:b/>
          <w:bCs/>
          <w:sz w:val="22"/>
          <w:szCs w:val="22"/>
          <w:lang w:val="en-GB" w:eastAsia="en-GB"/>
        </w:rPr>
        <w:lastRenderedPageBreak/>
        <w:t>COMPETING INTERESTS DISCLAIMER:</w:t>
      </w:r>
    </w:p>
    <w:p w14:paraId="63D61980" w14:textId="77777777" w:rsidR="00911DFF" w:rsidRPr="00911DFF" w:rsidRDefault="00911DFF" w:rsidP="00911DFF">
      <w:pPr>
        <w:spacing w:after="200" w:line="276" w:lineRule="auto"/>
        <w:rPr>
          <w:rFonts w:ascii="Calibri" w:eastAsia="Times New Roman" w:hAnsi="Calibri" w:cs="Times New Roman"/>
          <w:sz w:val="22"/>
          <w:szCs w:val="22"/>
          <w:lang w:val="en-GB" w:eastAsia="en-GB"/>
        </w:rPr>
      </w:pPr>
      <w:r w:rsidRPr="00911DFF">
        <w:rPr>
          <w:rFonts w:ascii="Arial" w:eastAsia="Times New Roman"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97EDA83" w14:textId="77777777" w:rsidR="00911DFF" w:rsidRDefault="00911DFF">
      <w:pPr>
        <w:spacing w:before="120" w:line="480" w:lineRule="auto"/>
        <w:jc w:val="both"/>
        <w:rPr>
          <w:rFonts w:ascii="Times New Roman" w:hAnsi="Times New Roman" w:cs="Times New Roman"/>
          <w:b/>
          <w:color w:val="000000" w:themeColor="text1"/>
          <w:sz w:val="24"/>
        </w:rPr>
      </w:pPr>
    </w:p>
    <w:p w14:paraId="59556B07" w14:textId="77777777" w:rsidR="00911DFF" w:rsidRDefault="00911DFF">
      <w:pPr>
        <w:spacing w:before="120" w:line="480" w:lineRule="auto"/>
        <w:jc w:val="both"/>
        <w:rPr>
          <w:rFonts w:ascii="Times New Roman" w:hAnsi="Times New Roman" w:cs="Times New Roman"/>
          <w:b/>
          <w:color w:val="000000" w:themeColor="text1"/>
          <w:sz w:val="24"/>
        </w:rPr>
      </w:pPr>
    </w:p>
    <w:p w14:paraId="6FA3DFAF" w14:textId="7291AAE1" w:rsidR="007266B0" w:rsidRPr="00E0771A" w:rsidRDefault="00DB6425">
      <w:pPr>
        <w:spacing w:before="120" w:line="480" w:lineRule="auto"/>
        <w:jc w:val="both"/>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t>References</w:t>
      </w:r>
    </w:p>
    <w:p w14:paraId="0E7530DF" w14:textId="77777777" w:rsidR="0008443F" w:rsidRPr="0008443F" w:rsidRDefault="00DB6425" w:rsidP="0008443F">
      <w:pPr>
        <w:pStyle w:val="EndNoteBibliography"/>
        <w:ind w:left="720" w:hanging="720"/>
        <w:rPr>
          <w:noProof/>
        </w:rPr>
      </w:pPr>
      <w:r w:rsidRPr="00E0771A">
        <w:rPr>
          <w:rFonts w:ascii="Times New Roman" w:hAnsi="Times New Roman" w:cs="Times New Roman"/>
          <w:color w:val="000000" w:themeColor="text1"/>
          <w:sz w:val="24"/>
        </w:rPr>
        <w:fldChar w:fldCharType="begin"/>
      </w:r>
      <w:r w:rsidRPr="00E0771A">
        <w:rPr>
          <w:rFonts w:ascii="Times New Roman" w:hAnsi="Times New Roman" w:cs="Times New Roman"/>
          <w:color w:val="000000" w:themeColor="text1"/>
          <w:sz w:val="24"/>
        </w:rPr>
        <w:instrText xml:space="preserve"> ADDIN EN.REFLIST </w:instrText>
      </w:r>
      <w:r w:rsidRPr="00E0771A">
        <w:rPr>
          <w:rFonts w:ascii="Times New Roman" w:hAnsi="Times New Roman" w:cs="Times New Roman"/>
          <w:color w:val="000000" w:themeColor="text1"/>
          <w:sz w:val="24"/>
        </w:rPr>
        <w:fldChar w:fldCharType="separate"/>
      </w:r>
      <w:r w:rsidR="0008443F" w:rsidRPr="0008443F">
        <w:rPr>
          <w:noProof/>
        </w:rPr>
        <w:t>1.</w:t>
      </w:r>
      <w:r w:rsidR="0008443F" w:rsidRPr="0008443F">
        <w:rPr>
          <w:noProof/>
        </w:rPr>
        <w:tab/>
        <w:t xml:space="preserve">Ferreira, A., </w:t>
      </w:r>
      <w:r w:rsidR="0008443F" w:rsidRPr="0008443F">
        <w:rPr>
          <w:i/>
          <w:noProof/>
        </w:rPr>
        <w:t>Calpain dysregulation in Alzheimer's disease.</w:t>
      </w:r>
      <w:r w:rsidR="0008443F" w:rsidRPr="0008443F">
        <w:rPr>
          <w:noProof/>
        </w:rPr>
        <w:t xml:space="preserve"> ISRN Biochem, 2012. </w:t>
      </w:r>
      <w:r w:rsidR="0008443F" w:rsidRPr="0008443F">
        <w:rPr>
          <w:b/>
          <w:noProof/>
        </w:rPr>
        <w:t>2012</w:t>
      </w:r>
      <w:r w:rsidR="0008443F" w:rsidRPr="0008443F">
        <w:rPr>
          <w:noProof/>
        </w:rPr>
        <w:t>: p. 728571.</w:t>
      </w:r>
    </w:p>
    <w:p w14:paraId="0403295A" w14:textId="77777777" w:rsidR="0008443F" w:rsidRPr="0008443F" w:rsidRDefault="0008443F" w:rsidP="0008443F">
      <w:pPr>
        <w:pStyle w:val="EndNoteBibliography"/>
        <w:ind w:left="720" w:hanging="720"/>
        <w:rPr>
          <w:noProof/>
        </w:rPr>
      </w:pPr>
      <w:r w:rsidRPr="0008443F">
        <w:rPr>
          <w:noProof/>
        </w:rPr>
        <w:t>2.</w:t>
      </w:r>
      <w:r w:rsidRPr="0008443F">
        <w:rPr>
          <w:noProof/>
        </w:rPr>
        <w:tab/>
        <w:t xml:space="preserve">Ravindranath, V. and J.S. Sundarakumar, </w:t>
      </w:r>
      <w:r w:rsidRPr="0008443F">
        <w:rPr>
          <w:i/>
          <w:noProof/>
        </w:rPr>
        <w:t>Changing demography and the challenge of dementia in India.</w:t>
      </w:r>
      <w:r w:rsidRPr="0008443F">
        <w:rPr>
          <w:noProof/>
        </w:rPr>
        <w:t xml:space="preserve"> Nat Rev Neurol, 2021. </w:t>
      </w:r>
      <w:r w:rsidRPr="0008443F">
        <w:rPr>
          <w:b/>
          <w:noProof/>
        </w:rPr>
        <w:t>17</w:t>
      </w:r>
      <w:r w:rsidRPr="0008443F">
        <w:rPr>
          <w:noProof/>
        </w:rPr>
        <w:t>(12): p. 747-758.</w:t>
      </w:r>
    </w:p>
    <w:p w14:paraId="5E24582D" w14:textId="77777777" w:rsidR="0008443F" w:rsidRPr="0008443F" w:rsidRDefault="0008443F" w:rsidP="0008443F">
      <w:pPr>
        <w:pStyle w:val="EndNoteBibliography"/>
        <w:ind w:left="720" w:hanging="720"/>
        <w:rPr>
          <w:noProof/>
        </w:rPr>
      </w:pPr>
      <w:r w:rsidRPr="0008443F">
        <w:rPr>
          <w:noProof/>
        </w:rPr>
        <w:t>3.</w:t>
      </w:r>
      <w:r w:rsidRPr="0008443F">
        <w:rPr>
          <w:noProof/>
        </w:rPr>
        <w:tab/>
        <w:t xml:space="preserve">Nandi, A., et al., </w:t>
      </w:r>
      <w:r w:rsidRPr="0008443F">
        <w:rPr>
          <w:i/>
          <w:noProof/>
        </w:rPr>
        <w:t>Global and regional projections of the economic burden of Alzheimer's disease and related dementias from 2019 to 2050: A value of statistical life approach.</w:t>
      </w:r>
      <w:r w:rsidRPr="0008443F">
        <w:rPr>
          <w:noProof/>
        </w:rPr>
        <w:t xml:space="preserve"> 2022. </w:t>
      </w:r>
      <w:r w:rsidRPr="0008443F">
        <w:rPr>
          <w:b/>
          <w:noProof/>
        </w:rPr>
        <w:t>51</w:t>
      </w:r>
      <w:r w:rsidRPr="0008443F">
        <w:rPr>
          <w:noProof/>
        </w:rPr>
        <w:t>.</w:t>
      </w:r>
    </w:p>
    <w:p w14:paraId="1503DC5C" w14:textId="77777777" w:rsidR="0008443F" w:rsidRPr="0008443F" w:rsidRDefault="0008443F" w:rsidP="0008443F">
      <w:pPr>
        <w:pStyle w:val="EndNoteBibliography"/>
        <w:ind w:left="720" w:hanging="720"/>
        <w:rPr>
          <w:noProof/>
        </w:rPr>
      </w:pPr>
      <w:r w:rsidRPr="0008443F">
        <w:rPr>
          <w:noProof/>
        </w:rPr>
        <w:t>4.</w:t>
      </w:r>
      <w:r w:rsidRPr="0008443F">
        <w:rPr>
          <w:noProof/>
        </w:rPr>
        <w:tab/>
        <w:t xml:space="preserve">Singh, G., et al., </w:t>
      </w:r>
      <w:r w:rsidRPr="0008443F">
        <w:rPr>
          <w:i/>
          <w:noProof/>
        </w:rPr>
        <w:t>The burden of neurological disorders across the states of India: the Global Burden of Disease Study 1990–2019.</w:t>
      </w:r>
      <w:r w:rsidRPr="0008443F">
        <w:rPr>
          <w:noProof/>
        </w:rPr>
        <w:t xml:space="preserve"> 2021. </w:t>
      </w:r>
      <w:r w:rsidRPr="0008443F">
        <w:rPr>
          <w:b/>
          <w:noProof/>
        </w:rPr>
        <w:t>9</w:t>
      </w:r>
      <w:r w:rsidRPr="0008443F">
        <w:rPr>
          <w:noProof/>
        </w:rPr>
        <w:t>(8): p. e1129-e1144.</w:t>
      </w:r>
    </w:p>
    <w:p w14:paraId="62591251" w14:textId="77777777" w:rsidR="0008443F" w:rsidRPr="0008443F" w:rsidRDefault="0008443F" w:rsidP="0008443F">
      <w:pPr>
        <w:pStyle w:val="EndNoteBibliography"/>
        <w:ind w:left="720" w:hanging="720"/>
        <w:rPr>
          <w:noProof/>
        </w:rPr>
      </w:pPr>
      <w:r w:rsidRPr="0008443F">
        <w:rPr>
          <w:noProof/>
        </w:rPr>
        <w:t>5.</w:t>
      </w:r>
      <w:r w:rsidRPr="0008443F">
        <w:rPr>
          <w:noProof/>
        </w:rPr>
        <w:tab/>
        <w:t xml:space="preserve">Nasb, M., et al., </w:t>
      </w:r>
      <w:r w:rsidRPr="0008443F">
        <w:rPr>
          <w:i/>
          <w:noProof/>
        </w:rPr>
        <w:t>Alzheimer's disease puzzle: delving into pathogenesis hypotheses.</w:t>
      </w:r>
      <w:r w:rsidRPr="0008443F">
        <w:rPr>
          <w:noProof/>
        </w:rPr>
        <w:t xml:space="preserve"> 2024. </w:t>
      </w:r>
      <w:r w:rsidRPr="0008443F">
        <w:rPr>
          <w:b/>
          <w:noProof/>
        </w:rPr>
        <w:t>15</w:t>
      </w:r>
      <w:r w:rsidRPr="0008443F">
        <w:rPr>
          <w:noProof/>
        </w:rPr>
        <w:t>(1): p. 43.</w:t>
      </w:r>
    </w:p>
    <w:p w14:paraId="0B408DAA" w14:textId="77777777" w:rsidR="0008443F" w:rsidRPr="0008443F" w:rsidRDefault="0008443F" w:rsidP="0008443F">
      <w:pPr>
        <w:pStyle w:val="EndNoteBibliography"/>
        <w:ind w:left="720" w:hanging="720"/>
        <w:rPr>
          <w:noProof/>
        </w:rPr>
      </w:pPr>
      <w:r w:rsidRPr="0008443F">
        <w:rPr>
          <w:noProof/>
        </w:rPr>
        <w:t>6.</w:t>
      </w:r>
      <w:r w:rsidRPr="0008443F">
        <w:rPr>
          <w:noProof/>
        </w:rPr>
        <w:tab/>
        <w:t xml:space="preserve">Hampel, H., et al., </w:t>
      </w:r>
      <w:r w:rsidRPr="0008443F">
        <w:rPr>
          <w:i/>
          <w:noProof/>
        </w:rPr>
        <w:t>The Amyloid-beta Pathway in Alzheimer's Disease.</w:t>
      </w:r>
      <w:r w:rsidRPr="0008443F">
        <w:rPr>
          <w:noProof/>
        </w:rPr>
        <w:t xml:space="preserve"> Mol Psychiatry, 2021. </w:t>
      </w:r>
      <w:r w:rsidRPr="0008443F">
        <w:rPr>
          <w:b/>
          <w:noProof/>
        </w:rPr>
        <w:t>26</w:t>
      </w:r>
      <w:r w:rsidRPr="0008443F">
        <w:rPr>
          <w:noProof/>
        </w:rPr>
        <w:t>(10): p. 5481-5503.</w:t>
      </w:r>
    </w:p>
    <w:p w14:paraId="54F68B9F" w14:textId="77777777" w:rsidR="0008443F" w:rsidRPr="0008443F" w:rsidRDefault="0008443F" w:rsidP="0008443F">
      <w:pPr>
        <w:pStyle w:val="EndNoteBibliography"/>
        <w:ind w:left="720" w:hanging="720"/>
        <w:rPr>
          <w:noProof/>
        </w:rPr>
      </w:pPr>
      <w:r w:rsidRPr="0008443F">
        <w:rPr>
          <w:noProof/>
        </w:rPr>
        <w:t>7.</w:t>
      </w:r>
      <w:r w:rsidRPr="0008443F">
        <w:rPr>
          <w:noProof/>
        </w:rPr>
        <w:tab/>
        <w:t xml:space="preserve">Sayad, A., et al., </w:t>
      </w:r>
      <w:r w:rsidRPr="0008443F">
        <w:rPr>
          <w:i/>
          <w:noProof/>
        </w:rPr>
        <w:t>The emerging roles of the β-secretase BACE1 and the long non-coding RNA BACE1-AS in human diseases: a focus on neurodegenerative diseases and cancer.</w:t>
      </w:r>
      <w:r w:rsidRPr="0008443F">
        <w:rPr>
          <w:noProof/>
        </w:rPr>
        <w:t xml:space="preserve"> 2022. </w:t>
      </w:r>
      <w:r w:rsidRPr="0008443F">
        <w:rPr>
          <w:b/>
          <w:noProof/>
        </w:rPr>
        <w:t>14</w:t>
      </w:r>
      <w:r w:rsidRPr="0008443F">
        <w:rPr>
          <w:noProof/>
        </w:rPr>
        <w:t>: p. 853180.</w:t>
      </w:r>
    </w:p>
    <w:p w14:paraId="4735029A" w14:textId="77777777" w:rsidR="0008443F" w:rsidRPr="0008443F" w:rsidRDefault="0008443F" w:rsidP="0008443F">
      <w:pPr>
        <w:pStyle w:val="EndNoteBibliography"/>
        <w:ind w:left="720" w:hanging="720"/>
        <w:rPr>
          <w:noProof/>
        </w:rPr>
      </w:pPr>
      <w:r w:rsidRPr="0008443F">
        <w:rPr>
          <w:noProof/>
        </w:rPr>
        <w:t>8.</w:t>
      </w:r>
      <w:r w:rsidRPr="0008443F">
        <w:rPr>
          <w:noProof/>
        </w:rPr>
        <w:tab/>
        <w:t xml:space="preserve">Laird, F.M., et al., </w:t>
      </w:r>
      <w:r w:rsidRPr="0008443F">
        <w:rPr>
          <w:i/>
          <w:noProof/>
        </w:rPr>
        <w:t>BACE1, a major determinant of selective vulnerability of the brain to amyloid-β amyloidogenesis, is essential for cognitive, emotional, and synaptic functions.</w:t>
      </w:r>
      <w:r w:rsidRPr="0008443F">
        <w:rPr>
          <w:noProof/>
        </w:rPr>
        <w:t xml:space="preserve"> 2005. </w:t>
      </w:r>
      <w:r w:rsidRPr="0008443F">
        <w:rPr>
          <w:b/>
          <w:noProof/>
        </w:rPr>
        <w:t>25</w:t>
      </w:r>
      <w:r w:rsidRPr="0008443F">
        <w:rPr>
          <w:noProof/>
        </w:rPr>
        <w:t>(50): p. 11693-11709.</w:t>
      </w:r>
    </w:p>
    <w:p w14:paraId="1C0B4BB8" w14:textId="77777777" w:rsidR="0008443F" w:rsidRPr="0008443F" w:rsidRDefault="0008443F" w:rsidP="0008443F">
      <w:pPr>
        <w:pStyle w:val="EndNoteBibliography"/>
        <w:ind w:left="720" w:hanging="720"/>
        <w:rPr>
          <w:noProof/>
        </w:rPr>
      </w:pPr>
      <w:r w:rsidRPr="0008443F">
        <w:rPr>
          <w:noProof/>
        </w:rPr>
        <w:t>9.</w:t>
      </w:r>
      <w:r w:rsidRPr="0008443F">
        <w:rPr>
          <w:noProof/>
        </w:rPr>
        <w:tab/>
        <w:t xml:space="preserve">Ohno, M., et al., </w:t>
      </w:r>
      <w:r w:rsidRPr="0008443F">
        <w:rPr>
          <w:i/>
          <w:noProof/>
        </w:rPr>
        <w:t>BACE1 deficiency rescues memory deficits and cholinergic dysfunction in a mouse model of Alzheimer's disease.</w:t>
      </w:r>
      <w:r w:rsidRPr="0008443F">
        <w:rPr>
          <w:noProof/>
        </w:rPr>
        <w:t xml:space="preserve"> 2004. </w:t>
      </w:r>
      <w:r w:rsidRPr="0008443F">
        <w:rPr>
          <w:b/>
          <w:noProof/>
        </w:rPr>
        <w:t>41</w:t>
      </w:r>
      <w:r w:rsidRPr="0008443F">
        <w:rPr>
          <w:noProof/>
        </w:rPr>
        <w:t>(1): p. 27-33.</w:t>
      </w:r>
    </w:p>
    <w:p w14:paraId="44FF1994" w14:textId="77777777" w:rsidR="0008443F" w:rsidRPr="0008443F" w:rsidRDefault="0008443F" w:rsidP="0008443F">
      <w:pPr>
        <w:pStyle w:val="EndNoteBibliography"/>
        <w:ind w:left="720" w:hanging="720"/>
        <w:rPr>
          <w:noProof/>
        </w:rPr>
      </w:pPr>
      <w:r w:rsidRPr="0008443F">
        <w:rPr>
          <w:noProof/>
        </w:rPr>
        <w:t>10.</w:t>
      </w:r>
      <w:r w:rsidRPr="0008443F">
        <w:rPr>
          <w:noProof/>
        </w:rPr>
        <w:tab/>
        <w:t xml:space="preserve">Cheret, C., et al., </w:t>
      </w:r>
      <w:r w:rsidRPr="0008443F">
        <w:rPr>
          <w:i/>
          <w:noProof/>
        </w:rPr>
        <w:t>Bace1 and Neuregulin‐1 cooperate to control formation and maintenance of muscle spindles.</w:t>
      </w:r>
      <w:r w:rsidRPr="0008443F">
        <w:rPr>
          <w:noProof/>
        </w:rPr>
        <w:t xml:space="preserve"> 2013. </w:t>
      </w:r>
      <w:r w:rsidRPr="0008443F">
        <w:rPr>
          <w:b/>
          <w:noProof/>
        </w:rPr>
        <w:t>32</w:t>
      </w:r>
      <w:r w:rsidRPr="0008443F">
        <w:rPr>
          <w:noProof/>
        </w:rPr>
        <w:t>(14): p. 2015-2028.</w:t>
      </w:r>
    </w:p>
    <w:p w14:paraId="2703F885" w14:textId="77777777" w:rsidR="0008443F" w:rsidRPr="0008443F" w:rsidRDefault="0008443F" w:rsidP="0008443F">
      <w:pPr>
        <w:pStyle w:val="EndNoteBibliography"/>
        <w:ind w:left="720" w:hanging="720"/>
        <w:rPr>
          <w:noProof/>
        </w:rPr>
      </w:pPr>
      <w:r w:rsidRPr="0008443F">
        <w:rPr>
          <w:noProof/>
        </w:rPr>
        <w:t>11.</w:t>
      </w:r>
      <w:r w:rsidRPr="0008443F">
        <w:rPr>
          <w:noProof/>
        </w:rPr>
        <w:tab/>
        <w:t xml:space="preserve">Hu, X., et al., </w:t>
      </w:r>
      <w:r w:rsidRPr="0008443F">
        <w:rPr>
          <w:i/>
          <w:noProof/>
        </w:rPr>
        <w:t>BACE1 regulates hippocampal astrogenesis via the Jagged1-Notch pathway.</w:t>
      </w:r>
      <w:r w:rsidRPr="0008443F">
        <w:rPr>
          <w:noProof/>
        </w:rPr>
        <w:t xml:space="preserve"> 2013. </w:t>
      </w:r>
      <w:r w:rsidRPr="0008443F">
        <w:rPr>
          <w:b/>
          <w:noProof/>
        </w:rPr>
        <w:t>4</w:t>
      </w:r>
      <w:r w:rsidRPr="0008443F">
        <w:rPr>
          <w:noProof/>
        </w:rPr>
        <w:t>(1): p. 40-49.</w:t>
      </w:r>
    </w:p>
    <w:p w14:paraId="594409E7" w14:textId="77777777" w:rsidR="0008443F" w:rsidRPr="0008443F" w:rsidRDefault="0008443F" w:rsidP="0008443F">
      <w:pPr>
        <w:pStyle w:val="EndNoteBibliography"/>
        <w:ind w:left="720" w:hanging="720"/>
        <w:rPr>
          <w:noProof/>
        </w:rPr>
      </w:pPr>
      <w:r w:rsidRPr="0008443F">
        <w:rPr>
          <w:noProof/>
        </w:rPr>
        <w:t>12.</w:t>
      </w:r>
      <w:r w:rsidRPr="0008443F">
        <w:rPr>
          <w:noProof/>
        </w:rPr>
        <w:tab/>
        <w:t xml:space="preserve">Savonenko, A., et al., </w:t>
      </w:r>
      <w:r w:rsidRPr="0008443F">
        <w:rPr>
          <w:i/>
          <w:noProof/>
        </w:rPr>
        <w:t>Alteration of BACE1-dependent NRG1/ErbB4 signaling and schizophrenia-like phenotypes in BACE1-null mice.</w:t>
      </w:r>
      <w:r w:rsidRPr="0008443F">
        <w:rPr>
          <w:noProof/>
        </w:rPr>
        <w:t xml:space="preserve"> 2008. </w:t>
      </w:r>
      <w:r w:rsidRPr="0008443F">
        <w:rPr>
          <w:b/>
          <w:noProof/>
        </w:rPr>
        <w:t>105</w:t>
      </w:r>
      <w:r w:rsidRPr="0008443F">
        <w:rPr>
          <w:noProof/>
        </w:rPr>
        <w:t>(14): p. 5585-5590.</w:t>
      </w:r>
    </w:p>
    <w:p w14:paraId="13BCBB21" w14:textId="77777777" w:rsidR="0008443F" w:rsidRPr="0008443F" w:rsidRDefault="0008443F" w:rsidP="0008443F">
      <w:pPr>
        <w:pStyle w:val="EndNoteBibliography"/>
        <w:ind w:left="720" w:hanging="720"/>
        <w:rPr>
          <w:noProof/>
        </w:rPr>
      </w:pPr>
      <w:r w:rsidRPr="0008443F">
        <w:rPr>
          <w:noProof/>
        </w:rPr>
        <w:t>13.</w:t>
      </w:r>
      <w:r w:rsidRPr="0008443F">
        <w:rPr>
          <w:noProof/>
        </w:rPr>
        <w:tab/>
        <w:t xml:space="preserve">Hitt, B.D., et al., </w:t>
      </w:r>
      <w:r w:rsidRPr="0008443F">
        <w:rPr>
          <w:i/>
          <w:noProof/>
        </w:rPr>
        <w:t>BACE1-/-mice exhibit seizure activity that does not correlate with sodium channel level or axonal localization.</w:t>
      </w:r>
      <w:r w:rsidRPr="0008443F">
        <w:rPr>
          <w:noProof/>
        </w:rPr>
        <w:t xml:space="preserve"> 2010. </w:t>
      </w:r>
      <w:r w:rsidRPr="0008443F">
        <w:rPr>
          <w:b/>
          <w:noProof/>
        </w:rPr>
        <w:t>5</w:t>
      </w:r>
      <w:r w:rsidRPr="0008443F">
        <w:rPr>
          <w:noProof/>
        </w:rPr>
        <w:t>: p. 1-14.</w:t>
      </w:r>
    </w:p>
    <w:p w14:paraId="4AB5645E" w14:textId="77777777" w:rsidR="0008443F" w:rsidRPr="0008443F" w:rsidRDefault="0008443F" w:rsidP="0008443F">
      <w:pPr>
        <w:pStyle w:val="EndNoteBibliography"/>
        <w:ind w:left="720" w:hanging="720"/>
        <w:rPr>
          <w:noProof/>
        </w:rPr>
      </w:pPr>
      <w:r w:rsidRPr="0008443F">
        <w:rPr>
          <w:noProof/>
        </w:rPr>
        <w:t>14.</w:t>
      </w:r>
      <w:r w:rsidRPr="0008443F">
        <w:rPr>
          <w:noProof/>
        </w:rPr>
        <w:tab/>
        <w:t xml:space="preserve">Cai, J., et al., </w:t>
      </w:r>
      <w:r w:rsidRPr="0008443F">
        <w:rPr>
          <w:i/>
          <w:noProof/>
        </w:rPr>
        <w:t>β‐Secretase (BACE1) inhibition causes retinal pathology by vascular dysregulation and accumulation of age pigment.</w:t>
      </w:r>
      <w:r w:rsidRPr="0008443F">
        <w:rPr>
          <w:noProof/>
        </w:rPr>
        <w:t xml:space="preserve"> 2012. </w:t>
      </w:r>
      <w:r w:rsidRPr="0008443F">
        <w:rPr>
          <w:b/>
          <w:noProof/>
        </w:rPr>
        <w:t>4</w:t>
      </w:r>
      <w:r w:rsidRPr="0008443F">
        <w:rPr>
          <w:noProof/>
        </w:rPr>
        <w:t>(9): p. 980-991.</w:t>
      </w:r>
    </w:p>
    <w:p w14:paraId="2524D685" w14:textId="77777777" w:rsidR="0008443F" w:rsidRPr="0008443F" w:rsidRDefault="0008443F" w:rsidP="0008443F">
      <w:pPr>
        <w:pStyle w:val="EndNoteBibliography"/>
        <w:ind w:left="720" w:hanging="720"/>
        <w:rPr>
          <w:noProof/>
        </w:rPr>
      </w:pPr>
      <w:r w:rsidRPr="0008443F">
        <w:rPr>
          <w:noProof/>
        </w:rPr>
        <w:t>15.</w:t>
      </w:r>
      <w:r w:rsidRPr="0008443F">
        <w:rPr>
          <w:noProof/>
        </w:rPr>
        <w:tab/>
        <w:t xml:space="preserve">Harrison, S.M., et al., </w:t>
      </w:r>
      <w:r w:rsidRPr="0008443F">
        <w:rPr>
          <w:i/>
          <w:noProof/>
        </w:rPr>
        <w:t>BACE1 (β-secretase) transgenic and knockout mice: identification of neurochemical deficits and behavioral changes.</w:t>
      </w:r>
      <w:r w:rsidRPr="0008443F">
        <w:rPr>
          <w:noProof/>
        </w:rPr>
        <w:t xml:space="preserve"> 2003. </w:t>
      </w:r>
      <w:r w:rsidRPr="0008443F">
        <w:rPr>
          <w:b/>
          <w:noProof/>
        </w:rPr>
        <w:t>24</w:t>
      </w:r>
      <w:r w:rsidRPr="0008443F">
        <w:rPr>
          <w:noProof/>
        </w:rPr>
        <w:t>(3): p. 646-655.</w:t>
      </w:r>
    </w:p>
    <w:p w14:paraId="43B52A52" w14:textId="77777777" w:rsidR="0008443F" w:rsidRPr="0008443F" w:rsidRDefault="0008443F" w:rsidP="0008443F">
      <w:pPr>
        <w:pStyle w:val="EndNoteBibliography"/>
        <w:ind w:left="720" w:hanging="720"/>
        <w:rPr>
          <w:noProof/>
        </w:rPr>
      </w:pPr>
      <w:r w:rsidRPr="0008443F">
        <w:rPr>
          <w:noProof/>
        </w:rPr>
        <w:t>16.</w:t>
      </w:r>
      <w:r w:rsidRPr="0008443F">
        <w:rPr>
          <w:noProof/>
        </w:rPr>
        <w:tab/>
        <w:t xml:space="preserve">Das, B. and R. Yan, </w:t>
      </w:r>
      <w:r w:rsidRPr="0008443F">
        <w:rPr>
          <w:i/>
          <w:noProof/>
        </w:rPr>
        <w:t>A Close Look at BACE1 Inhibitors for Alzheimer's Disease Treatment.</w:t>
      </w:r>
      <w:r w:rsidRPr="0008443F">
        <w:rPr>
          <w:noProof/>
        </w:rPr>
        <w:t xml:space="preserve"> CNS Drugs, 2019. </w:t>
      </w:r>
      <w:r w:rsidRPr="0008443F">
        <w:rPr>
          <w:b/>
          <w:noProof/>
        </w:rPr>
        <w:t>33</w:t>
      </w:r>
      <w:r w:rsidRPr="0008443F">
        <w:rPr>
          <w:noProof/>
        </w:rPr>
        <w:t>(3): p. 251-263.</w:t>
      </w:r>
    </w:p>
    <w:p w14:paraId="53726879" w14:textId="77777777" w:rsidR="0008443F" w:rsidRPr="0008443F" w:rsidRDefault="0008443F" w:rsidP="0008443F">
      <w:pPr>
        <w:pStyle w:val="EndNoteBibliography"/>
        <w:ind w:left="720" w:hanging="720"/>
        <w:rPr>
          <w:noProof/>
        </w:rPr>
      </w:pPr>
      <w:r w:rsidRPr="0008443F">
        <w:rPr>
          <w:noProof/>
        </w:rPr>
        <w:t>17.</w:t>
      </w:r>
      <w:r w:rsidRPr="0008443F">
        <w:rPr>
          <w:noProof/>
        </w:rPr>
        <w:tab/>
        <w:t xml:space="preserve">Atanasov, A.G., et al., </w:t>
      </w:r>
      <w:r w:rsidRPr="0008443F">
        <w:rPr>
          <w:i/>
          <w:noProof/>
        </w:rPr>
        <w:t>Discovery and resupply of pharmacologically active plant-derived natural products: A review.</w:t>
      </w:r>
      <w:r w:rsidRPr="0008443F">
        <w:rPr>
          <w:noProof/>
        </w:rPr>
        <w:t xml:space="preserve"> Biotechnology advances, 2015. </w:t>
      </w:r>
      <w:r w:rsidRPr="0008443F">
        <w:rPr>
          <w:b/>
          <w:noProof/>
        </w:rPr>
        <w:t>33</w:t>
      </w:r>
      <w:r w:rsidRPr="0008443F">
        <w:rPr>
          <w:noProof/>
        </w:rPr>
        <w:t>(8): p. 1582-1614.</w:t>
      </w:r>
    </w:p>
    <w:p w14:paraId="2307F23F" w14:textId="77777777" w:rsidR="0008443F" w:rsidRPr="0008443F" w:rsidRDefault="0008443F" w:rsidP="0008443F">
      <w:pPr>
        <w:pStyle w:val="EndNoteBibliography"/>
        <w:ind w:left="720" w:hanging="720"/>
        <w:rPr>
          <w:noProof/>
        </w:rPr>
      </w:pPr>
      <w:r w:rsidRPr="0008443F">
        <w:rPr>
          <w:noProof/>
        </w:rPr>
        <w:t>18.</w:t>
      </w:r>
      <w:r w:rsidRPr="0008443F">
        <w:rPr>
          <w:noProof/>
        </w:rPr>
        <w:tab/>
        <w:t xml:space="preserve">Ayaz, M., et al., </w:t>
      </w:r>
      <w:r w:rsidRPr="0008443F">
        <w:rPr>
          <w:i/>
          <w:noProof/>
        </w:rPr>
        <w:t>Natural products-based drugs: potential therapeutics against Alzheimer’s disease and other neurological disorders</w:t>
      </w:r>
      <w:r w:rsidRPr="0008443F">
        <w:rPr>
          <w:noProof/>
        </w:rPr>
        <w:t>. 2019, Frontiers Media SA: Frontiers in Pharmacology. p. 1417.</w:t>
      </w:r>
    </w:p>
    <w:p w14:paraId="6630C299" w14:textId="77777777" w:rsidR="0008443F" w:rsidRPr="0008443F" w:rsidRDefault="0008443F" w:rsidP="0008443F">
      <w:pPr>
        <w:pStyle w:val="EndNoteBibliography"/>
        <w:ind w:left="720" w:hanging="720"/>
        <w:rPr>
          <w:noProof/>
        </w:rPr>
      </w:pPr>
      <w:r w:rsidRPr="0008443F">
        <w:rPr>
          <w:noProof/>
        </w:rPr>
        <w:t>19.</w:t>
      </w:r>
      <w:r w:rsidRPr="0008443F">
        <w:rPr>
          <w:noProof/>
        </w:rPr>
        <w:tab/>
        <w:t xml:space="preserve">Ramasamy, S., et al., </w:t>
      </w:r>
      <w:r w:rsidRPr="0008443F">
        <w:rPr>
          <w:i/>
          <w:noProof/>
        </w:rPr>
        <w:t>In Silico and In Vitro Analysis of Bacoside A Aglycones and Its Derivatives as the Constituents Responsible for the Cognitive Effects of Bacopa monnieri.</w:t>
      </w:r>
      <w:r w:rsidRPr="0008443F">
        <w:rPr>
          <w:noProof/>
        </w:rPr>
        <w:t xml:space="preserve"> PLoS One, 2015. </w:t>
      </w:r>
      <w:r w:rsidRPr="0008443F">
        <w:rPr>
          <w:b/>
          <w:noProof/>
        </w:rPr>
        <w:t>10</w:t>
      </w:r>
      <w:r w:rsidRPr="0008443F">
        <w:rPr>
          <w:noProof/>
        </w:rPr>
        <w:t>(5): p. e0126565.</w:t>
      </w:r>
    </w:p>
    <w:p w14:paraId="785DC2A5" w14:textId="77777777" w:rsidR="0008443F" w:rsidRPr="0008443F" w:rsidRDefault="0008443F" w:rsidP="0008443F">
      <w:pPr>
        <w:pStyle w:val="EndNoteBibliography"/>
        <w:ind w:left="720" w:hanging="720"/>
        <w:rPr>
          <w:noProof/>
        </w:rPr>
      </w:pPr>
      <w:r w:rsidRPr="0008443F">
        <w:rPr>
          <w:noProof/>
        </w:rPr>
        <w:t>20.</w:t>
      </w:r>
      <w:r w:rsidRPr="0008443F">
        <w:rPr>
          <w:noProof/>
        </w:rPr>
        <w:tab/>
        <w:t xml:space="preserve">Jose, S., et al., </w:t>
      </w:r>
      <w:r w:rsidRPr="0008443F">
        <w:rPr>
          <w:i/>
          <w:noProof/>
        </w:rPr>
        <w:t>Surface modified PLGA nanoparticles for brain targeting of Bacoside-A.</w:t>
      </w:r>
      <w:r w:rsidRPr="0008443F">
        <w:rPr>
          <w:noProof/>
        </w:rPr>
        <w:t xml:space="preserve"> Eur J Pharm Sci, 2014. </w:t>
      </w:r>
      <w:r w:rsidRPr="0008443F">
        <w:rPr>
          <w:b/>
          <w:noProof/>
        </w:rPr>
        <w:t>63</w:t>
      </w:r>
      <w:r w:rsidRPr="0008443F">
        <w:rPr>
          <w:noProof/>
        </w:rPr>
        <w:t>: p. 29-35.</w:t>
      </w:r>
    </w:p>
    <w:p w14:paraId="65B9CC56" w14:textId="77777777" w:rsidR="0008443F" w:rsidRPr="0008443F" w:rsidRDefault="0008443F" w:rsidP="0008443F">
      <w:pPr>
        <w:pStyle w:val="EndNoteBibliography"/>
        <w:ind w:left="720" w:hanging="720"/>
        <w:rPr>
          <w:noProof/>
        </w:rPr>
      </w:pPr>
      <w:r w:rsidRPr="0008443F">
        <w:rPr>
          <w:noProof/>
        </w:rPr>
        <w:t>21.</w:t>
      </w:r>
      <w:r w:rsidRPr="0008443F">
        <w:rPr>
          <w:noProof/>
        </w:rPr>
        <w:tab/>
        <w:t xml:space="preserve">Gianfredi, V., et al., </w:t>
      </w:r>
      <w:r w:rsidRPr="0008443F">
        <w:rPr>
          <w:i/>
          <w:noProof/>
        </w:rPr>
        <w:t>Sulforaphane and Epigallocatechin Gallate Restore Estrogen Receptor Expression by Modulating Epigenetic Events in the Breast Cancer Cell Line MDA-MB-231: A Systematic Review and Meta-Analysis.</w:t>
      </w:r>
      <w:r w:rsidRPr="0008443F">
        <w:rPr>
          <w:noProof/>
        </w:rPr>
        <w:t xml:space="preserve"> J Nutrigenet Nutrigenomics, 2017. </w:t>
      </w:r>
      <w:r w:rsidRPr="0008443F">
        <w:rPr>
          <w:b/>
          <w:noProof/>
        </w:rPr>
        <w:t>10</w:t>
      </w:r>
      <w:r w:rsidRPr="0008443F">
        <w:rPr>
          <w:noProof/>
        </w:rPr>
        <w:t>(3-4): p. 126-135.</w:t>
      </w:r>
    </w:p>
    <w:p w14:paraId="06E5EA6C" w14:textId="77777777" w:rsidR="0008443F" w:rsidRPr="0008443F" w:rsidRDefault="0008443F" w:rsidP="0008443F">
      <w:pPr>
        <w:pStyle w:val="EndNoteBibliography"/>
        <w:ind w:left="720" w:hanging="720"/>
        <w:rPr>
          <w:noProof/>
        </w:rPr>
      </w:pPr>
      <w:r w:rsidRPr="0008443F">
        <w:rPr>
          <w:noProof/>
        </w:rPr>
        <w:t>22.</w:t>
      </w:r>
      <w:r w:rsidRPr="0008443F">
        <w:rPr>
          <w:noProof/>
        </w:rPr>
        <w:tab/>
        <w:t xml:space="preserve">Zhang, Y. and H. Chen, </w:t>
      </w:r>
      <w:r w:rsidRPr="0008443F">
        <w:rPr>
          <w:i/>
          <w:noProof/>
        </w:rPr>
        <w:t>Genistein, an epigenome modifier during cancer prevention.</w:t>
      </w:r>
      <w:r w:rsidRPr="0008443F">
        <w:rPr>
          <w:noProof/>
        </w:rPr>
        <w:t xml:space="preserve"> Epigenetics, 2011. </w:t>
      </w:r>
      <w:r w:rsidRPr="0008443F">
        <w:rPr>
          <w:b/>
          <w:noProof/>
        </w:rPr>
        <w:t>6</w:t>
      </w:r>
      <w:r w:rsidRPr="0008443F">
        <w:rPr>
          <w:noProof/>
        </w:rPr>
        <w:t>(7): p. 888-91.</w:t>
      </w:r>
    </w:p>
    <w:p w14:paraId="4FF96685" w14:textId="77777777" w:rsidR="0008443F" w:rsidRPr="0008443F" w:rsidRDefault="0008443F" w:rsidP="0008443F">
      <w:pPr>
        <w:pStyle w:val="EndNoteBibliography"/>
        <w:ind w:left="720" w:hanging="720"/>
        <w:rPr>
          <w:noProof/>
        </w:rPr>
      </w:pPr>
      <w:r w:rsidRPr="0008443F">
        <w:rPr>
          <w:noProof/>
        </w:rPr>
        <w:t>23.</w:t>
      </w:r>
      <w:r w:rsidRPr="0008443F">
        <w:rPr>
          <w:noProof/>
        </w:rPr>
        <w:tab/>
        <w:t xml:space="preserve">Gao, Y. and T.O. Tollefsbol, </w:t>
      </w:r>
      <w:r w:rsidRPr="0008443F">
        <w:rPr>
          <w:i/>
          <w:noProof/>
        </w:rPr>
        <w:t>Combinational Proanthocyanidins and Resveratrol Synergistically Inhibit Human Breast Cancer Cells and Impact Epigenetic(-)Mediating Machinery.</w:t>
      </w:r>
      <w:r w:rsidRPr="0008443F">
        <w:rPr>
          <w:noProof/>
        </w:rPr>
        <w:t xml:space="preserve"> Int J Mol Sci, 2018. </w:t>
      </w:r>
      <w:r w:rsidRPr="0008443F">
        <w:rPr>
          <w:b/>
          <w:noProof/>
        </w:rPr>
        <w:t>19</w:t>
      </w:r>
      <w:r w:rsidRPr="0008443F">
        <w:rPr>
          <w:noProof/>
        </w:rPr>
        <w:t>(8).</w:t>
      </w:r>
    </w:p>
    <w:p w14:paraId="5630DADF" w14:textId="77777777" w:rsidR="0008443F" w:rsidRPr="0008443F" w:rsidRDefault="0008443F" w:rsidP="0008443F">
      <w:pPr>
        <w:pStyle w:val="EndNoteBibliography"/>
        <w:ind w:left="720" w:hanging="720"/>
        <w:rPr>
          <w:noProof/>
        </w:rPr>
      </w:pPr>
      <w:r w:rsidRPr="0008443F">
        <w:rPr>
          <w:noProof/>
        </w:rPr>
        <w:t>24.</w:t>
      </w:r>
      <w:r w:rsidRPr="0008443F">
        <w:rPr>
          <w:noProof/>
        </w:rPr>
        <w:tab/>
        <w:t xml:space="preserve">Young-Ho Kim, D.-H.L., Jae-Hoon Jeong, Zong Sheng Guo, and Yong J. Lee, </w:t>
      </w:r>
      <w:r w:rsidRPr="0008443F">
        <w:rPr>
          <w:i/>
          <w:noProof/>
        </w:rPr>
        <w:t>Quercetin augments TRAIL-induced apoptotic death involvement of the ERK signal transduction pathway.</w:t>
      </w:r>
      <w:r w:rsidRPr="0008443F">
        <w:rPr>
          <w:noProof/>
        </w:rPr>
        <w:t xml:space="preserve"> Biochem Pharmacol., 2008. </w:t>
      </w:r>
      <w:r w:rsidRPr="0008443F">
        <w:rPr>
          <w:b/>
          <w:noProof/>
        </w:rPr>
        <w:t>75</w:t>
      </w:r>
      <w:r w:rsidRPr="0008443F">
        <w:rPr>
          <w:noProof/>
        </w:rPr>
        <w:t>(10): p. 1946–1958.</w:t>
      </w:r>
    </w:p>
    <w:p w14:paraId="50569DF7" w14:textId="77777777" w:rsidR="0008443F" w:rsidRPr="0008443F" w:rsidRDefault="0008443F" w:rsidP="0008443F">
      <w:pPr>
        <w:pStyle w:val="EndNoteBibliography"/>
        <w:ind w:left="720" w:hanging="720"/>
        <w:rPr>
          <w:noProof/>
        </w:rPr>
      </w:pPr>
      <w:r w:rsidRPr="0008443F">
        <w:rPr>
          <w:noProof/>
        </w:rPr>
        <w:t>25.</w:t>
      </w:r>
      <w:r w:rsidRPr="0008443F">
        <w:rPr>
          <w:noProof/>
        </w:rPr>
        <w:tab/>
        <w:t xml:space="preserve">Vareed, S.K., et al., </w:t>
      </w:r>
      <w:r w:rsidRPr="0008443F">
        <w:rPr>
          <w:i/>
          <w:noProof/>
        </w:rPr>
        <w:t>Blood–brain barrier permeability of bioactive withanamides present in Withania somnifera fruit extract.</w:t>
      </w:r>
      <w:r w:rsidRPr="0008443F">
        <w:rPr>
          <w:noProof/>
        </w:rPr>
        <w:t xml:space="preserve"> 2014. </w:t>
      </w:r>
      <w:r w:rsidRPr="0008443F">
        <w:rPr>
          <w:b/>
          <w:noProof/>
        </w:rPr>
        <w:t>28</w:t>
      </w:r>
      <w:r w:rsidRPr="0008443F">
        <w:rPr>
          <w:noProof/>
        </w:rPr>
        <w:t>(8): p. 1260-1264.</w:t>
      </w:r>
    </w:p>
    <w:p w14:paraId="0CBBB7EC" w14:textId="77777777" w:rsidR="0008443F" w:rsidRPr="0008443F" w:rsidRDefault="0008443F" w:rsidP="0008443F">
      <w:pPr>
        <w:pStyle w:val="EndNoteBibliography"/>
        <w:ind w:left="720" w:hanging="720"/>
        <w:rPr>
          <w:noProof/>
        </w:rPr>
      </w:pPr>
      <w:r w:rsidRPr="0008443F">
        <w:rPr>
          <w:noProof/>
        </w:rPr>
        <w:t>26.</w:t>
      </w:r>
      <w:r w:rsidRPr="0008443F">
        <w:rPr>
          <w:noProof/>
        </w:rPr>
        <w:tab/>
        <w:t xml:space="preserve">Thakur, V.S., et al., </w:t>
      </w:r>
      <w:r w:rsidRPr="0008443F">
        <w:rPr>
          <w:i/>
          <w:noProof/>
        </w:rPr>
        <w:t>Plant phytochemicals as epigenetic modulators: role in cancer chemoprevention.</w:t>
      </w:r>
      <w:r w:rsidRPr="0008443F">
        <w:rPr>
          <w:noProof/>
        </w:rPr>
        <w:t xml:space="preserve"> AAPS J, 2014. </w:t>
      </w:r>
      <w:r w:rsidRPr="0008443F">
        <w:rPr>
          <w:b/>
          <w:noProof/>
        </w:rPr>
        <w:t>16</w:t>
      </w:r>
      <w:r w:rsidRPr="0008443F">
        <w:rPr>
          <w:noProof/>
        </w:rPr>
        <w:t>(1): p. 151-63.</w:t>
      </w:r>
    </w:p>
    <w:p w14:paraId="03A47EFD" w14:textId="77777777" w:rsidR="0008443F" w:rsidRPr="0008443F" w:rsidRDefault="0008443F" w:rsidP="0008443F">
      <w:pPr>
        <w:pStyle w:val="EndNoteBibliography"/>
        <w:ind w:left="720" w:hanging="720"/>
        <w:rPr>
          <w:noProof/>
        </w:rPr>
      </w:pPr>
      <w:r w:rsidRPr="0008443F">
        <w:rPr>
          <w:noProof/>
        </w:rPr>
        <w:t>27.</w:t>
      </w:r>
      <w:r w:rsidRPr="0008443F">
        <w:rPr>
          <w:noProof/>
        </w:rPr>
        <w:tab/>
        <w:t xml:space="preserve">Desai, A.G., et al., </w:t>
      </w:r>
      <w:r w:rsidRPr="0008443F">
        <w:rPr>
          <w:i/>
          <w:noProof/>
        </w:rPr>
        <w:t>Medicinal plants and cancer chemoprevention.</w:t>
      </w:r>
      <w:r w:rsidRPr="0008443F">
        <w:rPr>
          <w:noProof/>
        </w:rPr>
        <w:t xml:space="preserve"> 2008. </w:t>
      </w:r>
      <w:r w:rsidRPr="0008443F">
        <w:rPr>
          <w:b/>
          <w:noProof/>
        </w:rPr>
        <w:t>9</w:t>
      </w:r>
      <w:r w:rsidRPr="0008443F">
        <w:rPr>
          <w:noProof/>
        </w:rPr>
        <w:t>(7): p. 581-591.</w:t>
      </w:r>
    </w:p>
    <w:p w14:paraId="4FA33701" w14:textId="77777777" w:rsidR="0008443F" w:rsidRPr="0008443F" w:rsidRDefault="0008443F" w:rsidP="0008443F">
      <w:pPr>
        <w:pStyle w:val="EndNoteBibliography"/>
        <w:ind w:left="720" w:hanging="720"/>
        <w:rPr>
          <w:noProof/>
        </w:rPr>
      </w:pPr>
      <w:r w:rsidRPr="0008443F">
        <w:rPr>
          <w:noProof/>
        </w:rPr>
        <w:lastRenderedPageBreak/>
        <w:t>28.</w:t>
      </w:r>
      <w:r w:rsidRPr="0008443F">
        <w:rPr>
          <w:noProof/>
        </w:rPr>
        <w:tab/>
        <w:t xml:space="preserve">Kumar, M., et al., </w:t>
      </w:r>
      <w:r w:rsidRPr="0008443F">
        <w:rPr>
          <w:i/>
          <w:noProof/>
        </w:rPr>
        <w:t>Mango (Mangifera indica L.) leaves: Nutritional composition, phytochemical profile, and health-promoting bioactivities.</w:t>
      </w:r>
      <w:r w:rsidRPr="0008443F">
        <w:rPr>
          <w:noProof/>
        </w:rPr>
        <w:t xml:space="preserve"> Antioxidants, 2021. </w:t>
      </w:r>
      <w:r w:rsidRPr="0008443F">
        <w:rPr>
          <w:b/>
          <w:noProof/>
        </w:rPr>
        <w:t>10</w:t>
      </w:r>
      <w:r w:rsidRPr="0008443F">
        <w:rPr>
          <w:noProof/>
        </w:rPr>
        <w:t>(2): p. 299.</w:t>
      </w:r>
    </w:p>
    <w:p w14:paraId="2EBBEA4B" w14:textId="77777777" w:rsidR="0008443F" w:rsidRPr="0008443F" w:rsidRDefault="0008443F" w:rsidP="0008443F">
      <w:pPr>
        <w:pStyle w:val="EndNoteBibliography"/>
        <w:ind w:left="720" w:hanging="720"/>
        <w:rPr>
          <w:noProof/>
        </w:rPr>
      </w:pPr>
      <w:r w:rsidRPr="0008443F">
        <w:rPr>
          <w:noProof/>
        </w:rPr>
        <w:t>29.</w:t>
      </w:r>
      <w:r w:rsidRPr="0008443F">
        <w:rPr>
          <w:noProof/>
        </w:rPr>
        <w:tab/>
        <w:t xml:space="preserve">El-Sayyad, S.M., et al., </w:t>
      </w:r>
      <w:r w:rsidRPr="0008443F">
        <w:rPr>
          <w:i/>
          <w:noProof/>
        </w:rPr>
        <w:t xml:space="preserve">Mangiferin protects against </w:t>
      </w:r>
      <w:bdo w:val="ltr">
        <w:r w:rsidRPr="0008443F">
          <w:rPr>
            <w:i/>
            <w:noProof/>
          </w:rPr>
          <w:t xml:space="preserve">intestinal ischemia/reperfusion-induced </w:t>
        </w:r>
        <w:bdo w:val="ltr">
          <w:r w:rsidRPr="0008443F">
            <w:rPr>
              <w:i/>
              <w:noProof/>
            </w:rPr>
            <w:t xml:space="preserve">liver injury: </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i/>
              <w:noProof/>
            </w:rPr>
            <w:t>Involvement of PPAR-</w:t>
          </w:r>
          <w:bdo w:val="ltr">
            <w:r w:rsidRPr="0008443F">
              <w:rPr>
                <w:i/>
                <w:noProof/>
              </w:rPr>
              <w:t>gamma, GSK-3beta and Wnt/beta-catenin pathway</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rFonts w:ascii="MS Gothic" w:eastAsia="MS Gothic" w:hAnsi="MS Gothic" w:cs="MS Gothic" w:hint="eastAsia"/>
                <w:i/>
                <w:noProof/>
              </w:rPr>
              <w:t>‬</w:t>
            </w:r>
            <w:r w:rsidRPr="0008443F">
              <w:rPr>
                <w:i/>
                <w:noProof/>
              </w:rPr>
              <w:t>.</w:t>
            </w:r>
            <w:r w:rsidRPr="0008443F">
              <w:rPr>
                <w:noProof/>
              </w:rPr>
              <w:t xml:space="preserve"> Eur J Pharmacol, 2017. </w:t>
            </w:r>
            <w:r w:rsidRPr="0008443F">
              <w:rPr>
                <w:b/>
                <w:noProof/>
              </w:rPr>
              <w:t>809</w:t>
            </w:r>
            <w:r w:rsidRPr="0008443F">
              <w:rPr>
                <w:noProof/>
              </w:rPr>
              <w:t>: p. 80-86.</w:t>
            </w:r>
            <w:r>
              <w:t>‬</w:t>
            </w:r>
            <w:r>
              <w:t>‬</w:t>
            </w:r>
            <w:r>
              <w:t>‬</w:t>
            </w:r>
            <w:r>
              <w:t>‬</w:t>
            </w:r>
            <w:r>
              <w:t>‬</w:t>
            </w:r>
            <w:r>
              <w:t>‬</w:t>
            </w:r>
            <w:r>
              <w:t>‬</w:t>
            </w:r>
            <w:r>
              <w:t>‬</w:t>
            </w:r>
            <w:r>
              <w:t>‬</w:t>
            </w:r>
            <w:r>
              <w:t>‬</w:t>
            </w:r>
            <w:r>
              <w:t>‬</w:t>
            </w:r>
            <w:r>
              <w:t>‬</w:t>
            </w:r>
            <w:r w:rsidR="00597715">
              <w:t>‬</w:t>
            </w:r>
            <w:r w:rsidR="00597715">
              <w:t>‬</w:t>
            </w:r>
            <w:r w:rsidR="00597715">
              <w:t>‬</w:t>
            </w:r>
          </w:bdo>
        </w:bdo>
      </w:bdo>
    </w:p>
    <w:p w14:paraId="4C158FEC" w14:textId="77777777" w:rsidR="0008443F" w:rsidRPr="0008443F" w:rsidRDefault="0008443F" w:rsidP="0008443F">
      <w:pPr>
        <w:pStyle w:val="EndNoteBibliography"/>
        <w:ind w:left="720" w:hanging="720"/>
        <w:rPr>
          <w:noProof/>
        </w:rPr>
      </w:pPr>
      <w:r w:rsidRPr="0008443F">
        <w:rPr>
          <w:noProof/>
        </w:rPr>
        <w:t>30.</w:t>
      </w:r>
      <w:r w:rsidRPr="0008443F">
        <w:rPr>
          <w:noProof/>
        </w:rPr>
        <w:tab/>
        <w:t xml:space="preserve">Al Omairi, N.E., et al., </w:t>
      </w:r>
      <w:r w:rsidRPr="0008443F">
        <w:rPr>
          <w:i/>
          <w:noProof/>
        </w:rPr>
        <w:t>Neuroprotective efficiency of Mangifera indica leaves extract on cadmium-induced cortical damage in rats.</w:t>
      </w:r>
      <w:r w:rsidRPr="0008443F">
        <w:rPr>
          <w:noProof/>
        </w:rPr>
        <w:t xml:space="preserve"> Metab Brain Dis, 2018. </w:t>
      </w:r>
      <w:r w:rsidRPr="0008443F">
        <w:rPr>
          <w:b/>
          <w:noProof/>
        </w:rPr>
        <w:t>33</w:t>
      </w:r>
      <w:r w:rsidRPr="0008443F">
        <w:rPr>
          <w:noProof/>
        </w:rPr>
        <w:t>(4): p. 1121-1130.</w:t>
      </w:r>
    </w:p>
    <w:p w14:paraId="780DB118" w14:textId="77777777" w:rsidR="0008443F" w:rsidRPr="0008443F" w:rsidRDefault="0008443F" w:rsidP="0008443F">
      <w:pPr>
        <w:pStyle w:val="EndNoteBibliography"/>
        <w:ind w:left="720" w:hanging="720"/>
        <w:rPr>
          <w:noProof/>
        </w:rPr>
      </w:pPr>
      <w:r w:rsidRPr="0008443F">
        <w:rPr>
          <w:noProof/>
        </w:rPr>
        <w:t>31.</w:t>
      </w:r>
      <w:r w:rsidRPr="0008443F">
        <w:rPr>
          <w:noProof/>
        </w:rPr>
        <w:tab/>
        <w:t xml:space="preserve">Yap, K.M., et al., </w:t>
      </w:r>
      <w:r w:rsidRPr="0008443F">
        <w:rPr>
          <w:i/>
          <w:noProof/>
        </w:rPr>
        <w:t>Mangifera indica (Mango): A Promising Medicinal Plant for Breast Cancer Therapy and Understanding Its Potential Mechanisms of Action.</w:t>
      </w:r>
      <w:r w:rsidRPr="0008443F">
        <w:rPr>
          <w:noProof/>
        </w:rPr>
        <w:t xml:space="preserve"> Breast Cancer (Dove Med Press), 2021. </w:t>
      </w:r>
      <w:r w:rsidRPr="0008443F">
        <w:rPr>
          <w:b/>
          <w:noProof/>
        </w:rPr>
        <w:t>13</w:t>
      </w:r>
      <w:r w:rsidRPr="0008443F">
        <w:rPr>
          <w:noProof/>
        </w:rPr>
        <w:t>: p. 471-503.</w:t>
      </w:r>
    </w:p>
    <w:p w14:paraId="0E0CAA64" w14:textId="77777777" w:rsidR="0008443F" w:rsidRPr="0008443F" w:rsidRDefault="0008443F" w:rsidP="0008443F">
      <w:pPr>
        <w:pStyle w:val="EndNoteBibliography"/>
        <w:ind w:left="720" w:hanging="720"/>
        <w:rPr>
          <w:noProof/>
        </w:rPr>
      </w:pPr>
      <w:r w:rsidRPr="0008443F">
        <w:rPr>
          <w:noProof/>
        </w:rPr>
        <w:t>32.</w:t>
      </w:r>
      <w:r w:rsidRPr="0008443F">
        <w:rPr>
          <w:noProof/>
        </w:rPr>
        <w:tab/>
        <w:t xml:space="preserve">Temviriyanukul, P., et al., </w:t>
      </w:r>
      <w:r w:rsidRPr="0008443F">
        <w:rPr>
          <w:i/>
          <w:noProof/>
        </w:rPr>
        <w:t>Mangifera indica 'Namdokmai' Prevents Neuronal Cells from Amyloid Peptide Toxicity and Inhibits BACE-1 Activities in a Drosophila Model of Alzheimer's Amyloidosis.</w:t>
      </w:r>
      <w:r w:rsidRPr="0008443F">
        <w:rPr>
          <w:noProof/>
        </w:rPr>
        <w:t xml:space="preserve"> Pharmaceuticals (Basel), 2022. </w:t>
      </w:r>
      <w:r w:rsidRPr="0008443F">
        <w:rPr>
          <w:b/>
          <w:noProof/>
        </w:rPr>
        <w:t>15</w:t>
      </w:r>
      <w:r w:rsidRPr="0008443F">
        <w:rPr>
          <w:noProof/>
        </w:rPr>
        <w:t>(5).</w:t>
      </w:r>
    </w:p>
    <w:p w14:paraId="7F9B894B" w14:textId="77777777" w:rsidR="0008443F" w:rsidRPr="0008443F" w:rsidRDefault="0008443F" w:rsidP="0008443F">
      <w:pPr>
        <w:pStyle w:val="EndNoteBibliography"/>
        <w:ind w:left="720" w:hanging="720"/>
        <w:rPr>
          <w:noProof/>
        </w:rPr>
      </w:pPr>
      <w:r w:rsidRPr="0008443F">
        <w:rPr>
          <w:noProof/>
        </w:rPr>
        <w:t>33.</w:t>
      </w:r>
      <w:r w:rsidRPr="0008443F">
        <w:rPr>
          <w:noProof/>
        </w:rPr>
        <w:tab/>
        <w:t xml:space="preserve">Fernández-Ponce, M.T., et al., </w:t>
      </w:r>
      <w:r w:rsidRPr="0008443F">
        <w:rPr>
          <w:i/>
          <w:noProof/>
        </w:rPr>
        <w:t>Use of high pressure techniques to produce Mangifera indica L. leaf extracts enriched in potent antioxidant phenolic compounds.</w:t>
      </w:r>
      <w:r w:rsidRPr="0008443F">
        <w:rPr>
          <w:noProof/>
        </w:rPr>
        <w:t xml:space="preserve"> Innovative Food Science &amp; Emerging Technologies, 2015. </w:t>
      </w:r>
      <w:r w:rsidRPr="0008443F">
        <w:rPr>
          <w:b/>
          <w:noProof/>
        </w:rPr>
        <w:t>29</w:t>
      </w:r>
      <w:r w:rsidRPr="0008443F">
        <w:rPr>
          <w:noProof/>
        </w:rPr>
        <w:t>: p. 94-106.</w:t>
      </w:r>
    </w:p>
    <w:p w14:paraId="47E4AB75" w14:textId="77777777" w:rsidR="0008443F" w:rsidRPr="0008443F" w:rsidRDefault="0008443F" w:rsidP="0008443F">
      <w:pPr>
        <w:pStyle w:val="EndNoteBibliography"/>
        <w:ind w:left="720" w:hanging="720"/>
        <w:rPr>
          <w:noProof/>
        </w:rPr>
      </w:pPr>
      <w:r w:rsidRPr="0008443F">
        <w:rPr>
          <w:noProof/>
        </w:rPr>
        <w:t>34.</w:t>
      </w:r>
      <w:r w:rsidRPr="0008443F">
        <w:rPr>
          <w:noProof/>
        </w:rPr>
        <w:tab/>
        <w:t xml:space="preserve">Sangeetha, K.N., et al., </w:t>
      </w:r>
      <w:r w:rsidRPr="0008443F">
        <w:rPr>
          <w:i/>
          <w:noProof/>
        </w:rPr>
        <w:t>3beta-taraxerol of Mangifera indica, a PI3K dependent dual activator of glucose transport and glycogen synthesis in 3T3-L1 adipocytes.</w:t>
      </w:r>
      <w:r w:rsidRPr="0008443F">
        <w:rPr>
          <w:noProof/>
        </w:rPr>
        <w:t xml:space="preserve"> Biochim Biophys Acta, 2010. </w:t>
      </w:r>
      <w:r w:rsidRPr="0008443F">
        <w:rPr>
          <w:b/>
          <w:noProof/>
        </w:rPr>
        <w:t>1800</w:t>
      </w:r>
      <w:r w:rsidRPr="0008443F">
        <w:rPr>
          <w:noProof/>
        </w:rPr>
        <w:t>(3): p. 359-66.</w:t>
      </w:r>
    </w:p>
    <w:p w14:paraId="5BD77F25" w14:textId="77777777" w:rsidR="0008443F" w:rsidRPr="0008443F" w:rsidRDefault="0008443F" w:rsidP="0008443F">
      <w:pPr>
        <w:pStyle w:val="EndNoteBibliography"/>
        <w:ind w:left="720" w:hanging="720"/>
        <w:rPr>
          <w:noProof/>
        </w:rPr>
      </w:pPr>
      <w:r w:rsidRPr="0008443F">
        <w:rPr>
          <w:noProof/>
        </w:rPr>
        <w:t>35.</w:t>
      </w:r>
      <w:r w:rsidRPr="0008443F">
        <w:rPr>
          <w:noProof/>
        </w:rPr>
        <w:tab/>
        <w:t xml:space="preserve">Sawale, S., et al., </w:t>
      </w:r>
      <w:r w:rsidRPr="0008443F">
        <w:rPr>
          <w:i/>
          <w:noProof/>
        </w:rPr>
        <w:t>Ferulic Acid as a Potential Drug for Neurological Disorder: An In silico Approach.</w:t>
      </w:r>
      <w:r w:rsidRPr="0008443F">
        <w:rPr>
          <w:noProof/>
        </w:rPr>
        <w:t xml:space="preserve"> Asian Journal of Biochemistry, Genetics and Molecular Biology, 2025. </w:t>
      </w:r>
      <w:r w:rsidRPr="0008443F">
        <w:rPr>
          <w:b/>
          <w:noProof/>
        </w:rPr>
        <w:t>17</w:t>
      </w:r>
      <w:r w:rsidRPr="0008443F">
        <w:rPr>
          <w:noProof/>
        </w:rPr>
        <w:t>(3): p. 52-67.</w:t>
      </w:r>
    </w:p>
    <w:p w14:paraId="38E6ED60" w14:textId="77777777" w:rsidR="0008443F" w:rsidRPr="0008443F" w:rsidRDefault="0008443F" w:rsidP="0008443F">
      <w:pPr>
        <w:pStyle w:val="EndNoteBibliography"/>
        <w:ind w:left="720" w:hanging="720"/>
        <w:rPr>
          <w:noProof/>
        </w:rPr>
      </w:pPr>
      <w:r w:rsidRPr="0008443F">
        <w:rPr>
          <w:noProof/>
        </w:rPr>
        <w:t>36.</w:t>
      </w:r>
      <w:r w:rsidRPr="0008443F">
        <w:rPr>
          <w:noProof/>
        </w:rPr>
        <w:tab/>
        <w:t xml:space="preserve">Vivek-Ananth, R., et al., </w:t>
      </w:r>
      <w:r w:rsidRPr="0008443F">
        <w:rPr>
          <w:i/>
          <w:noProof/>
        </w:rPr>
        <w:t>IMPPAT 2.0: an enhanced and expanded phytochemical atlas of Indian medicinal plants.</w:t>
      </w:r>
      <w:r w:rsidRPr="0008443F">
        <w:rPr>
          <w:noProof/>
        </w:rPr>
        <w:t xml:space="preserve"> ACS omega, 2023. </w:t>
      </w:r>
      <w:r w:rsidRPr="0008443F">
        <w:rPr>
          <w:b/>
          <w:noProof/>
        </w:rPr>
        <w:t>8</w:t>
      </w:r>
      <w:r w:rsidRPr="0008443F">
        <w:rPr>
          <w:noProof/>
        </w:rPr>
        <w:t>(9): p. 8827-8845.</w:t>
      </w:r>
    </w:p>
    <w:p w14:paraId="7966DFDE" w14:textId="77777777" w:rsidR="0008443F" w:rsidRPr="0008443F" w:rsidRDefault="0008443F" w:rsidP="0008443F">
      <w:pPr>
        <w:pStyle w:val="EndNoteBibliography"/>
        <w:ind w:left="720" w:hanging="720"/>
        <w:rPr>
          <w:noProof/>
        </w:rPr>
      </w:pPr>
      <w:r w:rsidRPr="0008443F">
        <w:rPr>
          <w:noProof/>
        </w:rPr>
        <w:t>37.</w:t>
      </w:r>
      <w:r w:rsidRPr="0008443F">
        <w:rPr>
          <w:noProof/>
        </w:rPr>
        <w:tab/>
        <w:t xml:space="preserve">Rose, P.W., et al., </w:t>
      </w:r>
      <w:r w:rsidRPr="0008443F">
        <w:rPr>
          <w:i/>
          <w:noProof/>
        </w:rPr>
        <w:t>The RCSB Protein Data Bank: new resources for research and education.</w:t>
      </w:r>
      <w:r w:rsidRPr="0008443F">
        <w:rPr>
          <w:noProof/>
        </w:rPr>
        <w:t xml:space="preserve"> Nucleic Acids Res, 2013. </w:t>
      </w:r>
      <w:r w:rsidRPr="0008443F">
        <w:rPr>
          <w:b/>
          <w:noProof/>
        </w:rPr>
        <w:t>41</w:t>
      </w:r>
      <w:r w:rsidRPr="0008443F">
        <w:rPr>
          <w:noProof/>
        </w:rPr>
        <w:t>(Database issue): p. D475-82.</w:t>
      </w:r>
    </w:p>
    <w:p w14:paraId="1E3F11D2" w14:textId="77777777" w:rsidR="0008443F" w:rsidRPr="0008443F" w:rsidRDefault="0008443F" w:rsidP="0008443F">
      <w:pPr>
        <w:pStyle w:val="EndNoteBibliography"/>
        <w:ind w:left="720" w:hanging="720"/>
        <w:rPr>
          <w:noProof/>
        </w:rPr>
      </w:pPr>
      <w:r w:rsidRPr="0008443F">
        <w:rPr>
          <w:noProof/>
        </w:rPr>
        <w:t>38.</w:t>
      </w:r>
      <w:r w:rsidRPr="0008443F">
        <w:rPr>
          <w:noProof/>
        </w:rPr>
        <w:tab/>
        <w:t xml:space="preserve">Daina, A., O. Michielin, and V. Zoete, </w:t>
      </w:r>
      <w:r w:rsidRPr="0008443F">
        <w:rPr>
          <w:i/>
          <w:noProof/>
        </w:rPr>
        <w:t>SwissADME: a free web tool to evaluate pharmacokinetics, drug-likeness and medicinal chemistry friendliness of small molecules.</w:t>
      </w:r>
      <w:r w:rsidRPr="0008443F">
        <w:rPr>
          <w:noProof/>
        </w:rPr>
        <w:t xml:space="preserve"> Sci Rep, 2017. </w:t>
      </w:r>
      <w:r w:rsidRPr="0008443F">
        <w:rPr>
          <w:b/>
          <w:noProof/>
        </w:rPr>
        <w:t>7</w:t>
      </w:r>
      <w:r w:rsidRPr="0008443F">
        <w:rPr>
          <w:noProof/>
        </w:rPr>
        <w:t>: p. 42717.</w:t>
      </w:r>
    </w:p>
    <w:p w14:paraId="6EB0831D" w14:textId="77777777" w:rsidR="0008443F" w:rsidRPr="0008443F" w:rsidRDefault="0008443F" w:rsidP="0008443F">
      <w:pPr>
        <w:pStyle w:val="EndNoteBibliography"/>
        <w:ind w:left="720" w:hanging="720"/>
        <w:rPr>
          <w:noProof/>
        </w:rPr>
      </w:pPr>
      <w:r w:rsidRPr="0008443F">
        <w:rPr>
          <w:noProof/>
        </w:rPr>
        <w:t>39.</w:t>
      </w:r>
      <w:r w:rsidRPr="0008443F">
        <w:rPr>
          <w:noProof/>
        </w:rPr>
        <w:tab/>
        <w:t xml:space="preserve">Iwaloye, O., et al., </w:t>
      </w:r>
      <w:r w:rsidRPr="0008443F">
        <w:rPr>
          <w:i/>
          <w:noProof/>
        </w:rPr>
        <w:t>In silico molecular studies of natural compounds as possible anti-Alzheimer’s agents: ligand-based design.</w:t>
      </w:r>
      <w:r w:rsidRPr="0008443F">
        <w:rPr>
          <w:noProof/>
        </w:rPr>
        <w:t xml:space="preserve"> Network Modeling Analysis in Health Informatics and Bioinformatics, 2020. </w:t>
      </w:r>
      <w:r w:rsidRPr="0008443F">
        <w:rPr>
          <w:b/>
          <w:noProof/>
        </w:rPr>
        <w:t>9</w:t>
      </w:r>
      <w:r w:rsidRPr="0008443F">
        <w:rPr>
          <w:noProof/>
        </w:rPr>
        <w:t>: p. 1-14.</w:t>
      </w:r>
    </w:p>
    <w:p w14:paraId="779DB0F5" w14:textId="77777777" w:rsidR="0008443F" w:rsidRPr="0008443F" w:rsidRDefault="0008443F" w:rsidP="0008443F">
      <w:pPr>
        <w:pStyle w:val="EndNoteBibliography"/>
        <w:ind w:left="720" w:hanging="720"/>
        <w:rPr>
          <w:noProof/>
        </w:rPr>
      </w:pPr>
      <w:r w:rsidRPr="0008443F">
        <w:rPr>
          <w:noProof/>
        </w:rPr>
        <w:t>40.</w:t>
      </w:r>
      <w:r w:rsidRPr="0008443F">
        <w:rPr>
          <w:noProof/>
        </w:rPr>
        <w:tab/>
        <w:t xml:space="preserve">Consortium, U., </w:t>
      </w:r>
      <w:r w:rsidRPr="0008443F">
        <w:rPr>
          <w:i/>
          <w:noProof/>
        </w:rPr>
        <w:t>UniProt: a hub for protein information.</w:t>
      </w:r>
      <w:r w:rsidRPr="0008443F">
        <w:rPr>
          <w:noProof/>
        </w:rPr>
        <w:t xml:space="preserve"> Nucleic acids research, 2015. </w:t>
      </w:r>
      <w:r w:rsidRPr="0008443F">
        <w:rPr>
          <w:b/>
          <w:noProof/>
        </w:rPr>
        <w:t>43</w:t>
      </w:r>
      <w:r w:rsidRPr="0008443F">
        <w:rPr>
          <w:noProof/>
        </w:rPr>
        <w:t>(D1): p. D204-D212.</w:t>
      </w:r>
    </w:p>
    <w:p w14:paraId="72C7B787" w14:textId="77777777" w:rsidR="0008443F" w:rsidRPr="0008443F" w:rsidRDefault="0008443F" w:rsidP="0008443F">
      <w:pPr>
        <w:pStyle w:val="EndNoteBibliography"/>
        <w:ind w:left="720" w:hanging="720"/>
        <w:rPr>
          <w:noProof/>
        </w:rPr>
      </w:pPr>
      <w:r w:rsidRPr="0008443F">
        <w:rPr>
          <w:noProof/>
        </w:rPr>
        <w:t>41.</w:t>
      </w:r>
      <w:r w:rsidRPr="0008443F">
        <w:rPr>
          <w:noProof/>
        </w:rPr>
        <w:tab/>
        <w:t xml:space="preserve">Chidambaram, K., </w:t>
      </w:r>
      <w:r w:rsidRPr="0008443F">
        <w:rPr>
          <w:i/>
          <w:noProof/>
        </w:rPr>
        <w:t>Identification of BACE-1 Inhibitors against Alzheimer’s Disease through E-Pharmacophore-Based Virtual Screening and Molecular Dynamics Simulation Studies: An Insilco Approach.</w:t>
      </w:r>
      <w:r w:rsidRPr="0008443F">
        <w:rPr>
          <w:noProof/>
        </w:rPr>
        <w:t xml:space="preserve"> Life, 2023. </w:t>
      </w:r>
      <w:r w:rsidRPr="0008443F">
        <w:rPr>
          <w:b/>
          <w:noProof/>
        </w:rPr>
        <w:t>13</w:t>
      </w:r>
      <w:r w:rsidRPr="0008443F">
        <w:rPr>
          <w:noProof/>
        </w:rPr>
        <w:t>(4): p. 952.</w:t>
      </w:r>
    </w:p>
    <w:p w14:paraId="6C987F8D" w14:textId="77777777" w:rsidR="0008443F" w:rsidRPr="0008443F" w:rsidRDefault="0008443F" w:rsidP="0008443F">
      <w:pPr>
        <w:pStyle w:val="EndNoteBibliography"/>
        <w:ind w:left="720" w:hanging="720"/>
        <w:rPr>
          <w:noProof/>
        </w:rPr>
      </w:pPr>
      <w:r w:rsidRPr="0008443F">
        <w:rPr>
          <w:noProof/>
        </w:rPr>
        <w:t>42.</w:t>
      </w:r>
      <w:r w:rsidRPr="0008443F">
        <w:rPr>
          <w:noProof/>
        </w:rPr>
        <w:tab/>
        <w:t xml:space="preserve">Pattar, S.V., et al., </w:t>
      </w:r>
      <w:r w:rsidRPr="0008443F">
        <w:rPr>
          <w:i/>
          <w:noProof/>
        </w:rPr>
        <w:t>In silico molecular docking studies and MM/GBSA analysis of coumarin-carbonodithioate hybrid derivatives divulge the anticancer potential against breast cancer.</w:t>
      </w:r>
      <w:r w:rsidRPr="0008443F">
        <w:rPr>
          <w:noProof/>
        </w:rPr>
        <w:t xml:space="preserve"> Beni-Suef University Journal of Basic and Applied Sciences, 2020. </w:t>
      </w:r>
      <w:r w:rsidRPr="0008443F">
        <w:rPr>
          <w:b/>
          <w:noProof/>
        </w:rPr>
        <w:t>9</w:t>
      </w:r>
      <w:r w:rsidRPr="0008443F">
        <w:rPr>
          <w:noProof/>
        </w:rPr>
        <w:t>(1).</w:t>
      </w:r>
    </w:p>
    <w:p w14:paraId="78DF5BE8" w14:textId="77777777" w:rsidR="0008443F" w:rsidRPr="0008443F" w:rsidRDefault="0008443F" w:rsidP="0008443F">
      <w:pPr>
        <w:pStyle w:val="EndNoteBibliography"/>
        <w:ind w:left="720" w:hanging="720"/>
        <w:rPr>
          <w:noProof/>
        </w:rPr>
      </w:pPr>
      <w:r w:rsidRPr="0008443F">
        <w:rPr>
          <w:noProof/>
        </w:rPr>
        <w:t>43.</w:t>
      </w:r>
      <w:r w:rsidRPr="0008443F">
        <w:rPr>
          <w:noProof/>
        </w:rPr>
        <w:tab/>
        <w:t xml:space="preserve">Kumar, S., et al., </w:t>
      </w:r>
      <w:r w:rsidRPr="0008443F">
        <w:rPr>
          <w:i/>
          <w:noProof/>
        </w:rPr>
        <w:t>Discovery of new hydroxyethylamine analogs against 3CLpro protein target of SARS-CoV-2: Molecular docking, molecular dynamics simulation, and structure–activity relationship studies.</w:t>
      </w:r>
      <w:r w:rsidRPr="0008443F">
        <w:rPr>
          <w:noProof/>
        </w:rPr>
        <w:t xml:space="preserve"> Journal of Chemical Information Modeling, 2020. </w:t>
      </w:r>
      <w:r w:rsidRPr="0008443F">
        <w:rPr>
          <w:b/>
          <w:noProof/>
        </w:rPr>
        <w:t>60</w:t>
      </w:r>
      <w:r w:rsidRPr="0008443F">
        <w:rPr>
          <w:noProof/>
        </w:rPr>
        <w:t>(12): p. 5754-5770.</w:t>
      </w:r>
    </w:p>
    <w:p w14:paraId="2E452F09" w14:textId="77777777" w:rsidR="0008443F" w:rsidRPr="0008443F" w:rsidRDefault="0008443F" w:rsidP="0008443F">
      <w:pPr>
        <w:pStyle w:val="EndNoteBibliography"/>
        <w:ind w:left="720" w:hanging="720"/>
        <w:rPr>
          <w:noProof/>
        </w:rPr>
      </w:pPr>
      <w:r w:rsidRPr="0008443F">
        <w:rPr>
          <w:noProof/>
        </w:rPr>
        <w:t>44.</w:t>
      </w:r>
      <w:r w:rsidRPr="0008443F">
        <w:rPr>
          <w:noProof/>
        </w:rPr>
        <w:tab/>
        <w:t xml:space="preserve">Contreras-Puentes, N., J. Mercado-Camargo, and A. Alvíz-Amador, </w:t>
      </w:r>
      <w:r w:rsidRPr="0008443F">
        <w:rPr>
          <w:i/>
          <w:noProof/>
        </w:rPr>
        <w:t>In silico study of ginsenoside analogues as possible BACE1 inhibitors involved in Alzheimer's disease.</w:t>
      </w:r>
      <w:r w:rsidRPr="0008443F">
        <w:rPr>
          <w:noProof/>
        </w:rPr>
        <w:t xml:space="preserve"> F1000Research, 2019. </w:t>
      </w:r>
      <w:r w:rsidRPr="0008443F">
        <w:rPr>
          <w:b/>
          <w:noProof/>
        </w:rPr>
        <w:t>8</w:t>
      </w:r>
      <w:r w:rsidRPr="0008443F">
        <w:rPr>
          <w:noProof/>
        </w:rPr>
        <w:t>.</w:t>
      </w:r>
    </w:p>
    <w:p w14:paraId="5905C983" w14:textId="77777777" w:rsidR="0008443F" w:rsidRPr="0008443F" w:rsidRDefault="0008443F" w:rsidP="0008443F">
      <w:pPr>
        <w:pStyle w:val="EndNoteBibliography"/>
        <w:ind w:left="720" w:hanging="720"/>
        <w:rPr>
          <w:noProof/>
        </w:rPr>
      </w:pPr>
      <w:r w:rsidRPr="0008443F">
        <w:rPr>
          <w:noProof/>
        </w:rPr>
        <w:t>45.</w:t>
      </w:r>
      <w:r w:rsidRPr="0008443F">
        <w:rPr>
          <w:noProof/>
        </w:rPr>
        <w:tab/>
        <w:t xml:space="preserve">Nagu, P., et al., </w:t>
      </w:r>
      <w:r w:rsidRPr="0008443F">
        <w:rPr>
          <w:i/>
          <w:noProof/>
        </w:rPr>
        <w:t>Identification of Herbal Molecules for the Treatment of Alzheimer's Disease Through a Combination of Molecular Docking and In-Vitro Analysis.</w:t>
      </w:r>
      <w:r w:rsidRPr="0008443F">
        <w:rPr>
          <w:noProof/>
        </w:rPr>
        <w:t xml:space="preserve"> 2023. </w:t>
      </w:r>
      <w:r w:rsidRPr="0008443F">
        <w:rPr>
          <w:b/>
          <w:noProof/>
        </w:rPr>
        <w:t>82</w:t>
      </w:r>
      <w:r w:rsidRPr="0008443F">
        <w:rPr>
          <w:noProof/>
        </w:rPr>
        <w:t>(05): p. 504-514.</w:t>
      </w:r>
    </w:p>
    <w:p w14:paraId="239DDB7D" w14:textId="77777777" w:rsidR="0008443F" w:rsidRPr="0008443F" w:rsidRDefault="0008443F" w:rsidP="0008443F">
      <w:pPr>
        <w:pStyle w:val="EndNoteBibliography"/>
        <w:ind w:left="720" w:hanging="720"/>
        <w:rPr>
          <w:noProof/>
        </w:rPr>
      </w:pPr>
      <w:r w:rsidRPr="0008443F">
        <w:rPr>
          <w:noProof/>
        </w:rPr>
        <w:t>46.</w:t>
      </w:r>
      <w:r w:rsidRPr="0008443F">
        <w:rPr>
          <w:noProof/>
        </w:rPr>
        <w:tab/>
        <w:t xml:space="preserve">Ion, G.N.D., et al., </w:t>
      </w:r>
      <w:r w:rsidRPr="0008443F">
        <w:rPr>
          <w:i/>
          <w:noProof/>
        </w:rPr>
        <w:t>Application of molecular framework-based data-mining method in the search for beta-secretase 1 inhibitors through drug repurposing.</w:t>
      </w:r>
      <w:r w:rsidRPr="0008443F">
        <w:rPr>
          <w:noProof/>
        </w:rPr>
        <w:t xml:space="preserve"> 2019.</w:t>
      </w:r>
    </w:p>
    <w:p w14:paraId="0BAC842B" w14:textId="77777777" w:rsidR="0008443F" w:rsidRPr="0008443F" w:rsidRDefault="0008443F" w:rsidP="0008443F">
      <w:pPr>
        <w:pStyle w:val="EndNoteBibliography"/>
        <w:ind w:left="720" w:hanging="720"/>
        <w:rPr>
          <w:noProof/>
        </w:rPr>
      </w:pPr>
      <w:r w:rsidRPr="0008443F">
        <w:rPr>
          <w:noProof/>
        </w:rPr>
        <w:t>47.</w:t>
      </w:r>
      <w:r w:rsidRPr="0008443F">
        <w:rPr>
          <w:noProof/>
        </w:rPr>
        <w:tab/>
        <w:t xml:space="preserve">Sheokand, D., et al., </w:t>
      </w:r>
      <w:r w:rsidRPr="0008443F">
        <w:rPr>
          <w:i/>
          <w:noProof/>
        </w:rPr>
        <w:t>Molecular docking analysis of marine phytochemicals with BACE-1.</w:t>
      </w:r>
      <w:r w:rsidRPr="0008443F">
        <w:rPr>
          <w:noProof/>
        </w:rPr>
        <w:t xml:space="preserve"> 2024. </w:t>
      </w:r>
      <w:r w:rsidRPr="0008443F">
        <w:rPr>
          <w:b/>
          <w:noProof/>
        </w:rPr>
        <w:t>20</w:t>
      </w:r>
      <w:r w:rsidRPr="0008443F">
        <w:rPr>
          <w:noProof/>
        </w:rPr>
        <w:t>(2): p. 151.</w:t>
      </w:r>
    </w:p>
    <w:p w14:paraId="6B7F5E37" w14:textId="77777777" w:rsidR="0008443F" w:rsidRPr="0008443F" w:rsidRDefault="0008443F" w:rsidP="0008443F">
      <w:pPr>
        <w:pStyle w:val="EndNoteBibliography"/>
        <w:ind w:left="720" w:hanging="720"/>
        <w:rPr>
          <w:noProof/>
        </w:rPr>
      </w:pPr>
      <w:r w:rsidRPr="0008443F">
        <w:rPr>
          <w:noProof/>
        </w:rPr>
        <w:t>48.</w:t>
      </w:r>
      <w:r w:rsidRPr="0008443F">
        <w:rPr>
          <w:noProof/>
        </w:rPr>
        <w:tab/>
        <w:t xml:space="preserve">Silva-Junior, E.F., et al., </w:t>
      </w:r>
      <w:r w:rsidRPr="0008443F">
        <w:rPr>
          <w:i/>
          <w:noProof/>
        </w:rPr>
        <w:t>Dynamic Simulation, Docking and DFT Studies Applied to a Set of Anti-Acetylcholinesterase Inhibitors in the enzyme β-Secretase (BACE-1): An Important Therapeutic Target in Alzheimer's Disease.</w:t>
      </w:r>
      <w:r w:rsidRPr="0008443F">
        <w:rPr>
          <w:noProof/>
        </w:rPr>
        <w:t xml:space="preserve"> Current Computer-Aided Drug Design, 2017. </w:t>
      </w:r>
      <w:r w:rsidRPr="0008443F">
        <w:rPr>
          <w:b/>
          <w:noProof/>
        </w:rPr>
        <w:t>13</w:t>
      </w:r>
      <w:r w:rsidRPr="0008443F">
        <w:rPr>
          <w:noProof/>
        </w:rPr>
        <w:t>(4): p. 1-1.</w:t>
      </w:r>
    </w:p>
    <w:p w14:paraId="18A1F8ED" w14:textId="77777777" w:rsidR="0008443F" w:rsidRPr="0008443F" w:rsidRDefault="0008443F" w:rsidP="0008443F">
      <w:pPr>
        <w:pStyle w:val="EndNoteBibliography"/>
        <w:ind w:left="720" w:hanging="720"/>
        <w:rPr>
          <w:noProof/>
        </w:rPr>
      </w:pPr>
      <w:r w:rsidRPr="0008443F">
        <w:rPr>
          <w:noProof/>
        </w:rPr>
        <w:t>49.</w:t>
      </w:r>
      <w:r w:rsidRPr="0008443F">
        <w:rPr>
          <w:noProof/>
        </w:rPr>
        <w:tab/>
        <w:t xml:space="preserve">Goel, S. and Y. Kumar, </w:t>
      </w:r>
      <w:r w:rsidRPr="0008443F">
        <w:rPr>
          <w:i/>
          <w:noProof/>
        </w:rPr>
        <w:t>Assessing Inhibitory potential of natural compounds against BACE1 in Alzheimer's disease: A molecular docking and molecular dynamics simulation approach.</w:t>
      </w:r>
      <w:r w:rsidRPr="0008443F">
        <w:rPr>
          <w:noProof/>
        </w:rPr>
        <w:t xml:space="preserve"> Indian Journal of Biochemistry Biophysics, 2024. </w:t>
      </w:r>
      <w:r w:rsidRPr="0008443F">
        <w:rPr>
          <w:b/>
          <w:noProof/>
        </w:rPr>
        <w:t>61</w:t>
      </w:r>
      <w:r w:rsidRPr="0008443F">
        <w:rPr>
          <w:noProof/>
        </w:rPr>
        <w:t>(6): p. 345-353.</w:t>
      </w:r>
    </w:p>
    <w:p w14:paraId="3B8E6B63" w14:textId="77777777" w:rsidR="0008443F" w:rsidRPr="0008443F" w:rsidRDefault="0008443F" w:rsidP="0008443F">
      <w:pPr>
        <w:pStyle w:val="EndNoteBibliography"/>
        <w:ind w:left="720" w:hanging="720"/>
        <w:rPr>
          <w:noProof/>
        </w:rPr>
      </w:pPr>
      <w:r w:rsidRPr="0008443F">
        <w:rPr>
          <w:noProof/>
        </w:rPr>
        <w:t>50.</w:t>
      </w:r>
      <w:r w:rsidRPr="0008443F">
        <w:rPr>
          <w:noProof/>
        </w:rPr>
        <w:tab/>
        <w:t xml:space="preserve">Mishra, V. and C.J.I.j.o.b.m. Pathak, </w:t>
      </w:r>
      <w:r w:rsidRPr="0008443F">
        <w:rPr>
          <w:i/>
          <w:noProof/>
        </w:rPr>
        <w:t>Human Toll-Like Receptor 4 (hTLR4): Structural and functional dynamics in cancer.</w:t>
      </w:r>
      <w:r w:rsidRPr="0008443F">
        <w:rPr>
          <w:noProof/>
        </w:rPr>
        <w:t xml:space="preserve"> 2019. </w:t>
      </w:r>
      <w:r w:rsidRPr="0008443F">
        <w:rPr>
          <w:b/>
          <w:noProof/>
        </w:rPr>
        <w:t>122</w:t>
      </w:r>
      <w:r w:rsidRPr="0008443F">
        <w:rPr>
          <w:noProof/>
        </w:rPr>
        <w:t>: p. 425-451.</w:t>
      </w:r>
    </w:p>
    <w:p w14:paraId="100BF709" w14:textId="77777777" w:rsidR="0008443F" w:rsidRPr="0008443F" w:rsidRDefault="0008443F" w:rsidP="0008443F">
      <w:pPr>
        <w:pStyle w:val="EndNoteBibliography"/>
        <w:ind w:left="720" w:hanging="720"/>
        <w:rPr>
          <w:noProof/>
        </w:rPr>
      </w:pPr>
      <w:r w:rsidRPr="0008443F">
        <w:rPr>
          <w:noProof/>
        </w:rPr>
        <w:t>51.</w:t>
      </w:r>
      <w:r w:rsidRPr="0008443F">
        <w:rPr>
          <w:noProof/>
        </w:rPr>
        <w:tab/>
        <w:t xml:space="preserve">Kennedy, M.E., et al., </w:t>
      </w:r>
      <w:r w:rsidRPr="0008443F">
        <w:rPr>
          <w:i/>
          <w:noProof/>
        </w:rPr>
        <w:t>The BACE1 inhibitor verubecestat (MK-8931) reduces CNS β-amyloid in animal models and in Alzheimer’s disease patients.</w:t>
      </w:r>
      <w:r w:rsidRPr="0008443F">
        <w:rPr>
          <w:noProof/>
        </w:rPr>
        <w:t xml:space="preserve"> Science translational medicine, 2016. </w:t>
      </w:r>
      <w:r w:rsidRPr="0008443F">
        <w:rPr>
          <w:b/>
          <w:noProof/>
        </w:rPr>
        <w:t>8</w:t>
      </w:r>
      <w:r w:rsidRPr="0008443F">
        <w:rPr>
          <w:noProof/>
        </w:rPr>
        <w:t>(363): p. 363ra150-363ra150.</w:t>
      </w:r>
    </w:p>
    <w:p w14:paraId="3B0B503C" w14:textId="77777777" w:rsidR="0008443F" w:rsidRPr="0008443F" w:rsidRDefault="0008443F" w:rsidP="0008443F">
      <w:pPr>
        <w:pStyle w:val="EndNoteBibliography"/>
        <w:ind w:left="720" w:hanging="720"/>
        <w:rPr>
          <w:noProof/>
        </w:rPr>
      </w:pPr>
      <w:r w:rsidRPr="0008443F">
        <w:rPr>
          <w:noProof/>
        </w:rPr>
        <w:t>52.</w:t>
      </w:r>
      <w:r w:rsidRPr="0008443F">
        <w:rPr>
          <w:noProof/>
        </w:rPr>
        <w:tab/>
        <w:t xml:space="preserve">Fu, Z., et al., </w:t>
      </w:r>
      <w:r w:rsidRPr="0008443F">
        <w:rPr>
          <w:i/>
          <w:noProof/>
        </w:rPr>
        <w:t>Marked difference in efficiency of the digestive enzymes pepsin, trypsin, chymotrypsin, and pancreatic elastase to cleave tightly folded proteins.</w:t>
      </w:r>
      <w:r w:rsidRPr="0008443F">
        <w:rPr>
          <w:noProof/>
        </w:rPr>
        <w:t xml:space="preserve"> Biological Chemistry, 2021. </w:t>
      </w:r>
      <w:r w:rsidRPr="0008443F">
        <w:rPr>
          <w:b/>
          <w:noProof/>
        </w:rPr>
        <w:t>402</w:t>
      </w:r>
      <w:r w:rsidRPr="0008443F">
        <w:rPr>
          <w:noProof/>
        </w:rPr>
        <w:t>(7): p. 861-867.</w:t>
      </w:r>
    </w:p>
    <w:p w14:paraId="39C1FD12" w14:textId="77777777" w:rsidR="0008443F" w:rsidRPr="0008443F" w:rsidRDefault="0008443F" w:rsidP="0008443F">
      <w:pPr>
        <w:pStyle w:val="EndNoteBibliography"/>
        <w:ind w:left="720" w:hanging="720"/>
        <w:rPr>
          <w:noProof/>
        </w:rPr>
      </w:pPr>
      <w:r w:rsidRPr="0008443F">
        <w:rPr>
          <w:noProof/>
        </w:rPr>
        <w:t>53.</w:t>
      </w:r>
      <w:r w:rsidRPr="0008443F">
        <w:rPr>
          <w:noProof/>
        </w:rPr>
        <w:tab/>
        <w:t xml:space="preserve">Zhang, X., H. Perez-Sanchez, and F. C. Lightstone, </w:t>
      </w:r>
      <w:r w:rsidRPr="0008443F">
        <w:rPr>
          <w:i/>
          <w:noProof/>
        </w:rPr>
        <w:t>A comprehensive docking and MM/GBSA rescoring study of ligand recognition upon binding antithrombin.</w:t>
      </w:r>
      <w:r w:rsidRPr="0008443F">
        <w:rPr>
          <w:noProof/>
        </w:rPr>
        <w:t xml:space="preserve"> Current topics in medicinal chemistry, 2017. </w:t>
      </w:r>
      <w:r w:rsidRPr="0008443F">
        <w:rPr>
          <w:b/>
          <w:noProof/>
        </w:rPr>
        <w:t>17</w:t>
      </w:r>
      <w:r w:rsidRPr="0008443F">
        <w:rPr>
          <w:noProof/>
        </w:rPr>
        <w:t>(14): p. 1631-1639.</w:t>
      </w:r>
    </w:p>
    <w:p w14:paraId="2FE72112" w14:textId="77777777" w:rsidR="0008443F" w:rsidRPr="0008443F" w:rsidRDefault="0008443F" w:rsidP="0008443F">
      <w:pPr>
        <w:pStyle w:val="EndNoteBibliography"/>
        <w:ind w:left="720" w:hanging="720"/>
        <w:rPr>
          <w:noProof/>
        </w:rPr>
      </w:pPr>
      <w:r w:rsidRPr="0008443F">
        <w:rPr>
          <w:noProof/>
        </w:rPr>
        <w:t>54.</w:t>
      </w:r>
      <w:r w:rsidRPr="0008443F">
        <w:rPr>
          <w:noProof/>
        </w:rPr>
        <w:tab/>
        <w:t xml:space="preserve">Godschalk, F., et al., </w:t>
      </w:r>
      <w:r w:rsidRPr="0008443F">
        <w:rPr>
          <w:i/>
          <w:noProof/>
        </w:rPr>
        <w:t>Comparison of MM/GBSA calculations based on explicit and implicit solvent simulations.</w:t>
      </w:r>
      <w:r w:rsidRPr="0008443F">
        <w:rPr>
          <w:noProof/>
        </w:rPr>
        <w:t xml:space="preserve"> Physical Chemistry Chemical Physics, 2013. </w:t>
      </w:r>
      <w:r w:rsidRPr="0008443F">
        <w:rPr>
          <w:b/>
          <w:noProof/>
        </w:rPr>
        <w:t>15</w:t>
      </w:r>
      <w:r w:rsidRPr="0008443F">
        <w:rPr>
          <w:noProof/>
        </w:rPr>
        <w:t>(20): p. 7731-7739.</w:t>
      </w:r>
    </w:p>
    <w:p w14:paraId="363D4838" w14:textId="77777777" w:rsidR="0008443F" w:rsidRPr="0008443F" w:rsidRDefault="0008443F" w:rsidP="0008443F">
      <w:pPr>
        <w:pStyle w:val="EndNoteBibliography"/>
        <w:ind w:left="720" w:hanging="720"/>
        <w:rPr>
          <w:noProof/>
        </w:rPr>
      </w:pPr>
      <w:r w:rsidRPr="0008443F">
        <w:rPr>
          <w:noProof/>
        </w:rPr>
        <w:t>55.</w:t>
      </w:r>
      <w:r w:rsidRPr="0008443F">
        <w:rPr>
          <w:noProof/>
        </w:rPr>
        <w:tab/>
        <w:t xml:space="preserve">Khanna, S., et al., </w:t>
      </w:r>
      <w:r w:rsidRPr="0008443F">
        <w:rPr>
          <w:i/>
          <w:noProof/>
        </w:rPr>
        <w:t>An integrated network pharmacology and molecular modelling study of phytoconstituents targeting Alzheimer's disease.</w:t>
      </w:r>
      <w:r w:rsidRPr="0008443F">
        <w:rPr>
          <w:noProof/>
        </w:rPr>
        <w:t xml:space="preserve"> Medicine in Omics, 2024. </w:t>
      </w:r>
      <w:r w:rsidRPr="0008443F">
        <w:rPr>
          <w:b/>
          <w:noProof/>
        </w:rPr>
        <w:t>12</w:t>
      </w:r>
      <w:r w:rsidRPr="0008443F">
        <w:rPr>
          <w:noProof/>
        </w:rPr>
        <w:t>: p. 100031.</w:t>
      </w:r>
    </w:p>
    <w:p w14:paraId="248FD2E5" w14:textId="77777777" w:rsidR="0008443F" w:rsidRPr="0008443F" w:rsidRDefault="0008443F" w:rsidP="0008443F">
      <w:pPr>
        <w:pStyle w:val="EndNoteBibliography"/>
        <w:ind w:left="720" w:hanging="720"/>
        <w:rPr>
          <w:noProof/>
        </w:rPr>
      </w:pPr>
      <w:r w:rsidRPr="0008443F">
        <w:rPr>
          <w:noProof/>
        </w:rPr>
        <w:t>56.</w:t>
      </w:r>
      <w:r w:rsidRPr="0008443F">
        <w:rPr>
          <w:noProof/>
        </w:rPr>
        <w:tab/>
        <w:t xml:space="preserve">Singh, S. and V.K. Singh, </w:t>
      </w:r>
      <w:r w:rsidRPr="0008443F">
        <w:rPr>
          <w:i/>
          <w:noProof/>
        </w:rPr>
        <w:t>Molecular dynamics simulation: methods and application.</w:t>
      </w:r>
      <w:r w:rsidRPr="0008443F">
        <w:rPr>
          <w:noProof/>
        </w:rPr>
        <w:t xml:space="preserve"> Frontiers in protein structure, function,, 2020: p. 213-238.</w:t>
      </w:r>
    </w:p>
    <w:p w14:paraId="1417A3D3" w14:textId="77777777" w:rsidR="0008443F" w:rsidRPr="0008443F" w:rsidRDefault="0008443F" w:rsidP="0008443F">
      <w:pPr>
        <w:pStyle w:val="EndNoteBibliography"/>
        <w:ind w:left="720" w:hanging="720"/>
        <w:rPr>
          <w:noProof/>
        </w:rPr>
      </w:pPr>
      <w:r w:rsidRPr="0008443F">
        <w:rPr>
          <w:noProof/>
        </w:rPr>
        <w:t>57.</w:t>
      </w:r>
      <w:r w:rsidRPr="0008443F">
        <w:rPr>
          <w:noProof/>
        </w:rPr>
        <w:tab/>
        <w:t xml:space="preserve">Sukanya, S., et al., </w:t>
      </w:r>
      <w:r w:rsidRPr="0008443F">
        <w:rPr>
          <w:i/>
          <w:noProof/>
        </w:rPr>
        <w:t>Structure-based virtual screening, biological assessment, and MD simulation studies of novel CNS compatible GSK-3β inhibitors as potential Alzheimer’s disease therapeutics.</w:t>
      </w:r>
      <w:r w:rsidRPr="0008443F">
        <w:rPr>
          <w:noProof/>
        </w:rPr>
        <w:t xml:space="preserve"> 2022.</w:t>
      </w:r>
    </w:p>
    <w:p w14:paraId="1FCD821C" w14:textId="77777777" w:rsidR="0008443F" w:rsidRPr="0008443F" w:rsidRDefault="0008443F" w:rsidP="0008443F">
      <w:pPr>
        <w:pStyle w:val="EndNoteBibliography"/>
        <w:ind w:left="720" w:hanging="720"/>
        <w:rPr>
          <w:noProof/>
        </w:rPr>
      </w:pPr>
      <w:r w:rsidRPr="0008443F">
        <w:rPr>
          <w:noProof/>
        </w:rPr>
        <w:t>58.</w:t>
      </w:r>
      <w:r w:rsidRPr="0008443F">
        <w:rPr>
          <w:noProof/>
        </w:rPr>
        <w:tab/>
        <w:t xml:space="preserve">Paul, A., et al., </w:t>
      </w:r>
      <w:r w:rsidRPr="0008443F">
        <w:rPr>
          <w:i/>
          <w:noProof/>
        </w:rPr>
        <w:t>Computational simulations reveal the synergistic action of phytochemicals of Morus alba to exert anti-Alzheimer activity via inhibition of acetylcholinesterase and glycogen synthase kinase-3β.</w:t>
      </w:r>
      <w:r w:rsidRPr="0008443F">
        <w:rPr>
          <w:noProof/>
        </w:rPr>
        <w:t xml:space="preserve"> Polycyclic Aromatic Compounds, 2024. </w:t>
      </w:r>
      <w:r w:rsidRPr="0008443F">
        <w:rPr>
          <w:b/>
          <w:noProof/>
        </w:rPr>
        <w:t>44</w:t>
      </w:r>
      <w:r w:rsidRPr="0008443F">
        <w:rPr>
          <w:noProof/>
        </w:rPr>
        <w:t>(5): p. 3476-3500.</w:t>
      </w:r>
    </w:p>
    <w:p w14:paraId="2058E9BB" w14:textId="77777777" w:rsidR="0008443F" w:rsidRPr="0008443F" w:rsidRDefault="0008443F" w:rsidP="0008443F">
      <w:pPr>
        <w:pStyle w:val="EndNoteBibliography"/>
        <w:ind w:left="720" w:hanging="720"/>
        <w:rPr>
          <w:noProof/>
        </w:rPr>
      </w:pPr>
      <w:r w:rsidRPr="0008443F">
        <w:rPr>
          <w:noProof/>
        </w:rPr>
        <w:lastRenderedPageBreak/>
        <w:t>59.</w:t>
      </w:r>
      <w:r w:rsidRPr="0008443F">
        <w:rPr>
          <w:noProof/>
        </w:rPr>
        <w:tab/>
        <w:t xml:space="preserve">Naik, S.R., et al., </w:t>
      </w:r>
      <w:r w:rsidRPr="0008443F">
        <w:rPr>
          <w:i/>
          <w:noProof/>
        </w:rPr>
        <w:t>Structure-based virtual screening, molecular dynamics and binding affinity calculations of some potential phytocompounds against SARS-CoV-2.</w:t>
      </w:r>
      <w:r w:rsidRPr="0008443F">
        <w:rPr>
          <w:noProof/>
        </w:rPr>
        <w:t xml:space="preserve"> Journal of Biomolecular Structure Dynamics, 2022. </w:t>
      </w:r>
      <w:r w:rsidRPr="0008443F">
        <w:rPr>
          <w:b/>
          <w:noProof/>
        </w:rPr>
        <w:t>40</w:t>
      </w:r>
      <w:r w:rsidRPr="0008443F">
        <w:rPr>
          <w:noProof/>
        </w:rPr>
        <w:t>(15): p. 6921-6938.</w:t>
      </w:r>
    </w:p>
    <w:p w14:paraId="488CE0D9" w14:textId="77777777" w:rsidR="0008443F" w:rsidRPr="0008443F" w:rsidRDefault="0008443F" w:rsidP="0008443F">
      <w:pPr>
        <w:pStyle w:val="EndNoteBibliography"/>
        <w:ind w:left="720" w:hanging="720"/>
        <w:rPr>
          <w:noProof/>
        </w:rPr>
      </w:pPr>
      <w:r w:rsidRPr="0008443F">
        <w:rPr>
          <w:noProof/>
        </w:rPr>
        <w:t>60.</w:t>
      </w:r>
      <w:r w:rsidRPr="0008443F">
        <w:rPr>
          <w:noProof/>
        </w:rPr>
        <w:tab/>
        <w:t xml:space="preserve">van de Waterbeemd, H. and E. Gifford, </w:t>
      </w:r>
      <w:r w:rsidRPr="0008443F">
        <w:rPr>
          <w:i/>
          <w:noProof/>
        </w:rPr>
        <w:t>ADMET in silico modelling: towards prediction paradise?</w:t>
      </w:r>
      <w:r w:rsidRPr="0008443F">
        <w:rPr>
          <w:noProof/>
        </w:rPr>
        <w:t xml:space="preserve"> Nat Rev Drug Discov, 2003. </w:t>
      </w:r>
      <w:r w:rsidRPr="0008443F">
        <w:rPr>
          <w:b/>
          <w:noProof/>
        </w:rPr>
        <w:t>2</w:t>
      </w:r>
      <w:r w:rsidRPr="0008443F">
        <w:rPr>
          <w:noProof/>
        </w:rPr>
        <w:t>(3): p. 192-204.</w:t>
      </w:r>
    </w:p>
    <w:p w14:paraId="4FA2B1DF" w14:textId="77777777" w:rsidR="0008443F" w:rsidRPr="0008443F" w:rsidRDefault="0008443F" w:rsidP="0008443F">
      <w:pPr>
        <w:pStyle w:val="EndNoteBibliography"/>
        <w:ind w:left="720" w:hanging="720"/>
        <w:rPr>
          <w:noProof/>
        </w:rPr>
      </w:pPr>
      <w:r w:rsidRPr="0008443F">
        <w:rPr>
          <w:noProof/>
        </w:rPr>
        <w:t>61.</w:t>
      </w:r>
      <w:r w:rsidRPr="0008443F">
        <w:rPr>
          <w:noProof/>
        </w:rPr>
        <w:tab/>
        <w:t xml:space="preserve">Nadh, A.G., et al., </w:t>
      </w:r>
      <w:r w:rsidRPr="0008443F">
        <w:rPr>
          <w:i/>
          <w:noProof/>
        </w:rPr>
        <w:t>Identification of potential lead compounds against BACE1 through in-silico screening of phytochemicals of Medhya rasayana plants for Alzheimer's disease management.</w:t>
      </w:r>
      <w:r w:rsidRPr="0008443F">
        <w:rPr>
          <w:noProof/>
        </w:rPr>
        <w:t xml:space="preserve"> Comput Biol Med, 2022. </w:t>
      </w:r>
      <w:r w:rsidRPr="0008443F">
        <w:rPr>
          <w:b/>
          <w:noProof/>
        </w:rPr>
        <w:t>145</w:t>
      </w:r>
      <w:r w:rsidRPr="0008443F">
        <w:rPr>
          <w:noProof/>
        </w:rPr>
        <w:t>: p. 105422.</w:t>
      </w:r>
    </w:p>
    <w:p w14:paraId="3191192D" w14:textId="77777777" w:rsidR="0008443F" w:rsidRPr="0008443F" w:rsidRDefault="0008443F" w:rsidP="0008443F">
      <w:pPr>
        <w:pStyle w:val="EndNoteBibliography"/>
        <w:ind w:left="720" w:hanging="720"/>
        <w:rPr>
          <w:noProof/>
        </w:rPr>
      </w:pPr>
      <w:r w:rsidRPr="0008443F">
        <w:rPr>
          <w:noProof/>
        </w:rPr>
        <w:t>62.</w:t>
      </w:r>
      <w:r w:rsidRPr="0008443F">
        <w:rPr>
          <w:noProof/>
        </w:rPr>
        <w:tab/>
        <w:t xml:space="preserve">Raafat, K., </w:t>
      </w:r>
      <w:r w:rsidRPr="0008443F">
        <w:rPr>
          <w:i/>
          <w:noProof/>
        </w:rPr>
        <w:t>Identification of phytochemicals from North African plants for treating Alzheimer’s diseases and of their molecular targets by in silico network pharmacology approach.</w:t>
      </w:r>
      <w:r w:rsidRPr="0008443F">
        <w:rPr>
          <w:noProof/>
        </w:rPr>
        <w:t xml:space="preserve"> Journal of traditional complementary medicine, 2021. </w:t>
      </w:r>
      <w:r w:rsidRPr="0008443F">
        <w:rPr>
          <w:b/>
          <w:noProof/>
        </w:rPr>
        <w:t>11</w:t>
      </w:r>
      <w:r w:rsidRPr="0008443F">
        <w:rPr>
          <w:noProof/>
        </w:rPr>
        <w:t>(3): p. 268-278.</w:t>
      </w:r>
    </w:p>
    <w:p w14:paraId="08EAB5B8" w14:textId="77777777" w:rsidR="0008443F" w:rsidRPr="0008443F" w:rsidRDefault="0008443F" w:rsidP="0008443F">
      <w:pPr>
        <w:pStyle w:val="EndNoteBibliography"/>
        <w:ind w:left="720" w:hanging="720"/>
        <w:rPr>
          <w:noProof/>
        </w:rPr>
      </w:pPr>
      <w:r w:rsidRPr="0008443F">
        <w:rPr>
          <w:noProof/>
        </w:rPr>
        <w:t>63.</w:t>
      </w:r>
      <w:r w:rsidRPr="0008443F">
        <w:rPr>
          <w:noProof/>
        </w:rPr>
        <w:tab/>
        <w:t xml:space="preserve">Jamal, Q.M.S., et al., </w:t>
      </w:r>
      <w:r w:rsidRPr="0008443F">
        <w:rPr>
          <w:i/>
          <w:noProof/>
        </w:rPr>
        <w:t>Identification of natural compounds of the apple as inhibitors against cholinesterase for the treatment of Alzheimer’s disease: an in silico molecular docking simulation and ADMET study.</w:t>
      </w:r>
      <w:r w:rsidRPr="0008443F">
        <w:rPr>
          <w:noProof/>
        </w:rPr>
        <w:t xml:space="preserve"> Nutrients, 2023. </w:t>
      </w:r>
      <w:r w:rsidRPr="0008443F">
        <w:rPr>
          <w:b/>
          <w:noProof/>
        </w:rPr>
        <w:t>15</w:t>
      </w:r>
      <w:r w:rsidRPr="0008443F">
        <w:rPr>
          <w:noProof/>
        </w:rPr>
        <w:t>(7): p. 1579.</w:t>
      </w:r>
    </w:p>
    <w:p w14:paraId="0AD86FD4" w14:textId="77777777" w:rsidR="0008443F" w:rsidRPr="0008443F" w:rsidRDefault="0008443F" w:rsidP="0008443F">
      <w:pPr>
        <w:pStyle w:val="EndNoteBibliography"/>
        <w:ind w:left="720" w:hanging="720"/>
        <w:rPr>
          <w:noProof/>
        </w:rPr>
      </w:pPr>
      <w:r w:rsidRPr="0008443F">
        <w:rPr>
          <w:noProof/>
        </w:rPr>
        <w:t>64.</w:t>
      </w:r>
      <w:r w:rsidRPr="0008443F">
        <w:rPr>
          <w:noProof/>
        </w:rPr>
        <w:tab/>
        <w:t xml:space="preserve">Ritchie, T.J., P. Ertl, and R. Lewis, </w:t>
      </w:r>
      <w:r w:rsidRPr="0008443F">
        <w:rPr>
          <w:i/>
          <w:noProof/>
        </w:rPr>
        <w:t>The graphical representation of ADME-related molecule properties for medicinal chemists.</w:t>
      </w:r>
      <w:r w:rsidRPr="0008443F">
        <w:rPr>
          <w:noProof/>
        </w:rPr>
        <w:t xml:space="preserve"> Drug Discov Today, 2011. </w:t>
      </w:r>
      <w:r w:rsidRPr="0008443F">
        <w:rPr>
          <w:b/>
          <w:noProof/>
        </w:rPr>
        <w:t>16</w:t>
      </w:r>
      <w:r w:rsidRPr="0008443F">
        <w:rPr>
          <w:noProof/>
        </w:rPr>
        <w:t>(1-2): p. 65-72.</w:t>
      </w:r>
    </w:p>
    <w:p w14:paraId="22BB7392" w14:textId="77777777" w:rsidR="0008443F" w:rsidRPr="0008443F" w:rsidRDefault="0008443F" w:rsidP="0008443F">
      <w:pPr>
        <w:pStyle w:val="EndNoteBibliography"/>
        <w:ind w:left="720" w:hanging="720"/>
        <w:rPr>
          <w:noProof/>
        </w:rPr>
      </w:pPr>
      <w:r w:rsidRPr="0008443F">
        <w:rPr>
          <w:noProof/>
        </w:rPr>
        <w:t>65.</w:t>
      </w:r>
      <w:r w:rsidRPr="0008443F">
        <w:rPr>
          <w:noProof/>
        </w:rPr>
        <w:tab/>
        <w:t xml:space="preserve">Alshehri, S.A., S. Wahab, and M.A.A. Almoyad, </w:t>
      </w:r>
      <w:r w:rsidRPr="0008443F">
        <w:rPr>
          <w:i/>
          <w:noProof/>
        </w:rPr>
        <w:t>In silico identification of potential protein kinase C alpha inhibitors from phytochemicals from IMPPAT database for anticancer therapeutics: a virtual screening approach.</w:t>
      </w:r>
      <w:r w:rsidRPr="0008443F">
        <w:rPr>
          <w:noProof/>
        </w:rPr>
        <w:t xml:space="preserve"> Journal of Biomolecular Structure and Dynamics, 2023: p. 1-12.</w:t>
      </w:r>
    </w:p>
    <w:p w14:paraId="2B2F0C4F" w14:textId="77777777" w:rsidR="0008443F" w:rsidRPr="0008443F" w:rsidRDefault="0008443F" w:rsidP="0008443F">
      <w:pPr>
        <w:pStyle w:val="EndNoteBibliography"/>
        <w:ind w:left="720" w:hanging="720"/>
        <w:rPr>
          <w:noProof/>
        </w:rPr>
      </w:pPr>
      <w:r w:rsidRPr="0008443F">
        <w:rPr>
          <w:noProof/>
        </w:rPr>
        <w:t>66.</w:t>
      </w:r>
      <w:r w:rsidRPr="0008443F">
        <w:rPr>
          <w:noProof/>
        </w:rPr>
        <w:tab/>
        <w:t xml:space="preserve">Thakur, L., P. Vadhera, and N. Yadav, </w:t>
      </w:r>
      <w:r w:rsidRPr="0008443F">
        <w:rPr>
          <w:i/>
          <w:noProof/>
        </w:rPr>
        <w:t>Combating SARS-COV-19 by phytochemicals: an in silico study.</w:t>
      </w:r>
      <w:r w:rsidRPr="0008443F">
        <w:rPr>
          <w:noProof/>
        </w:rPr>
        <w:t xml:space="preserve"> Innovare Journal of Life Sciences, 2020. </w:t>
      </w:r>
      <w:r w:rsidRPr="0008443F">
        <w:rPr>
          <w:b/>
          <w:noProof/>
        </w:rPr>
        <w:t>8</w:t>
      </w:r>
      <w:r w:rsidRPr="0008443F">
        <w:rPr>
          <w:noProof/>
        </w:rPr>
        <w:t>(4): p. 1-4.</w:t>
      </w:r>
    </w:p>
    <w:p w14:paraId="5886C615" w14:textId="77777777" w:rsidR="0008443F" w:rsidRPr="0008443F" w:rsidRDefault="0008443F" w:rsidP="0008443F">
      <w:pPr>
        <w:pStyle w:val="EndNoteBibliography"/>
        <w:ind w:left="720" w:hanging="720"/>
        <w:rPr>
          <w:noProof/>
        </w:rPr>
      </w:pPr>
      <w:r w:rsidRPr="0008443F">
        <w:rPr>
          <w:noProof/>
        </w:rPr>
        <w:t>67.</w:t>
      </w:r>
      <w:r w:rsidRPr="0008443F">
        <w:rPr>
          <w:noProof/>
        </w:rPr>
        <w:tab/>
        <w:t xml:space="preserve">Randhawa, V., S. Pathania, and M. Kumar, </w:t>
      </w:r>
      <w:r w:rsidRPr="0008443F">
        <w:rPr>
          <w:i/>
          <w:noProof/>
        </w:rPr>
        <w:t>Computational Identification of Potential Multitarget Inhibitors of Nipah Virus by Molecular Docking and Molecular Dynamics.</w:t>
      </w:r>
      <w:r w:rsidRPr="0008443F">
        <w:rPr>
          <w:noProof/>
        </w:rPr>
        <w:t xml:space="preserve"> Microorganisms, 2022. </w:t>
      </w:r>
      <w:r w:rsidRPr="0008443F">
        <w:rPr>
          <w:b/>
          <w:noProof/>
        </w:rPr>
        <w:t>10</w:t>
      </w:r>
      <w:r w:rsidRPr="0008443F">
        <w:rPr>
          <w:noProof/>
        </w:rPr>
        <w:t>(6).</w:t>
      </w:r>
    </w:p>
    <w:p w14:paraId="61A5BD57" w14:textId="77777777" w:rsidR="0008443F" w:rsidRPr="0008443F" w:rsidRDefault="0008443F" w:rsidP="0008443F">
      <w:pPr>
        <w:pStyle w:val="EndNoteBibliography"/>
        <w:ind w:left="720" w:hanging="720"/>
        <w:rPr>
          <w:noProof/>
        </w:rPr>
      </w:pPr>
      <w:r w:rsidRPr="0008443F">
        <w:rPr>
          <w:noProof/>
        </w:rPr>
        <w:t>68.</w:t>
      </w:r>
      <w:r w:rsidRPr="0008443F">
        <w:rPr>
          <w:noProof/>
        </w:rPr>
        <w:tab/>
        <w:t xml:space="preserve">Alrouji, M., et al., </w:t>
      </w:r>
      <w:r w:rsidRPr="0008443F">
        <w:rPr>
          <w:i/>
          <w:noProof/>
        </w:rPr>
        <w:t>Identifying β-secretase 1 (BACE1) inhibitors from plant-based compounds: an approach targeting Alzheimer’s therapeutics employing molecular docking and dynamics simulation.</w:t>
      </w:r>
      <w:r w:rsidRPr="0008443F">
        <w:rPr>
          <w:noProof/>
        </w:rPr>
        <w:t xml:space="preserve"> Molecular Diversity, 2023.</w:t>
      </w:r>
    </w:p>
    <w:p w14:paraId="573213F4" w14:textId="77777777" w:rsidR="0008443F" w:rsidRPr="0008443F" w:rsidRDefault="0008443F" w:rsidP="0008443F">
      <w:pPr>
        <w:pStyle w:val="EndNoteBibliography"/>
        <w:ind w:left="720" w:hanging="720"/>
        <w:rPr>
          <w:noProof/>
        </w:rPr>
      </w:pPr>
      <w:r w:rsidRPr="0008443F">
        <w:rPr>
          <w:noProof/>
        </w:rPr>
        <w:t>69.</w:t>
      </w:r>
      <w:r w:rsidRPr="0008443F">
        <w:rPr>
          <w:noProof/>
        </w:rPr>
        <w:tab/>
        <w:t xml:space="preserve">Mukerjee, N., et al., </w:t>
      </w:r>
      <w:r w:rsidRPr="0008443F">
        <w:rPr>
          <w:i/>
          <w:noProof/>
        </w:rPr>
        <w:t>Repurposing food molecules as a potential BACE1 inhibitor for Alzheimer’s disease.</w:t>
      </w:r>
      <w:r w:rsidRPr="0008443F">
        <w:rPr>
          <w:noProof/>
        </w:rPr>
        <w:t xml:space="preserve"> Frontiers in Aging Neuroscience, 2022. </w:t>
      </w:r>
      <w:r w:rsidRPr="0008443F">
        <w:rPr>
          <w:b/>
          <w:noProof/>
        </w:rPr>
        <w:t>14</w:t>
      </w:r>
      <w:r w:rsidRPr="0008443F">
        <w:rPr>
          <w:noProof/>
        </w:rPr>
        <w:t>.</w:t>
      </w:r>
    </w:p>
    <w:p w14:paraId="1CF843F1" w14:textId="77777777" w:rsidR="0008443F" w:rsidRPr="0008443F" w:rsidRDefault="0008443F" w:rsidP="0008443F">
      <w:pPr>
        <w:pStyle w:val="EndNoteBibliography"/>
        <w:ind w:left="720" w:hanging="720"/>
        <w:rPr>
          <w:noProof/>
        </w:rPr>
      </w:pPr>
      <w:r w:rsidRPr="0008443F">
        <w:rPr>
          <w:noProof/>
        </w:rPr>
        <w:t>70.</w:t>
      </w:r>
      <w:r w:rsidRPr="0008443F">
        <w:rPr>
          <w:noProof/>
        </w:rPr>
        <w:tab/>
        <w:t xml:space="preserve">Scotti, L., et al., </w:t>
      </w:r>
      <w:r w:rsidRPr="0008443F">
        <w:rPr>
          <w:i/>
          <w:noProof/>
        </w:rPr>
        <w:t>Challenges and Discoveries in Polypharmacology of Neurodegenerative Diseases.</w:t>
      </w:r>
      <w:r w:rsidRPr="0008443F">
        <w:rPr>
          <w:noProof/>
        </w:rPr>
        <w:t xml:space="preserve"> Current Topics in Medicinal Chemistry, 2023. </w:t>
      </w:r>
      <w:r w:rsidRPr="0008443F">
        <w:rPr>
          <w:b/>
          <w:noProof/>
        </w:rPr>
        <w:t>23</w:t>
      </w:r>
      <w:r w:rsidRPr="0008443F">
        <w:rPr>
          <w:noProof/>
        </w:rPr>
        <w:t>(5): p. 349-370.</w:t>
      </w:r>
    </w:p>
    <w:p w14:paraId="44C83173" w14:textId="77777777" w:rsidR="0008443F" w:rsidRPr="0008443F" w:rsidRDefault="0008443F" w:rsidP="0008443F">
      <w:pPr>
        <w:pStyle w:val="EndNoteBibliography"/>
        <w:ind w:left="720" w:hanging="720"/>
        <w:rPr>
          <w:noProof/>
        </w:rPr>
      </w:pPr>
      <w:r w:rsidRPr="0008443F">
        <w:rPr>
          <w:noProof/>
        </w:rPr>
        <w:t>71.</w:t>
      </w:r>
      <w:r w:rsidRPr="0008443F">
        <w:rPr>
          <w:noProof/>
        </w:rPr>
        <w:tab/>
        <w:t xml:space="preserve">Wei, C.R., et al., </w:t>
      </w:r>
      <w:r w:rsidRPr="0008443F">
        <w:rPr>
          <w:i/>
          <w:noProof/>
        </w:rPr>
        <w:t>Repurposing Alzheimer’s Therapeutics: A Computational Approach To Identifying Potential SARS-Cov-2 Mpro Inhibitors.</w:t>
      </w:r>
      <w:r w:rsidRPr="0008443F">
        <w:rPr>
          <w:noProof/>
        </w:rPr>
        <w:t xml:space="preserve"> NeuroQuantology, 2023. </w:t>
      </w:r>
      <w:r w:rsidRPr="0008443F">
        <w:rPr>
          <w:b/>
          <w:noProof/>
        </w:rPr>
        <w:t>21</w:t>
      </w:r>
      <w:r w:rsidRPr="0008443F">
        <w:rPr>
          <w:noProof/>
        </w:rPr>
        <w:t>(7): p. 816.</w:t>
      </w:r>
    </w:p>
    <w:p w14:paraId="5D96DFBE" w14:textId="77777777" w:rsidR="0008443F" w:rsidRPr="0008443F" w:rsidRDefault="0008443F" w:rsidP="0008443F">
      <w:pPr>
        <w:pStyle w:val="EndNoteBibliography"/>
        <w:ind w:left="720" w:hanging="720"/>
        <w:rPr>
          <w:noProof/>
        </w:rPr>
      </w:pPr>
      <w:r w:rsidRPr="0008443F">
        <w:rPr>
          <w:noProof/>
        </w:rPr>
        <w:t>72.</w:t>
      </w:r>
      <w:r w:rsidRPr="0008443F">
        <w:rPr>
          <w:noProof/>
        </w:rPr>
        <w:tab/>
        <w:t xml:space="preserve">Eshak, D. and M. Arumugam, </w:t>
      </w:r>
      <w:r w:rsidRPr="0008443F">
        <w:rPr>
          <w:i/>
          <w:noProof/>
        </w:rPr>
        <w:t>Unveiling Therapeutic Biomarkers and Druggable Targets in ALS: An Integrative Microarray Analysis, Molecular docking, and Structural Dynamics studies.</w:t>
      </w:r>
      <w:r w:rsidRPr="0008443F">
        <w:rPr>
          <w:noProof/>
        </w:rPr>
        <w:t xml:space="preserve"> Computational Biology and Chemistry, 2024: p. 108211.</w:t>
      </w:r>
    </w:p>
    <w:p w14:paraId="7564BD6B" w14:textId="77777777" w:rsidR="0008443F" w:rsidRPr="0008443F" w:rsidRDefault="0008443F" w:rsidP="0008443F">
      <w:pPr>
        <w:pStyle w:val="EndNoteBibliography"/>
        <w:ind w:left="720" w:hanging="720"/>
        <w:rPr>
          <w:noProof/>
        </w:rPr>
      </w:pPr>
      <w:r w:rsidRPr="0008443F">
        <w:rPr>
          <w:noProof/>
        </w:rPr>
        <w:t>73.</w:t>
      </w:r>
      <w:r w:rsidRPr="0008443F">
        <w:rPr>
          <w:noProof/>
        </w:rPr>
        <w:tab/>
        <w:t xml:space="preserve">Revanasiddappa, B., et al., </w:t>
      </w:r>
      <w:r w:rsidRPr="0008443F">
        <w:rPr>
          <w:i/>
          <w:noProof/>
        </w:rPr>
        <w:t>An In-silico Approach: Design, Homology Modeling, Molecular Docking, MM/GBSA Simulations, and ADMET Screening of Novel 1,3,4-oxadiazoles as PLK1inhibitors.</w:t>
      </w:r>
      <w:r w:rsidRPr="0008443F">
        <w:rPr>
          <w:noProof/>
        </w:rPr>
        <w:t xml:space="preserve"> Current Drug Research Reviews, 2023. </w:t>
      </w:r>
      <w:r w:rsidRPr="0008443F">
        <w:rPr>
          <w:b/>
          <w:noProof/>
        </w:rPr>
        <w:t>15</w:t>
      </w:r>
      <w:r w:rsidRPr="0008443F">
        <w:rPr>
          <w:noProof/>
        </w:rPr>
        <w:t>(1): p. 88-100.</w:t>
      </w:r>
    </w:p>
    <w:p w14:paraId="368728C8" w14:textId="77777777" w:rsidR="0008443F" w:rsidRPr="0008443F" w:rsidRDefault="0008443F" w:rsidP="0008443F">
      <w:pPr>
        <w:pStyle w:val="EndNoteBibliography"/>
        <w:ind w:left="720" w:hanging="720"/>
        <w:rPr>
          <w:noProof/>
        </w:rPr>
      </w:pPr>
      <w:r w:rsidRPr="0008443F">
        <w:rPr>
          <w:noProof/>
        </w:rPr>
        <w:t>74.</w:t>
      </w:r>
      <w:r w:rsidRPr="0008443F">
        <w:rPr>
          <w:noProof/>
        </w:rPr>
        <w:tab/>
        <w:t xml:space="preserve">Choudhary, M.I., et al., </w:t>
      </w:r>
      <w:r w:rsidRPr="0008443F">
        <w:rPr>
          <w:i/>
          <w:noProof/>
        </w:rPr>
        <w:t>In silico identification of potential inhibitors of key SARS-CoV-2 3CL hydrolase (Mpro) via molecular docking, MMGBSA predictive binding energy calculations, and molecular dynamics simulation.</w:t>
      </w:r>
      <w:r w:rsidRPr="0008443F">
        <w:rPr>
          <w:noProof/>
        </w:rPr>
        <w:t xml:space="preserve"> Plos one, 2020. </w:t>
      </w:r>
      <w:r w:rsidRPr="0008443F">
        <w:rPr>
          <w:b/>
          <w:noProof/>
        </w:rPr>
        <w:t>15</w:t>
      </w:r>
      <w:r w:rsidRPr="0008443F">
        <w:rPr>
          <w:noProof/>
        </w:rPr>
        <w:t>(7): p. e0235030.</w:t>
      </w:r>
    </w:p>
    <w:p w14:paraId="4658852E" w14:textId="77777777" w:rsidR="0008443F" w:rsidRPr="0008443F" w:rsidRDefault="0008443F" w:rsidP="0008443F">
      <w:pPr>
        <w:pStyle w:val="EndNoteBibliography"/>
        <w:ind w:left="720" w:hanging="720"/>
        <w:rPr>
          <w:noProof/>
        </w:rPr>
      </w:pPr>
      <w:r w:rsidRPr="0008443F">
        <w:rPr>
          <w:noProof/>
        </w:rPr>
        <w:t>75.</w:t>
      </w:r>
      <w:r w:rsidRPr="0008443F">
        <w:rPr>
          <w:noProof/>
        </w:rPr>
        <w:tab/>
        <w:t xml:space="preserve">Dhameliya, T.M., P.R. Nagar, and N.D.J.M.D. Gajjar, </w:t>
      </w:r>
      <w:r w:rsidRPr="0008443F">
        <w:rPr>
          <w:i/>
          <w:noProof/>
        </w:rPr>
        <w:t>Systematic virtual screening in search of SARS CoV-2 inhibitors against spike glycoprotein: pharmacophore screening, molecular docking, ADMET analysis and MD simulations.</w:t>
      </w:r>
      <w:r w:rsidRPr="0008443F">
        <w:rPr>
          <w:noProof/>
        </w:rPr>
        <w:t xml:space="preserve"> Molecular Diversity, 2022. </w:t>
      </w:r>
      <w:r w:rsidRPr="0008443F">
        <w:rPr>
          <w:b/>
          <w:noProof/>
        </w:rPr>
        <w:t>26</w:t>
      </w:r>
      <w:r w:rsidRPr="0008443F">
        <w:rPr>
          <w:noProof/>
        </w:rPr>
        <w:t>(5): p. 2775-2792.</w:t>
      </w:r>
    </w:p>
    <w:p w14:paraId="39434C7F" w14:textId="77777777" w:rsidR="0008443F" w:rsidRPr="0008443F" w:rsidRDefault="0008443F" w:rsidP="0008443F">
      <w:pPr>
        <w:pStyle w:val="EndNoteBibliography"/>
        <w:ind w:left="720" w:hanging="720"/>
        <w:rPr>
          <w:noProof/>
        </w:rPr>
      </w:pPr>
      <w:r w:rsidRPr="0008443F">
        <w:rPr>
          <w:noProof/>
        </w:rPr>
        <w:t>76.</w:t>
      </w:r>
      <w:r w:rsidRPr="0008443F">
        <w:rPr>
          <w:noProof/>
        </w:rPr>
        <w:tab/>
        <w:t xml:space="preserve">Xu, Y., et al., </w:t>
      </w:r>
      <w:r w:rsidRPr="0008443F">
        <w:rPr>
          <w:i/>
          <w:noProof/>
        </w:rPr>
        <w:t>Flexibility of the flap in the active site of BACE1 as revealed by crystal structures and molecular dynamics simulations.</w:t>
      </w:r>
      <w:r w:rsidRPr="0008443F">
        <w:rPr>
          <w:noProof/>
        </w:rPr>
        <w:t xml:space="preserve"> Acta Crystallogr D Biol Crystallogr, 2012. </w:t>
      </w:r>
      <w:r w:rsidRPr="0008443F">
        <w:rPr>
          <w:b/>
          <w:noProof/>
        </w:rPr>
        <w:t>68</w:t>
      </w:r>
      <w:r w:rsidRPr="0008443F">
        <w:rPr>
          <w:noProof/>
        </w:rPr>
        <w:t>(Pt 1): p. 13-25.</w:t>
      </w:r>
    </w:p>
    <w:p w14:paraId="3602AFBA" w14:textId="77777777" w:rsidR="0008443F" w:rsidRPr="0008443F" w:rsidRDefault="0008443F" w:rsidP="0008443F">
      <w:pPr>
        <w:pStyle w:val="EndNoteBibliography"/>
        <w:ind w:left="720" w:hanging="720"/>
        <w:rPr>
          <w:noProof/>
        </w:rPr>
      </w:pPr>
      <w:r w:rsidRPr="0008443F">
        <w:rPr>
          <w:noProof/>
        </w:rPr>
        <w:t>77.</w:t>
      </w:r>
      <w:r w:rsidRPr="0008443F">
        <w:rPr>
          <w:noProof/>
        </w:rPr>
        <w:tab/>
        <w:t xml:space="preserve">Chakraborty, S., S. Kumar, and S. Basu, </w:t>
      </w:r>
      <w:r w:rsidRPr="0008443F">
        <w:rPr>
          <w:i/>
          <w:noProof/>
        </w:rPr>
        <w:t>Conformational transition in the substrate binding domain of beta-secretase exploited by NMA and its implication in inhibitor recognition: BACE1-myricetin a case study.</w:t>
      </w:r>
      <w:r w:rsidRPr="0008443F">
        <w:rPr>
          <w:noProof/>
        </w:rPr>
        <w:t xml:space="preserve"> Neurochem Int, 2011. </w:t>
      </w:r>
      <w:r w:rsidRPr="0008443F">
        <w:rPr>
          <w:b/>
          <w:noProof/>
        </w:rPr>
        <w:t>58</w:t>
      </w:r>
      <w:r w:rsidRPr="0008443F">
        <w:rPr>
          <w:noProof/>
        </w:rPr>
        <w:t>(8): p. 914-23.</w:t>
      </w:r>
    </w:p>
    <w:p w14:paraId="58AB3913" w14:textId="77777777" w:rsidR="0008443F" w:rsidRPr="0008443F" w:rsidRDefault="0008443F" w:rsidP="0008443F">
      <w:pPr>
        <w:pStyle w:val="EndNoteBibliography"/>
        <w:ind w:left="720" w:hanging="720"/>
        <w:rPr>
          <w:noProof/>
        </w:rPr>
      </w:pPr>
      <w:r w:rsidRPr="0008443F">
        <w:rPr>
          <w:noProof/>
        </w:rPr>
        <w:t>78.</w:t>
      </w:r>
      <w:r w:rsidRPr="0008443F">
        <w:rPr>
          <w:noProof/>
        </w:rPr>
        <w:tab/>
        <w:t xml:space="preserve">Mouchlis, V.D., et al., </w:t>
      </w:r>
      <w:r w:rsidRPr="0008443F">
        <w:rPr>
          <w:i/>
          <w:noProof/>
        </w:rPr>
        <w:t>Computer-Aided Drug Design of beta-Secretase, gamma-Secretase and Anti-Tau Inhibitors for the Discovery of Novel Alzheimer's Therapeutics.</w:t>
      </w:r>
      <w:r w:rsidRPr="0008443F">
        <w:rPr>
          <w:noProof/>
        </w:rPr>
        <w:t xml:space="preserve"> Int J Mol Sci, 2020. </w:t>
      </w:r>
      <w:r w:rsidRPr="0008443F">
        <w:rPr>
          <w:b/>
          <w:noProof/>
        </w:rPr>
        <w:t>21</w:t>
      </w:r>
      <w:r w:rsidRPr="0008443F">
        <w:rPr>
          <w:noProof/>
        </w:rPr>
        <w:t>(3).</w:t>
      </w:r>
    </w:p>
    <w:p w14:paraId="26A959A0" w14:textId="77777777" w:rsidR="0008443F" w:rsidRPr="0008443F" w:rsidRDefault="0008443F" w:rsidP="0008443F">
      <w:pPr>
        <w:pStyle w:val="EndNoteBibliography"/>
        <w:ind w:left="720" w:hanging="720"/>
        <w:rPr>
          <w:noProof/>
        </w:rPr>
      </w:pPr>
      <w:r w:rsidRPr="0008443F">
        <w:rPr>
          <w:noProof/>
        </w:rPr>
        <w:t>79.</w:t>
      </w:r>
      <w:r w:rsidRPr="0008443F">
        <w:rPr>
          <w:noProof/>
        </w:rPr>
        <w:tab/>
        <w:t xml:space="preserve">Huang, B.J.I.o.L.B.S. and P.-P.I. Area, </w:t>
      </w:r>
      <w:r w:rsidRPr="0008443F">
        <w:rPr>
          <w:i/>
          <w:noProof/>
        </w:rPr>
        <w:t>Identification of pockets on protein surface to predict protein–ligand binding sites.</w:t>
      </w:r>
      <w:r w:rsidRPr="0008443F">
        <w:rPr>
          <w:noProof/>
        </w:rPr>
        <w:t xml:space="preserve"> 2013: p. 25-39.</w:t>
      </w:r>
    </w:p>
    <w:p w14:paraId="35545724" w14:textId="77777777" w:rsidR="0008443F" w:rsidRPr="0008443F" w:rsidRDefault="0008443F" w:rsidP="0008443F">
      <w:pPr>
        <w:pStyle w:val="EndNoteBibliography"/>
        <w:ind w:left="720" w:hanging="720"/>
        <w:rPr>
          <w:noProof/>
        </w:rPr>
      </w:pPr>
      <w:r w:rsidRPr="0008443F">
        <w:rPr>
          <w:noProof/>
        </w:rPr>
        <w:t>80.</w:t>
      </w:r>
      <w:r w:rsidRPr="0008443F">
        <w:rPr>
          <w:noProof/>
        </w:rPr>
        <w:tab/>
        <w:t xml:space="preserve">Panigrahi, S.K. and G.R. Desiraju, </w:t>
      </w:r>
      <w:r w:rsidRPr="0008443F">
        <w:rPr>
          <w:i/>
          <w:noProof/>
        </w:rPr>
        <w:t>Strong and weak hydrogen bonds in the protein-ligand interface.</w:t>
      </w:r>
      <w:r w:rsidRPr="0008443F">
        <w:rPr>
          <w:noProof/>
        </w:rPr>
        <w:t xml:space="preserve"> Proteins, 2007. </w:t>
      </w:r>
      <w:r w:rsidRPr="0008443F">
        <w:rPr>
          <w:b/>
          <w:noProof/>
        </w:rPr>
        <w:t>67</w:t>
      </w:r>
      <w:r w:rsidRPr="0008443F">
        <w:rPr>
          <w:noProof/>
        </w:rPr>
        <w:t>(1): p. 128-141.</w:t>
      </w:r>
    </w:p>
    <w:p w14:paraId="3C29B6FF" w14:textId="77777777" w:rsidR="0008443F" w:rsidRPr="0008443F" w:rsidRDefault="0008443F" w:rsidP="0008443F">
      <w:pPr>
        <w:pStyle w:val="EndNoteBibliography"/>
        <w:ind w:left="720" w:hanging="720"/>
        <w:rPr>
          <w:noProof/>
        </w:rPr>
      </w:pPr>
      <w:r w:rsidRPr="0008443F">
        <w:rPr>
          <w:noProof/>
        </w:rPr>
        <w:t>81.</w:t>
      </w:r>
      <w:r w:rsidRPr="0008443F">
        <w:rPr>
          <w:noProof/>
        </w:rPr>
        <w:tab/>
        <w:t xml:space="preserve">Gioia, D., et al., </w:t>
      </w:r>
      <w:r w:rsidRPr="0008443F">
        <w:rPr>
          <w:i/>
          <w:noProof/>
        </w:rPr>
        <w:t>Dynamic docking: a paradigm shift in computational drug discovery.</w:t>
      </w:r>
      <w:r w:rsidRPr="0008443F">
        <w:rPr>
          <w:noProof/>
        </w:rPr>
        <w:t xml:space="preserve"> 2017. </w:t>
      </w:r>
      <w:r w:rsidRPr="0008443F">
        <w:rPr>
          <w:b/>
          <w:noProof/>
        </w:rPr>
        <w:t>22</w:t>
      </w:r>
      <w:r w:rsidRPr="0008443F">
        <w:rPr>
          <w:noProof/>
        </w:rPr>
        <w:t>(11): p. 2029.</w:t>
      </w:r>
    </w:p>
    <w:p w14:paraId="6177C385" w14:textId="77777777" w:rsidR="0008443F" w:rsidRPr="0008443F" w:rsidRDefault="0008443F" w:rsidP="0008443F">
      <w:pPr>
        <w:pStyle w:val="EndNoteBibliography"/>
        <w:ind w:left="720" w:hanging="720"/>
        <w:rPr>
          <w:noProof/>
        </w:rPr>
      </w:pPr>
      <w:r w:rsidRPr="0008443F">
        <w:rPr>
          <w:noProof/>
        </w:rPr>
        <w:t>82.</w:t>
      </w:r>
      <w:r w:rsidRPr="0008443F">
        <w:rPr>
          <w:noProof/>
        </w:rPr>
        <w:tab/>
        <w:t xml:space="preserve">Moussa-Pacha, N.M., et al., </w:t>
      </w:r>
      <w:r w:rsidRPr="0008443F">
        <w:rPr>
          <w:i/>
          <w:noProof/>
        </w:rPr>
        <w:t>BACE1 inhibitors: Current status and future directions in treating Alzheimer's disease.</w:t>
      </w:r>
      <w:r w:rsidRPr="0008443F">
        <w:rPr>
          <w:noProof/>
        </w:rPr>
        <w:t xml:space="preserve"> Med Res Rev, 2020. </w:t>
      </w:r>
      <w:r w:rsidRPr="0008443F">
        <w:rPr>
          <w:b/>
          <w:noProof/>
        </w:rPr>
        <w:t>40</w:t>
      </w:r>
      <w:r w:rsidRPr="0008443F">
        <w:rPr>
          <w:noProof/>
        </w:rPr>
        <w:t>(1): p. 339-384.</w:t>
      </w:r>
    </w:p>
    <w:p w14:paraId="3C4C4D95" w14:textId="77777777" w:rsidR="0008443F" w:rsidRPr="0008443F" w:rsidRDefault="0008443F" w:rsidP="0008443F">
      <w:pPr>
        <w:pStyle w:val="EndNoteBibliography"/>
        <w:ind w:left="720" w:hanging="720"/>
        <w:rPr>
          <w:noProof/>
        </w:rPr>
      </w:pPr>
      <w:r w:rsidRPr="0008443F">
        <w:rPr>
          <w:noProof/>
        </w:rPr>
        <w:t>83.</w:t>
      </w:r>
      <w:r w:rsidRPr="0008443F">
        <w:rPr>
          <w:noProof/>
        </w:rPr>
        <w:tab/>
        <w:t xml:space="preserve">Ahsan, M.J., et al., </w:t>
      </w:r>
      <w:r w:rsidRPr="0008443F">
        <w:rPr>
          <w:i/>
          <w:noProof/>
        </w:rPr>
        <w:t>Molecular properties prediction and synthesis of novel 1,3,4-oxadiazole analogues as potent antimicrobial and antitubercular agents.</w:t>
      </w:r>
      <w:r w:rsidRPr="0008443F">
        <w:rPr>
          <w:noProof/>
        </w:rPr>
        <w:t xml:space="preserve"> Bioorg Med Chem Lett, 2011. </w:t>
      </w:r>
      <w:r w:rsidRPr="0008443F">
        <w:rPr>
          <w:b/>
          <w:noProof/>
        </w:rPr>
        <w:t>21</w:t>
      </w:r>
      <w:r w:rsidRPr="0008443F">
        <w:rPr>
          <w:noProof/>
        </w:rPr>
        <w:t>(24): p. 7246-50.</w:t>
      </w:r>
    </w:p>
    <w:p w14:paraId="25C2A407" w14:textId="77777777" w:rsidR="0008443F" w:rsidRPr="0008443F" w:rsidRDefault="0008443F" w:rsidP="0008443F">
      <w:pPr>
        <w:pStyle w:val="EndNoteBibliography"/>
        <w:ind w:left="720" w:hanging="720"/>
        <w:rPr>
          <w:noProof/>
        </w:rPr>
      </w:pPr>
      <w:r w:rsidRPr="0008443F">
        <w:rPr>
          <w:noProof/>
        </w:rPr>
        <w:t>84.</w:t>
      </w:r>
      <w:r w:rsidRPr="0008443F">
        <w:rPr>
          <w:noProof/>
        </w:rPr>
        <w:tab/>
        <w:t xml:space="preserve">Azam, F., et al., </w:t>
      </w:r>
      <w:r w:rsidRPr="0008443F">
        <w:rPr>
          <w:i/>
          <w:noProof/>
        </w:rPr>
        <w:t>Ginger components as new leads for the design and development of novel multi-targeted anti-Alzheimer’s drugs: A computational investigation.</w:t>
      </w:r>
      <w:r w:rsidRPr="0008443F">
        <w:rPr>
          <w:noProof/>
        </w:rPr>
        <w:t xml:space="preserve"> Drug design, development therapy, 2014: p. 2045-2059.</w:t>
      </w:r>
    </w:p>
    <w:p w14:paraId="603C9D1A" w14:textId="4DED5AD6" w:rsidR="007266B0" w:rsidRPr="00E0771A" w:rsidRDefault="00DB6425">
      <w:pPr>
        <w:jc w:val="both"/>
        <w:rPr>
          <w:rFonts w:ascii="Times New Roman" w:hAnsi="Times New Roman" w:cs="Times New Roman"/>
          <w:color w:val="000000" w:themeColor="text1"/>
          <w:sz w:val="24"/>
        </w:rPr>
      </w:pPr>
      <w:r w:rsidRPr="00E0771A">
        <w:rPr>
          <w:rFonts w:ascii="Times New Roman" w:hAnsi="Times New Roman" w:cs="Times New Roman"/>
          <w:color w:val="000000" w:themeColor="text1"/>
          <w:sz w:val="24"/>
        </w:rPr>
        <w:fldChar w:fldCharType="end"/>
      </w:r>
    </w:p>
    <w:sectPr w:rsidR="007266B0" w:rsidRPr="00E0771A">
      <w:pgSz w:w="11906" w:h="16838"/>
      <w:pgMar w:top="1418" w:right="1418" w:bottom="1418" w:left="1418" w:header="851"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BD0FD" w14:textId="77777777" w:rsidR="00597715" w:rsidRDefault="00597715">
      <w:pPr>
        <w:spacing w:line="240" w:lineRule="auto"/>
      </w:pPr>
      <w:r>
        <w:separator/>
      </w:r>
    </w:p>
  </w:endnote>
  <w:endnote w:type="continuationSeparator" w:id="0">
    <w:p w14:paraId="23E17AF3" w14:textId="77777777" w:rsidR="00597715" w:rsidRDefault="005977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Segoe UI"/>
    <w:panose1 w:val="00000000000000000000"/>
    <w:charset w:val="00"/>
    <w:family w:val="swiss"/>
    <w:notTrueType/>
    <w:pitch w:val="variable"/>
    <w:sig w:usb0="20000287" w:usb1="00000001" w:usb2="00000000" w:usb3="00000000" w:csb0="0000019F" w:csb1="00000000"/>
  </w:font>
  <w:font w:name="Open Sans">
    <w:altName w:val="Segoe UI"/>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A529B" w14:textId="77777777" w:rsidR="00501DD5" w:rsidRDefault="00501D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5652E" w14:textId="77777777" w:rsidR="007266B0" w:rsidRDefault="00DB6425">
    <w:pPr>
      <w:tabs>
        <w:tab w:val="center" w:pos="4153"/>
        <w:tab w:val="right" w:pos="8306"/>
      </w:tabs>
      <w:spacing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fldChar w:fldCharType="end"/>
    </w:r>
  </w:p>
  <w:p w14:paraId="0C7761C4" w14:textId="77777777" w:rsidR="007266B0" w:rsidRDefault="007266B0">
    <w:pPr>
      <w:tabs>
        <w:tab w:val="center" w:pos="4153"/>
        <w:tab w:val="right" w:pos="8306"/>
      </w:tabs>
      <w:spacing w:line="240" w:lineRule="auto"/>
      <w:rPr>
        <w:rFonts w:ascii="Times New Roman" w:eastAsia="Times New Roman" w:hAnsi="Times New Roman" w:cs="Times New Roman"/>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B7D59" w14:textId="77777777" w:rsidR="00501DD5" w:rsidRDefault="00501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804C9" w14:textId="77777777" w:rsidR="00597715" w:rsidRDefault="00597715">
      <w:r>
        <w:separator/>
      </w:r>
    </w:p>
  </w:footnote>
  <w:footnote w:type="continuationSeparator" w:id="0">
    <w:p w14:paraId="50E3F825" w14:textId="77777777" w:rsidR="00597715" w:rsidRDefault="005977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3388A" w14:textId="12B28D0F" w:rsidR="007266B0" w:rsidRDefault="00501DD5">
    <w:pPr>
      <w:pBdr>
        <w:bottom w:val="single" w:sz="36" w:space="1" w:color="C0C0C0"/>
      </w:pBdr>
      <w:rPr>
        <w:rFonts w:ascii="Arial Narrow" w:eastAsia="Arial Narrow" w:hAnsi="Arial Narrow" w:cs="Arial Narrow"/>
        <w:b/>
        <w:color w:val="C0C0C0"/>
        <w:sz w:val="36"/>
        <w:szCs w:val="36"/>
      </w:rPr>
    </w:pPr>
    <w:r>
      <w:rPr>
        <w:noProof/>
      </w:rPr>
      <w:pict w14:anchorId="6AF6A2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4277001" o:spid="_x0000_s2050" type="#_x0000_t136" style="position:absolute;margin-left:0;margin-top:0;width:640.3pt;height:71.1pt;rotation:315;z-index:-251655168;mso-position-horizontal:center;mso-position-horizontal-relative:margin;mso-position-vertical:center;mso-position-vertical-relative:margin" o:allowincell="f" fillcolor="silver" stroked="f">
          <v:fill opacity=".5"/>
          <v:textpath style="font-family:&quot;Myriad Pro&quot;;font-size:1pt" string="UNDER PEER REVIEW"/>
        </v:shape>
      </w:pict>
    </w:r>
    <w:r w:rsidR="00DB6425">
      <w:rPr>
        <w:rFonts w:ascii="Arial Narrow" w:eastAsia="Arial Narrow" w:hAnsi="Arial Narrow" w:cs="Arial Narrow"/>
        <w:b/>
        <w:noProof/>
        <w:color w:val="C0C0C0"/>
        <w:sz w:val="40"/>
        <w:szCs w:val="40"/>
      </w:rPr>
      <w:drawing>
        <wp:inline distT="0" distB="0" distL="114300" distR="114300" wp14:anchorId="1205EC0C" wp14:editId="083D4FEB">
          <wp:extent cx="1438910" cy="416560"/>
          <wp:effectExtent l="0" t="0" r="0" b="0"/>
          <wp:docPr id="889080515" name="image10.png"/>
          <wp:cNvGraphicFramePr/>
          <a:graphic xmlns:a="http://schemas.openxmlformats.org/drawingml/2006/main">
            <a:graphicData uri="http://schemas.openxmlformats.org/drawingml/2006/picture">
              <pic:pic xmlns:pic="http://schemas.openxmlformats.org/drawingml/2006/picture">
                <pic:nvPicPr>
                  <pic:cNvPr id="889080515" name="image10.png"/>
                  <pic:cNvPicPr preferRelativeResize="0"/>
                </pic:nvPicPr>
                <pic:blipFill>
                  <a:blip r:embed="rId1"/>
                  <a:srcRect/>
                  <a:stretch>
                    <a:fillRect/>
                  </a:stretch>
                </pic:blipFill>
                <pic:spPr>
                  <a:xfrm>
                    <a:off x="0" y="0"/>
                    <a:ext cx="1438910" cy="416560"/>
                  </a:xfrm>
                  <a:prstGeom prst="rect">
                    <a:avLst/>
                  </a:prstGeom>
                </pic:spPr>
              </pic:pic>
            </a:graphicData>
          </a:graphic>
        </wp:inline>
      </w:drawing>
    </w:r>
    <w:r w:rsidR="00DB6425">
      <w:rPr>
        <w:rFonts w:ascii="Arial Narrow" w:eastAsia="Arial Narrow" w:hAnsi="Arial Narrow" w:cs="Arial Narrow"/>
        <w:b/>
        <w:color w:val="C0C0C0"/>
        <w:sz w:val="40"/>
        <w:szCs w:val="40"/>
      </w:rPr>
      <w:tab/>
    </w:r>
    <w:r w:rsidR="00DB6425">
      <w:rPr>
        <w:rFonts w:ascii="Arial Narrow" w:eastAsia="Arial Narrow" w:hAnsi="Arial Narrow" w:cs="Arial Narrow"/>
        <w:b/>
        <w:color w:val="C0C0C0"/>
        <w:sz w:val="40"/>
        <w:szCs w:val="40"/>
      </w:rPr>
      <w:tab/>
      <w:t xml:space="preserve">                            </w:t>
    </w:r>
    <w:r w:rsidR="00DB6425">
      <w:rPr>
        <w:rFonts w:ascii="Arial" w:eastAsia="Arial" w:hAnsi="Arial" w:cs="Arial"/>
        <w:b/>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F9104" w14:textId="2866E865" w:rsidR="007266B0" w:rsidRDefault="00501DD5">
    <w:pPr>
      <w:tabs>
        <w:tab w:val="right" w:pos="9070"/>
      </w:tabs>
      <w:rPr>
        <w:sz w:val="22"/>
        <w:szCs w:val="22"/>
      </w:rPr>
    </w:pPr>
    <w:r>
      <w:rPr>
        <w:noProof/>
      </w:rPr>
      <w:pict w14:anchorId="0C2FFF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4277002" o:spid="_x0000_s2051" type="#_x0000_t136" style="position:absolute;margin-left:0;margin-top:0;width:640.3pt;height:71.1pt;rotation:315;z-index:-251653120;mso-position-horizontal:center;mso-position-horizontal-relative:margin;mso-position-vertical:center;mso-position-vertical-relative:margin" o:allowincell="f" fillcolor="silver" stroked="f">
          <v:fill opacity=".5"/>
          <v:textpath style="font-family:&quot;Myriad Pro&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F941A" w14:textId="76D36192" w:rsidR="00501DD5" w:rsidRDefault="00501DD5">
    <w:pPr>
      <w:pStyle w:val="Header"/>
    </w:pPr>
    <w:r>
      <w:rPr>
        <w:noProof/>
      </w:rPr>
      <w:pict w14:anchorId="1D343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4277000" o:spid="_x0000_s2049" type="#_x0000_t136" style="position:absolute;margin-left:0;margin-top:0;width:640.3pt;height:71.1pt;rotation:315;z-index:-251657216;mso-position-horizontal:center;mso-position-horizontal-relative:margin;mso-position-vertical:center;mso-position-vertical-relative:margin" o:allowincell="f" fillcolor="silver" stroked="f">
          <v:fill opacity=".5"/>
          <v:textpath style="font-family:&quot;Myriad Pro&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Myriad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dv0pte9vpfs7e9x5tpdwp1xaa59rxrzzwr&quot;&gt;EndNote Library 07042024&lt;record-ids&gt;&lt;item&gt;13&lt;/item&gt;&lt;item&gt;21&lt;/item&gt;&lt;item&gt;24&lt;/item&gt;&lt;item&gt;38&lt;/item&gt;&lt;item&gt;85&lt;/item&gt;&lt;item&gt;159&lt;/item&gt;&lt;item&gt;182&lt;/item&gt;&lt;item&gt;189&lt;/item&gt;&lt;item&gt;213&lt;/item&gt;&lt;item&gt;216&lt;/item&gt;&lt;item&gt;220&lt;/item&gt;&lt;item&gt;251&lt;/item&gt;&lt;item&gt;301&lt;/item&gt;&lt;item&gt;305&lt;/item&gt;&lt;item&gt;334&lt;/item&gt;&lt;item&gt;348&lt;/item&gt;&lt;item&gt;354&lt;/item&gt;&lt;item&gt;392&lt;/item&gt;&lt;item&gt;398&lt;/item&gt;&lt;item&gt;416&lt;/item&gt;&lt;item&gt;424&lt;/item&gt;&lt;item&gt;425&lt;/item&gt;&lt;item&gt;426&lt;/item&gt;&lt;item&gt;443&lt;/item&gt;&lt;item&gt;900&lt;/item&gt;&lt;item&gt;910&lt;/item&gt;&lt;item&gt;924&lt;/item&gt;&lt;item&gt;939&lt;/item&gt;&lt;item&gt;945&lt;/item&gt;&lt;item&gt;946&lt;/item&gt;&lt;item&gt;1338&lt;/item&gt;&lt;item&gt;1807&lt;/item&gt;&lt;item&gt;1808&lt;/item&gt;&lt;item&gt;1809&lt;/item&gt;&lt;item&gt;1810&lt;/item&gt;&lt;item&gt;1811&lt;/item&gt;&lt;item&gt;1812&lt;/item&gt;&lt;item&gt;1813&lt;/item&gt;&lt;item&gt;1814&lt;/item&gt;&lt;item&gt;1815&lt;/item&gt;&lt;item&gt;1822&lt;/item&gt;&lt;item&gt;1823&lt;/item&gt;&lt;item&gt;1825&lt;/item&gt;&lt;item&gt;1826&lt;/item&gt;&lt;item&gt;1827&lt;/item&gt;&lt;item&gt;1828&lt;/item&gt;&lt;item&gt;1829&lt;/item&gt;&lt;item&gt;1830&lt;/item&gt;&lt;item&gt;1832&lt;/item&gt;&lt;item&gt;1865&lt;/item&gt;&lt;item&gt;1866&lt;/item&gt;&lt;item&gt;1868&lt;/item&gt;&lt;item&gt;1869&lt;/item&gt;&lt;item&gt;1870&lt;/item&gt;&lt;item&gt;1872&lt;/item&gt;&lt;item&gt;1873&lt;/item&gt;&lt;item&gt;1874&lt;/item&gt;&lt;item&gt;1875&lt;/item&gt;&lt;item&gt;1876&lt;/item&gt;&lt;item&gt;1877&lt;/item&gt;&lt;item&gt;1910&lt;/item&gt;&lt;item&gt;1911&lt;/item&gt;&lt;item&gt;1912&lt;/item&gt;&lt;item&gt;1913&lt;/item&gt;&lt;item&gt;1914&lt;/item&gt;&lt;item&gt;1915&lt;/item&gt;&lt;item&gt;1916&lt;/item&gt;&lt;item&gt;223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72A27"/>
    <w:rsid w:val="00000B6A"/>
    <w:rsid w:val="00013E3F"/>
    <w:rsid w:val="00046856"/>
    <w:rsid w:val="000615C1"/>
    <w:rsid w:val="000629C0"/>
    <w:rsid w:val="0008443F"/>
    <w:rsid w:val="0009106B"/>
    <w:rsid w:val="000A4B06"/>
    <w:rsid w:val="000B5FF5"/>
    <w:rsid w:val="000C30C9"/>
    <w:rsid w:val="000C7312"/>
    <w:rsid w:val="000E22EC"/>
    <w:rsid w:val="000E4ACD"/>
    <w:rsid w:val="000E79E6"/>
    <w:rsid w:val="000F0478"/>
    <w:rsid w:val="000F0A92"/>
    <w:rsid w:val="000F31F3"/>
    <w:rsid w:val="001060A9"/>
    <w:rsid w:val="00110E90"/>
    <w:rsid w:val="001127B8"/>
    <w:rsid w:val="00121008"/>
    <w:rsid w:val="00121E9B"/>
    <w:rsid w:val="00126421"/>
    <w:rsid w:val="00133B2E"/>
    <w:rsid w:val="00136045"/>
    <w:rsid w:val="00136601"/>
    <w:rsid w:val="0014332F"/>
    <w:rsid w:val="00144A7D"/>
    <w:rsid w:val="00155638"/>
    <w:rsid w:val="00166E10"/>
    <w:rsid w:val="00172A27"/>
    <w:rsid w:val="00176669"/>
    <w:rsid w:val="001813AD"/>
    <w:rsid w:val="00187F70"/>
    <w:rsid w:val="00192616"/>
    <w:rsid w:val="00193E87"/>
    <w:rsid w:val="00194544"/>
    <w:rsid w:val="001972DF"/>
    <w:rsid w:val="001A5B6B"/>
    <w:rsid w:val="001B234B"/>
    <w:rsid w:val="001B5579"/>
    <w:rsid w:val="001C3AF6"/>
    <w:rsid w:val="001D3C41"/>
    <w:rsid w:val="001E1072"/>
    <w:rsid w:val="00202D47"/>
    <w:rsid w:val="00204209"/>
    <w:rsid w:val="00212D65"/>
    <w:rsid w:val="002357CA"/>
    <w:rsid w:val="002370C9"/>
    <w:rsid w:val="00244932"/>
    <w:rsid w:val="00246CD4"/>
    <w:rsid w:val="002756AE"/>
    <w:rsid w:val="00281552"/>
    <w:rsid w:val="002835D1"/>
    <w:rsid w:val="00291CD1"/>
    <w:rsid w:val="002939C5"/>
    <w:rsid w:val="002E4E70"/>
    <w:rsid w:val="002E7F1A"/>
    <w:rsid w:val="002F1426"/>
    <w:rsid w:val="002F41BC"/>
    <w:rsid w:val="002F78B5"/>
    <w:rsid w:val="002F7B92"/>
    <w:rsid w:val="003004AC"/>
    <w:rsid w:val="00302E38"/>
    <w:rsid w:val="00306580"/>
    <w:rsid w:val="003077B5"/>
    <w:rsid w:val="003219FA"/>
    <w:rsid w:val="003229F8"/>
    <w:rsid w:val="00325402"/>
    <w:rsid w:val="00325762"/>
    <w:rsid w:val="00331558"/>
    <w:rsid w:val="00337D97"/>
    <w:rsid w:val="00346377"/>
    <w:rsid w:val="00357825"/>
    <w:rsid w:val="00364596"/>
    <w:rsid w:val="0037564A"/>
    <w:rsid w:val="003B3F30"/>
    <w:rsid w:val="003E21D9"/>
    <w:rsid w:val="003E6FF9"/>
    <w:rsid w:val="00403895"/>
    <w:rsid w:val="004174B4"/>
    <w:rsid w:val="00422394"/>
    <w:rsid w:val="004234FF"/>
    <w:rsid w:val="00437080"/>
    <w:rsid w:val="00442235"/>
    <w:rsid w:val="00467074"/>
    <w:rsid w:val="004841BC"/>
    <w:rsid w:val="00485B73"/>
    <w:rsid w:val="00485B95"/>
    <w:rsid w:val="0048637C"/>
    <w:rsid w:val="004A218E"/>
    <w:rsid w:val="004B3050"/>
    <w:rsid w:val="004B7C69"/>
    <w:rsid w:val="004C0038"/>
    <w:rsid w:val="004C4254"/>
    <w:rsid w:val="004D37FA"/>
    <w:rsid w:val="004D425C"/>
    <w:rsid w:val="004E12AC"/>
    <w:rsid w:val="004E36EE"/>
    <w:rsid w:val="00501DD5"/>
    <w:rsid w:val="00502788"/>
    <w:rsid w:val="00504E99"/>
    <w:rsid w:val="00507243"/>
    <w:rsid w:val="00511518"/>
    <w:rsid w:val="00516D9E"/>
    <w:rsid w:val="00525F4E"/>
    <w:rsid w:val="005350CF"/>
    <w:rsid w:val="0054092D"/>
    <w:rsid w:val="00545E63"/>
    <w:rsid w:val="00545E93"/>
    <w:rsid w:val="00550E4F"/>
    <w:rsid w:val="00557BF4"/>
    <w:rsid w:val="00570B98"/>
    <w:rsid w:val="0057573C"/>
    <w:rsid w:val="00581AF6"/>
    <w:rsid w:val="00587437"/>
    <w:rsid w:val="00596DCC"/>
    <w:rsid w:val="00597715"/>
    <w:rsid w:val="005A1C3E"/>
    <w:rsid w:val="005A654C"/>
    <w:rsid w:val="005A7E1F"/>
    <w:rsid w:val="005B3FB7"/>
    <w:rsid w:val="005D4B32"/>
    <w:rsid w:val="006165E8"/>
    <w:rsid w:val="00617FDF"/>
    <w:rsid w:val="00627A27"/>
    <w:rsid w:val="00631F8B"/>
    <w:rsid w:val="00634907"/>
    <w:rsid w:val="006419F0"/>
    <w:rsid w:val="0064464C"/>
    <w:rsid w:val="00646EE3"/>
    <w:rsid w:val="00662B6C"/>
    <w:rsid w:val="00672EAC"/>
    <w:rsid w:val="00686A36"/>
    <w:rsid w:val="006970AC"/>
    <w:rsid w:val="006B2D3F"/>
    <w:rsid w:val="006C09E3"/>
    <w:rsid w:val="006C5C91"/>
    <w:rsid w:val="006D1632"/>
    <w:rsid w:val="006D1F9A"/>
    <w:rsid w:val="006E15C5"/>
    <w:rsid w:val="006E4C0C"/>
    <w:rsid w:val="006F1001"/>
    <w:rsid w:val="006F324D"/>
    <w:rsid w:val="007266B0"/>
    <w:rsid w:val="00732A10"/>
    <w:rsid w:val="0073445D"/>
    <w:rsid w:val="00740FB9"/>
    <w:rsid w:val="00744766"/>
    <w:rsid w:val="0074616F"/>
    <w:rsid w:val="00750BE5"/>
    <w:rsid w:val="0075184E"/>
    <w:rsid w:val="0076096A"/>
    <w:rsid w:val="007700E1"/>
    <w:rsid w:val="007729A0"/>
    <w:rsid w:val="007A3F82"/>
    <w:rsid w:val="007B1A75"/>
    <w:rsid w:val="007C1044"/>
    <w:rsid w:val="007C22EB"/>
    <w:rsid w:val="007C4B5B"/>
    <w:rsid w:val="007E6AEF"/>
    <w:rsid w:val="007F0B57"/>
    <w:rsid w:val="007F1F69"/>
    <w:rsid w:val="007F2D52"/>
    <w:rsid w:val="007F484C"/>
    <w:rsid w:val="007F61E7"/>
    <w:rsid w:val="0080085B"/>
    <w:rsid w:val="00811535"/>
    <w:rsid w:val="00812242"/>
    <w:rsid w:val="0082666C"/>
    <w:rsid w:val="008378AF"/>
    <w:rsid w:val="00852EA2"/>
    <w:rsid w:val="0085473B"/>
    <w:rsid w:val="008702EB"/>
    <w:rsid w:val="00874C16"/>
    <w:rsid w:val="008A5AE9"/>
    <w:rsid w:val="008B21CE"/>
    <w:rsid w:val="008B44FB"/>
    <w:rsid w:val="008B4F80"/>
    <w:rsid w:val="008C065B"/>
    <w:rsid w:val="008C77F9"/>
    <w:rsid w:val="008D6303"/>
    <w:rsid w:val="008E1B96"/>
    <w:rsid w:val="008F22D9"/>
    <w:rsid w:val="008F5EA2"/>
    <w:rsid w:val="00906BB8"/>
    <w:rsid w:val="009111F2"/>
    <w:rsid w:val="00911DFF"/>
    <w:rsid w:val="00915DDD"/>
    <w:rsid w:val="00931216"/>
    <w:rsid w:val="009312FD"/>
    <w:rsid w:val="00932B16"/>
    <w:rsid w:val="00933F23"/>
    <w:rsid w:val="0094305F"/>
    <w:rsid w:val="00943208"/>
    <w:rsid w:val="00970E1A"/>
    <w:rsid w:val="00970F47"/>
    <w:rsid w:val="00975587"/>
    <w:rsid w:val="009809DB"/>
    <w:rsid w:val="00984E5A"/>
    <w:rsid w:val="009874AC"/>
    <w:rsid w:val="00987A46"/>
    <w:rsid w:val="009900BD"/>
    <w:rsid w:val="00990718"/>
    <w:rsid w:val="00993202"/>
    <w:rsid w:val="009A16A0"/>
    <w:rsid w:val="009A795F"/>
    <w:rsid w:val="009B40E8"/>
    <w:rsid w:val="009C0BE8"/>
    <w:rsid w:val="009C696E"/>
    <w:rsid w:val="009C6F83"/>
    <w:rsid w:val="009D5845"/>
    <w:rsid w:val="009E2BF9"/>
    <w:rsid w:val="009F283F"/>
    <w:rsid w:val="009F3203"/>
    <w:rsid w:val="00A16E03"/>
    <w:rsid w:val="00A21707"/>
    <w:rsid w:val="00A530B3"/>
    <w:rsid w:val="00A60C92"/>
    <w:rsid w:val="00A6478A"/>
    <w:rsid w:val="00A651E7"/>
    <w:rsid w:val="00A7668D"/>
    <w:rsid w:val="00A82262"/>
    <w:rsid w:val="00AA3F75"/>
    <w:rsid w:val="00AB1842"/>
    <w:rsid w:val="00AB66BD"/>
    <w:rsid w:val="00AC7D46"/>
    <w:rsid w:val="00AD579A"/>
    <w:rsid w:val="00AD659A"/>
    <w:rsid w:val="00AE4238"/>
    <w:rsid w:val="00AE639B"/>
    <w:rsid w:val="00B07042"/>
    <w:rsid w:val="00B109BC"/>
    <w:rsid w:val="00B16407"/>
    <w:rsid w:val="00B174CB"/>
    <w:rsid w:val="00B21D58"/>
    <w:rsid w:val="00B273E3"/>
    <w:rsid w:val="00B27832"/>
    <w:rsid w:val="00B33212"/>
    <w:rsid w:val="00B36C13"/>
    <w:rsid w:val="00B46CE8"/>
    <w:rsid w:val="00B604C2"/>
    <w:rsid w:val="00B60F1D"/>
    <w:rsid w:val="00B72A73"/>
    <w:rsid w:val="00B77177"/>
    <w:rsid w:val="00B827D7"/>
    <w:rsid w:val="00B83259"/>
    <w:rsid w:val="00BA188C"/>
    <w:rsid w:val="00BA444D"/>
    <w:rsid w:val="00BB1BB9"/>
    <w:rsid w:val="00BB430F"/>
    <w:rsid w:val="00BD108F"/>
    <w:rsid w:val="00BE5C83"/>
    <w:rsid w:val="00BE6764"/>
    <w:rsid w:val="00BF1318"/>
    <w:rsid w:val="00C0048C"/>
    <w:rsid w:val="00C00C06"/>
    <w:rsid w:val="00C07DE7"/>
    <w:rsid w:val="00C07E8F"/>
    <w:rsid w:val="00C27890"/>
    <w:rsid w:val="00C45CF6"/>
    <w:rsid w:val="00C5577E"/>
    <w:rsid w:val="00C70ADF"/>
    <w:rsid w:val="00C82C1F"/>
    <w:rsid w:val="00C83AAB"/>
    <w:rsid w:val="00C932ED"/>
    <w:rsid w:val="00CC13F7"/>
    <w:rsid w:val="00CC5D73"/>
    <w:rsid w:val="00CD0875"/>
    <w:rsid w:val="00CD0D1F"/>
    <w:rsid w:val="00CD1425"/>
    <w:rsid w:val="00CD3C13"/>
    <w:rsid w:val="00CD6A42"/>
    <w:rsid w:val="00CD7F02"/>
    <w:rsid w:val="00CE0D42"/>
    <w:rsid w:val="00CE17BA"/>
    <w:rsid w:val="00CE530C"/>
    <w:rsid w:val="00CE6996"/>
    <w:rsid w:val="00CE7F13"/>
    <w:rsid w:val="00D214C7"/>
    <w:rsid w:val="00D228FF"/>
    <w:rsid w:val="00D36788"/>
    <w:rsid w:val="00D558A3"/>
    <w:rsid w:val="00D604F1"/>
    <w:rsid w:val="00D6306A"/>
    <w:rsid w:val="00D63968"/>
    <w:rsid w:val="00D64F47"/>
    <w:rsid w:val="00D669E7"/>
    <w:rsid w:val="00D73FF7"/>
    <w:rsid w:val="00D8637C"/>
    <w:rsid w:val="00D93B7C"/>
    <w:rsid w:val="00DA7904"/>
    <w:rsid w:val="00DB35D9"/>
    <w:rsid w:val="00DB6425"/>
    <w:rsid w:val="00DC059B"/>
    <w:rsid w:val="00DC6848"/>
    <w:rsid w:val="00DD4D76"/>
    <w:rsid w:val="00DD4F6A"/>
    <w:rsid w:val="00DD7086"/>
    <w:rsid w:val="00DD738F"/>
    <w:rsid w:val="00DF64C3"/>
    <w:rsid w:val="00DF77BD"/>
    <w:rsid w:val="00DF7B2A"/>
    <w:rsid w:val="00E0771A"/>
    <w:rsid w:val="00E16793"/>
    <w:rsid w:val="00E21521"/>
    <w:rsid w:val="00E220A0"/>
    <w:rsid w:val="00E616E4"/>
    <w:rsid w:val="00E61D68"/>
    <w:rsid w:val="00E63FC9"/>
    <w:rsid w:val="00E70C9C"/>
    <w:rsid w:val="00E72E38"/>
    <w:rsid w:val="00E751F9"/>
    <w:rsid w:val="00E75D03"/>
    <w:rsid w:val="00E84BC5"/>
    <w:rsid w:val="00E84FAE"/>
    <w:rsid w:val="00E9037C"/>
    <w:rsid w:val="00EA7BF7"/>
    <w:rsid w:val="00EC0986"/>
    <w:rsid w:val="00ED3410"/>
    <w:rsid w:val="00EE37A2"/>
    <w:rsid w:val="00EE3E7C"/>
    <w:rsid w:val="00EE5769"/>
    <w:rsid w:val="00EE718C"/>
    <w:rsid w:val="00EF767E"/>
    <w:rsid w:val="00F0242F"/>
    <w:rsid w:val="00F02865"/>
    <w:rsid w:val="00F03E5E"/>
    <w:rsid w:val="00F35F8C"/>
    <w:rsid w:val="00F47279"/>
    <w:rsid w:val="00F508B6"/>
    <w:rsid w:val="00F85021"/>
    <w:rsid w:val="00FA10D2"/>
    <w:rsid w:val="00FA74E2"/>
    <w:rsid w:val="00FC2400"/>
    <w:rsid w:val="00FC4826"/>
    <w:rsid w:val="00FC5144"/>
    <w:rsid w:val="00FC6B96"/>
    <w:rsid w:val="00FD66BB"/>
    <w:rsid w:val="00FE1556"/>
    <w:rsid w:val="00FF109F"/>
    <w:rsid w:val="01EB59B4"/>
    <w:rsid w:val="04D63DFE"/>
    <w:rsid w:val="06F74DCB"/>
    <w:rsid w:val="09312DA6"/>
    <w:rsid w:val="0BA666AA"/>
    <w:rsid w:val="0D4229B6"/>
    <w:rsid w:val="0E347078"/>
    <w:rsid w:val="11F0327C"/>
    <w:rsid w:val="12240253"/>
    <w:rsid w:val="1354174E"/>
    <w:rsid w:val="17E75E45"/>
    <w:rsid w:val="188C5151"/>
    <w:rsid w:val="19376E37"/>
    <w:rsid w:val="1AD1680D"/>
    <w:rsid w:val="1C217434"/>
    <w:rsid w:val="1DFD14A7"/>
    <w:rsid w:val="23F944BF"/>
    <w:rsid w:val="243C1D02"/>
    <w:rsid w:val="29772E93"/>
    <w:rsid w:val="2CEC0608"/>
    <w:rsid w:val="300B6F6B"/>
    <w:rsid w:val="32A17463"/>
    <w:rsid w:val="32C4038E"/>
    <w:rsid w:val="331C537A"/>
    <w:rsid w:val="33C44052"/>
    <w:rsid w:val="35782175"/>
    <w:rsid w:val="3BEC3710"/>
    <w:rsid w:val="44BF7A5F"/>
    <w:rsid w:val="45052DCE"/>
    <w:rsid w:val="4BB7388D"/>
    <w:rsid w:val="4E2373C0"/>
    <w:rsid w:val="4ECC01FB"/>
    <w:rsid w:val="4F9963BF"/>
    <w:rsid w:val="4FCA0BD2"/>
    <w:rsid w:val="51F77D06"/>
    <w:rsid w:val="54417C4B"/>
    <w:rsid w:val="56524330"/>
    <w:rsid w:val="59254E33"/>
    <w:rsid w:val="5D971E9A"/>
    <w:rsid w:val="5E2F0501"/>
    <w:rsid w:val="61EC0BB6"/>
    <w:rsid w:val="62473910"/>
    <w:rsid w:val="683F6098"/>
    <w:rsid w:val="69FE35B6"/>
    <w:rsid w:val="6C63251E"/>
    <w:rsid w:val="718F3E5B"/>
    <w:rsid w:val="77D959A0"/>
    <w:rsid w:val="77E647ED"/>
    <w:rsid w:val="783E63F5"/>
    <w:rsid w:val="7DBC0DA1"/>
    <w:rsid w:val="7F4779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7FC86B18"/>
  <w15:docId w15:val="{F3892CF3-26AD-48AE-82B3-1C4BB0FA7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qFormat="1"/>
    <w:lsdException w:name="heading 8" w:semiHidden="1" w:unhideWhenUsed="1" w:qFormat="1"/>
    <w:lsdException w:name="heading 9" w:semiHidden="1" w:unhideWhenUsed="1" w:qFormat="1"/>
    <w:lsdException w:name="index 2" w:qFormat="1"/>
    <w:lsdException w:name="index 6" w:qFormat="1"/>
    <w:lsdException w:name="footnote text" w:semiHidden="1" w:uiPriority="99" w:unhideWhenUsed="1" w:qFormat="1"/>
    <w:lsdException w:name="header" w:uiPriority="99" w:unhideWhenUsed="1" w:qFormat="1"/>
    <w:lsdException w:name="footer" w:uiPriority="99" w:qFormat="1"/>
    <w:lsdException w:name="index heading" w:qFormat="1"/>
    <w:lsdException w:name="caption" w:uiPriority="99" w:qFormat="1"/>
    <w:lsdException w:name="footnote reference" w:semiHidden="1" w:uiPriority="99" w:unhideWhenUsed="1" w:qFormat="1"/>
    <w:lsdException w:name="endnote reference" w:qFormat="1"/>
    <w:lsdException w:name="endnote text" w:qFormat="1"/>
    <w:lsdException w:name="List" w:qFormat="1"/>
    <w:lsdException w:name="List 3" w:qFormat="1"/>
    <w:lsdException w:name="List 5" w:qFormat="1"/>
    <w:lsdException w:name="Title" w:qFormat="1"/>
    <w:lsdException w:name="Closing" w:qFormat="1"/>
    <w:lsdException w:name="Default Paragraph Font" w:uiPriority="1" w:unhideWhenUsed="1" w:qFormat="1"/>
    <w:lsdException w:name="Body Text Indent" w:qFormat="1"/>
    <w:lsdException w:name="Subtitle" w:qFormat="1"/>
    <w:lsdException w:name="Dat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Address" w:qFormat="1"/>
    <w:lsdException w:name="HTML Cite" w:qFormat="1"/>
    <w:lsdException w:name="HTML Definition"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360" w:lineRule="auto"/>
    </w:pPr>
    <w:rPr>
      <w:rFonts w:ascii="Myriad Pro" w:eastAsia="Open Sans" w:hAnsi="Myriad Pro" w:cs="Open Sans"/>
      <w:sz w:val="16"/>
      <w:szCs w:val="24"/>
      <w:lang w:val="en-US" w:eastAsia="ja-JP"/>
    </w:rPr>
  </w:style>
  <w:style w:type="paragraph" w:styleId="Heading1">
    <w:name w:val="heading 1"/>
    <w:basedOn w:val="Normal"/>
    <w:next w:val="Normal"/>
    <w:qFormat/>
    <w:pPr>
      <w:keepNext/>
      <w:keepLines/>
      <w:spacing w:before="480" w:after="120"/>
      <w:outlineLvl w:val="0"/>
    </w:pPr>
    <w:rPr>
      <w:b/>
      <w:sz w:val="48"/>
      <w:szCs w:val="48"/>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Cs w:val="16"/>
    </w:rPr>
  </w:style>
  <w:style w:type="paragraph" w:styleId="Caption">
    <w:name w:val="caption"/>
    <w:basedOn w:val="Normal"/>
    <w:next w:val="Normal"/>
    <w:uiPriority w:val="99"/>
    <w:qFormat/>
    <w:pPr>
      <w:spacing w:line="240" w:lineRule="auto"/>
    </w:pPr>
    <w:rPr>
      <w:rFonts w:ascii="Arial" w:eastAsia="SimHei" w:hAnsi="Arial" w:cs="Arial"/>
      <w:sz w:val="20"/>
      <w:szCs w:val="20"/>
      <w:lang w:val="en-IN" w:eastAsia="en-IN"/>
    </w:rPr>
  </w:style>
  <w:style w:type="paragraph" w:styleId="Footer">
    <w:name w:val="footer"/>
    <w:basedOn w:val="Normal"/>
    <w:link w:val="FooterChar"/>
    <w:uiPriority w:val="99"/>
    <w:qFormat/>
    <w:pPr>
      <w:tabs>
        <w:tab w:val="center" w:pos="4153"/>
        <w:tab w:val="right" w:pos="8306"/>
      </w:tabs>
      <w:snapToGrid w:val="0"/>
    </w:pPr>
    <w:rPr>
      <w:rFonts w:ascii="Open Sans" w:eastAsiaTheme="minorEastAsia" w:hAnsi="Open Sans" w:cstheme="minorBidi"/>
      <w:sz w:val="18"/>
      <w:szCs w:val="18"/>
      <w:lang w:eastAsia="zh-CN"/>
    </w:rPr>
  </w:style>
  <w:style w:type="character" w:styleId="FootnoteReference">
    <w:name w:val="footnote reference"/>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qFormat/>
    <w:pPr>
      <w:tabs>
        <w:tab w:val="center" w:pos="4513"/>
        <w:tab w:val="right" w:pos="9026"/>
      </w:tabs>
      <w:spacing w:line="240" w:lineRule="auto"/>
    </w:pPr>
  </w:style>
  <w:style w:type="paragraph" w:styleId="NormalWeb">
    <w:name w:val="Normal (Web)"/>
    <w:basedOn w:val="Normal"/>
    <w:qFormat/>
    <w:rPr>
      <w:sz w:val="24"/>
    </w:rPr>
  </w:style>
  <w:style w:type="character" w:styleId="Strong">
    <w:name w:val="Strong"/>
    <w:basedOn w:val="DefaultParagraphFont"/>
    <w:qFormat/>
    <w:rPr>
      <w:b/>
      <w:bCs/>
    </w:rPr>
  </w:style>
  <w:style w:type="paragraph" w:styleId="Subtitle">
    <w:name w:val="Subtitle"/>
    <w:next w:val="Normal"/>
    <w:link w:val="SubtitleChar"/>
    <w:qFormat/>
    <w:pPr>
      <w:spacing w:before="120" w:after="120" w:line="360" w:lineRule="auto"/>
    </w:pPr>
    <w:rPr>
      <w:rFonts w:ascii="Open Sans" w:eastAsia="Open Sans" w:hAnsi="Open Sans" w:cs="Open Sans"/>
      <w:i/>
      <w:sz w:val="18"/>
      <w:szCs w:val="18"/>
      <w:lang w:val="en-US"/>
    </w:rPr>
  </w:style>
  <w:style w:type="table" w:styleId="TableGrid">
    <w:name w:val="Table Grid"/>
    <w:basedOn w:val="TableNormal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qFormat/>
    <w:tblPr>
      <w:tblCellMar>
        <w:top w:w="0" w:type="dxa"/>
        <w:left w:w="0" w:type="dxa"/>
        <w:bottom w:w="0" w:type="dxa"/>
        <w:right w:w="0" w:type="dxa"/>
      </w:tblCellMar>
    </w:tblPr>
  </w:style>
  <w:style w:type="paragraph" w:styleId="Title">
    <w:name w:val="Title"/>
    <w:basedOn w:val="Normal"/>
    <w:next w:val="Normal"/>
    <w:qFormat/>
    <w:pPr>
      <w:keepNext/>
      <w:keepLines/>
      <w:spacing w:before="480" w:after="120"/>
    </w:pPr>
    <w:rPr>
      <w:b/>
      <w:sz w:val="72"/>
      <w:szCs w:val="72"/>
    </w:rPr>
  </w:style>
  <w:style w:type="paragraph" w:customStyle="1" w:styleId="Helv-Title1">
    <w:name w:val="Helv-Title1"/>
    <w:basedOn w:val="Normal"/>
    <w:next w:val="Normal"/>
    <w:qFormat/>
    <w:pPr>
      <w:spacing w:before="120" w:line="480" w:lineRule="auto"/>
    </w:pPr>
    <w:rPr>
      <w:b/>
      <w:sz w:val="22"/>
      <w:szCs w:val="28"/>
    </w:rPr>
  </w:style>
  <w:style w:type="paragraph" w:customStyle="1" w:styleId="Helv-Authors">
    <w:name w:val="Helv-Authors"/>
    <w:basedOn w:val="Normal"/>
    <w:qFormat/>
    <w:pPr>
      <w:spacing w:before="120" w:after="120"/>
      <w:jc w:val="center"/>
    </w:pPr>
    <w:rPr>
      <w:sz w:val="22"/>
    </w:rPr>
  </w:style>
  <w:style w:type="paragraph" w:customStyle="1" w:styleId="Helv-Dedication">
    <w:name w:val="Helv-Dedication"/>
    <w:basedOn w:val="Normal"/>
    <w:qFormat/>
    <w:pPr>
      <w:spacing w:before="120" w:after="120"/>
      <w:jc w:val="center"/>
    </w:pPr>
  </w:style>
  <w:style w:type="character" w:customStyle="1" w:styleId="SubtitleChar">
    <w:name w:val="Subtitle Char"/>
    <w:link w:val="Subtitle"/>
    <w:uiPriority w:val="11"/>
    <w:qFormat/>
    <w:rPr>
      <w:rFonts w:ascii="Myriad Pro" w:eastAsia="Times New Roman" w:hAnsi="Myriad Pro" w:cs="Times New Roman"/>
      <w:i/>
      <w:sz w:val="18"/>
      <w:szCs w:val="24"/>
      <w:lang w:eastAsia="ja-JP"/>
    </w:rPr>
  </w:style>
  <w:style w:type="paragraph" w:customStyle="1" w:styleId="Helv-Adress">
    <w:name w:val="Helv-Adress"/>
    <w:basedOn w:val="Normal"/>
    <w:qFormat/>
    <w:pPr>
      <w:jc w:val="center"/>
    </w:pPr>
    <w:rPr>
      <w:szCs w:val="20"/>
    </w:rPr>
  </w:style>
  <w:style w:type="paragraph" w:customStyle="1" w:styleId="Helv-Footnote">
    <w:name w:val="Helv-Footnote"/>
    <w:basedOn w:val="Helv-BodyText"/>
    <w:qFormat/>
    <w:pPr>
      <w:spacing w:before="120"/>
    </w:pPr>
    <w:rPr>
      <w:sz w:val="14"/>
      <w:szCs w:val="14"/>
    </w:rPr>
  </w:style>
  <w:style w:type="paragraph" w:customStyle="1" w:styleId="Helv-BodyText">
    <w:name w:val="Helv-BodyText"/>
    <w:basedOn w:val="Normal"/>
    <w:link w:val="Helv-BodyTextChar"/>
    <w:qFormat/>
  </w:style>
  <w:style w:type="paragraph" w:customStyle="1" w:styleId="Helv-References">
    <w:name w:val="Helv-References"/>
    <w:basedOn w:val="Normal"/>
    <w:qFormat/>
    <w:pPr>
      <w:ind w:left="425" w:hanging="425"/>
      <w:jc w:val="both"/>
    </w:pPr>
    <w:rPr>
      <w:sz w:val="14"/>
      <w:szCs w:val="14"/>
    </w:rPr>
  </w:style>
  <w:style w:type="paragraph" w:customStyle="1" w:styleId="Helv-SchemeCaption">
    <w:name w:val="Helv-SchemeCaption"/>
    <w:basedOn w:val="Normal"/>
    <w:qFormat/>
    <w:pPr>
      <w:spacing w:before="120" w:after="120"/>
    </w:pPr>
    <w:rPr>
      <w:sz w:val="14"/>
      <w:szCs w:val="14"/>
    </w:rPr>
  </w:style>
  <w:style w:type="paragraph" w:customStyle="1" w:styleId="Helv-FigureCaption">
    <w:name w:val="Helv-FigureCaption"/>
    <w:basedOn w:val="Helv-SchemeCaption"/>
    <w:qFormat/>
  </w:style>
  <w:style w:type="paragraph" w:customStyle="1" w:styleId="Helv-TableCaption">
    <w:name w:val="Helv-TableCaption"/>
    <w:basedOn w:val="Normal"/>
    <w:qFormat/>
    <w:rPr>
      <w:sz w:val="14"/>
      <w:szCs w:val="14"/>
    </w:rPr>
  </w:style>
  <w:style w:type="paragraph" w:customStyle="1" w:styleId="Helv-TableHead">
    <w:name w:val="Helv-TableHead"/>
    <w:basedOn w:val="Helv-TableCaption"/>
    <w:qFormat/>
    <w:pPr>
      <w:pBdr>
        <w:top w:val="single" w:sz="4" w:space="4" w:color="FFFFFF"/>
        <w:left w:val="single" w:sz="4" w:space="4" w:color="FFFFFF"/>
        <w:bottom w:val="single" w:sz="4" w:space="4" w:color="FFFFFF"/>
        <w:right w:val="single" w:sz="4" w:space="4" w:color="FFFFFF"/>
      </w:pBdr>
    </w:pPr>
    <w:rPr>
      <w:b/>
    </w:rPr>
  </w:style>
  <w:style w:type="paragraph" w:customStyle="1" w:styleId="Helv-TableBody">
    <w:name w:val="Helv-TableBody"/>
    <w:qFormat/>
    <w:pPr>
      <w:framePr w:wrap="around" w:vAnchor="text" w:hAnchor="text" w:y="1"/>
      <w:widowControl w:val="0"/>
      <w:spacing w:before="40" w:after="40" w:line="360" w:lineRule="auto"/>
    </w:pPr>
    <w:rPr>
      <w:rFonts w:ascii="Myriad Pro" w:eastAsia="Open Sans" w:hAnsi="Myriad Pro" w:cs="Open Sans"/>
      <w:sz w:val="14"/>
      <w:szCs w:val="14"/>
      <w:lang w:val="en-US" w:eastAsia="ja-JP"/>
    </w:rPr>
  </w:style>
  <w:style w:type="paragraph" w:customStyle="1" w:styleId="TableFoot">
    <w:name w:val="TableFoot"/>
    <w:basedOn w:val="Helv-TableBody"/>
    <w:qFormat/>
    <w:pPr>
      <w:framePr w:wrap="around"/>
    </w:pPr>
  </w:style>
  <w:style w:type="paragraph" w:customStyle="1" w:styleId="Helv-Keywords">
    <w:name w:val="Helv-Keywords"/>
    <w:basedOn w:val="Normal"/>
    <w:qFormat/>
    <w:pPr>
      <w:spacing w:before="120" w:after="120"/>
    </w:pPr>
    <w:rPr>
      <w:szCs w:val="20"/>
    </w:rPr>
  </w:style>
  <w:style w:type="paragraph" w:customStyle="1" w:styleId="AuthorsTOC">
    <w:name w:val="Authors_TOC"/>
    <w:basedOn w:val="Helv-Authors"/>
    <w:qFormat/>
    <w:pPr>
      <w:spacing w:after="0" w:line="225" w:lineRule="atLeast"/>
    </w:pPr>
    <w:rPr>
      <w:i/>
      <w:sz w:val="17"/>
      <w:szCs w:val="20"/>
    </w:rPr>
  </w:style>
  <w:style w:type="paragraph" w:customStyle="1" w:styleId="Helv-TitleTOC">
    <w:name w:val="Helv-Title_TOC"/>
    <w:basedOn w:val="AuthorsTOC"/>
    <w:qFormat/>
    <w:pPr>
      <w:jc w:val="left"/>
    </w:pPr>
    <w:rPr>
      <w:b/>
      <w:i w:val="0"/>
    </w:rPr>
  </w:style>
  <w:style w:type="paragraph" w:customStyle="1" w:styleId="TableOfContentText">
    <w:name w:val="TableOfContentText"/>
    <w:basedOn w:val="AuthorsTOC"/>
    <w:qFormat/>
    <w:rPr>
      <w:i w:val="0"/>
      <w:color w:val="000000"/>
    </w:rPr>
  </w:style>
  <w:style w:type="paragraph" w:customStyle="1" w:styleId="P1withIndendation">
    <w:name w:val="P1_with_Indendation"/>
    <w:basedOn w:val="Helv-TableCaption"/>
    <w:qFormat/>
    <w:pPr>
      <w:spacing w:line="225" w:lineRule="exact"/>
      <w:ind w:firstLine="284"/>
    </w:pPr>
    <w:rPr>
      <w:sz w:val="17"/>
    </w:rPr>
  </w:style>
  <w:style w:type="paragraph" w:customStyle="1" w:styleId="Acknowledgements">
    <w:name w:val="Acknowledgements"/>
    <w:basedOn w:val="Normal"/>
    <w:qFormat/>
    <w:pPr>
      <w:spacing w:after="240" w:line="230" w:lineRule="atLeast"/>
      <w:jc w:val="both"/>
    </w:pPr>
    <w:rPr>
      <w:rFonts w:ascii="Arial" w:hAnsi="Arial"/>
      <w:sz w:val="17"/>
    </w:rPr>
  </w:style>
  <w:style w:type="paragraph" w:customStyle="1" w:styleId="GAAuthors">
    <w:name w:val="GAAuthors"/>
    <w:basedOn w:val="Normal"/>
    <w:qFormat/>
    <w:pPr>
      <w:spacing w:before="360" w:after="60" w:line="220" w:lineRule="exact"/>
    </w:pPr>
    <w:rPr>
      <w:b/>
      <w:sz w:val="18"/>
      <w:szCs w:val="20"/>
      <w:lang w:val="en-GB"/>
    </w:rPr>
  </w:style>
  <w:style w:type="paragraph" w:customStyle="1" w:styleId="GACatchPhrase">
    <w:name w:val="GACatchPhrase"/>
    <w:basedOn w:val="Normal"/>
    <w:qFormat/>
    <w:pPr>
      <w:spacing w:before="40"/>
      <w:jc w:val="right"/>
    </w:pPr>
    <w:rPr>
      <w:rFonts w:cs="Arial"/>
      <w:b/>
      <w:color w:val="008080"/>
      <w:sz w:val="18"/>
      <w:szCs w:val="16"/>
      <w:lang w:val="en-GB"/>
    </w:rPr>
  </w:style>
  <w:style w:type="paragraph" w:customStyle="1" w:styleId="GAText">
    <w:name w:val="GAText"/>
    <w:basedOn w:val="Normal"/>
    <w:qFormat/>
    <w:pPr>
      <w:spacing w:before="120" w:line="220" w:lineRule="exact"/>
    </w:pPr>
    <w:rPr>
      <w:color w:val="000000"/>
      <w:sz w:val="18"/>
    </w:rPr>
  </w:style>
  <w:style w:type="paragraph" w:customStyle="1" w:styleId="GATitel">
    <w:name w:val="GATitel"/>
    <w:basedOn w:val="GAAuthors"/>
    <w:qFormat/>
    <w:pPr>
      <w:spacing w:before="240"/>
    </w:pPr>
    <w:rPr>
      <w:b w:val="0"/>
    </w:rPr>
  </w:style>
  <w:style w:type="paragraph" w:customStyle="1" w:styleId="GAKeywords">
    <w:name w:val="GAKeywords"/>
    <w:basedOn w:val="Helv-Keywords"/>
    <w:qFormat/>
    <w:pPr>
      <w:framePr w:hSpace="141" w:wrap="around" w:hAnchor="text" w:y="673"/>
      <w:spacing w:before="200" w:after="0" w:line="220" w:lineRule="exact"/>
    </w:pPr>
    <w:rPr>
      <w:rFonts w:ascii="Times New Roman" w:hAnsi="Times New Roman"/>
      <w:b/>
      <w:szCs w:val="24"/>
    </w:rPr>
  </w:style>
  <w:style w:type="paragraph" w:customStyle="1" w:styleId="PageNumbers">
    <w:name w:val="PageNumbers"/>
    <w:basedOn w:val="Normal"/>
    <w:qFormat/>
    <w:pPr>
      <w:spacing w:before="230"/>
    </w:pPr>
    <w:rPr>
      <w:rFonts w:ascii="Arial" w:hAnsi="Arial"/>
      <w:b/>
      <w:i/>
      <w:sz w:val="17"/>
    </w:rPr>
  </w:style>
  <w:style w:type="character" w:customStyle="1" w:styleId="BalloonTextChar">
    <w:name w:val="Balloon Text Char"/>
    <w:link w:val="BalloonText"/>
    <w:uiPriority w:val="99"/>
    <w:semiHidden/>
    <w:qFormat/>
    <w:rPr>
      <w:rFonts w:ascii="Tahoma" w:hAnsi="Tahoma" w:cs="Tahoma"/>
      <w:sz w:val="16"/>
      <w:szCs w:val="16"/>
      <w:lang w:val="de-DE" w:eastAsia="ja-JP" w:bidi="ar-SA"/>
    </w:rPr>
  </w:style>
  <w:style w:type="paragraph" w:customStyle="1" w:styleId="Helv-Abstract">
    <w:name w:val="Helv-Abstract"/>
    <w:basedOn w:val="Normal"/>
    <w:qFormat/>
    <w:pPr>
      <w:spacing w:before="120" w:after="120"/>
      <w:jc w:val="both"/>
    </w:pPr>
    <w:rPr>
      <w:szCs w:val="20"/>
    </w:rPr>
  </w:style>
  <w:style w:type="table" w:customStyle="1" w:styleId="Style37">
    <w:name w:val="_Style 37"/>
    <w:basedOn w:val="TableNormal1"/>
    <w:uiPriority w:val="40"/>
    <w:qFormat/>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Helv-Manuscripttitle">
    <w:name w:val="Helv-Manuscripttitle"/>
    <w:next w:val="Normal"/>
    <w:qFormat/>
    <w:pPr>
      <w:widowControl w:val="0"/>
      <w:spacing w:before="120" w:after="120" w:line="360" w:lineRule="auto"/>
      <w:jc w:val="center"/>
    </w:pPr>
    <w:rPr>
      <w:rFonts w:ascii="Myriad Pro" w:eastAsia="Times New Roman" w:hAnsi="Myriad Pro" w:cs="Open Sans"/>
      <w:b/>
      <w:bCs/>
      <w:sz w:val="30"/>
      <w:szCs w:val="16"/>
      <w:lang w:val="en-US" w:eastAsia="ja-JP"/>
    </w:rPr>
  </w:style>
  <w:style w:type="paragraph" w:customStyle="1" w:styleId="Helv-Scheme">
    <w:name w:val="Helv-Scheme"/>
    <w:basedOn w:val="Normal"/>
    <w:link w:val="Helv-SchemeChar"/>
    <w:qFormat/>
    <w:pPr>
      <w:spacing w:before="120" w:after="120"/>
      <w:jc w:val="center"/>
    </w:pPr>
  </w:style>
  <w:style w:type="character" w:customStyle="1" w:styleId="Helv-SchemeChar">
    <w:name w:val="Helv-Scheme Char"/>
    <w:link w:val="Helv-Scheme"/>
    <w:qFormat/>
    <w:rPr>
      <w:rFonts w:ascii="Myriad Pro" w:hAnsi="Myriad Pro"/>
      <w:sz w:val="16"/>
      <w:szCs w:val="24"/>
      <w:lang w:eastAsia="ja-JP"/>
    </w:rPr>
  </w:style>
  <w:style w:type="paragraph" w:customStyle="1" w:styleId="Helv-Figure">
    <w:name w:val="Helv-Figure"/>
    <w:basedOn w:val="Normal"/>
    <w:link w:val="Helv-FigureChar"/>
    <w:qFormat/>
    <w:pPr>
      <w:spacing w:before="120" w:after="120"/>
      <w:jc w:val="center"/>
    </w:pPr>
  </w:style>
  <w:style w:type="character" w:customStyle="1" w:styleId="Helv-FigureChar">
    <w:name w:val="Helv-Figure Char"/>
    <w:link w:val="Helv-Figure"/>
    <w:qFormat/>
    <w:rPr>
      <w:rFonts w:ascii="Myriad Pro" w:hAnsi="Myriad Pro"/>
      <w:sz w:val="16"/>
      <w:szCs w:val="24"/>
      <w:lang w:eastAsia="ja-JP"/>
    </w:rPr>
  </w:style>
  <w:style w:type="character" w:customStyle="1" w:styleId="FootnoteTextChar">
    <w:name w:val="Footnote Text Char"/>
    <w:link w:val="FootnoteText"/>
    <w:uiPriority w:val="99"/>
    <w:semiHidden/>
    <w:qFormat/>
    <w:rPr>
      <w:rFonts w:ascii="Myriad Pro" w:hAnsi="Myriad Pro"/>
      <w:lang w:val="de-DE" w:eastAsia="ja-JP"/>
    </w:rPr>
  </w:style>
  <w:style w:type="character" w:customStyle="1" w:styleId="HeaderChar">
    <w:name w:val="Header Char"/>
    <w:basedOn w:val="DefaultParagraphFont"/>
    <w:link w:val="Header"/>
    <w:uiPriority w:val="99"/>
    <w:qFormat/>
    <w:rPr>
      <w:rFonts w:ascii="Myriad Pro" w:hAnsi="Myriad Pro"/>
      <w:sz w:val="16"/>
      <w:szCs w:val="24"/>
      <w:lang w:val="de-DE" w:eastAsia="ja-JP"/>
    </w:rPr>
  </w:style>
  <w:style w:type="character" w:customStyle="1" w:styleId="FooterChar">
    <w:name w:val="Footer Char"/>
    <w:basedOn w:val="DefaultParagraphFont"/>
    <w:link w:val="Footer"/>
    <w:uiPriority w:val="99"/>
    <w:qFormat/>
    <w:rPr>
      <w:rFonts w:eastAsiaTheme="minorEastAsia" w:cstheme="minorBidi"/>
      <w:sz w:val="18"/>
      <w:szCs w:val="18"/>
      <w:lang w:val="en-US" w:eastAsia="zh-CN"/>
    </w:rPr>
  </w:style>
  <w:style w:type="paragraph" w:customStyle="1" w:styleId="EndNoteBibliographyTitle">
    <w:name w:val="EndNote Bibliography Title"/>
    <w:basedOn w:val="Normal"/>
    <w:link w:val="EndNoteBibliographyTitleChar"/>
    <w:qFormat/>
    <w:pPr>
      <w:jc w:val="center"/>
    </w:pPr>
  </w:style>
  <w:style w:type="character" w:customStyle="1" w:styleId="Helv-BodyTextChar">
    <w:name w:val="Helv-BodyText Char"/>
    <w:basedOn w:val="DefaultParagraphFont"/>
    <w:link w:val="Helv-BodyText"/>
    <w:qFormat/>
    <w:rPr>
      <w:rFonts w:ascii="Myriad Pro" w:hAnsi="Myriad Pro"/>
      <w:sz w:val="16"/>
      <w:szCs w:val="24"/>
      <w:lang w:val="en-US" w:eastAsia="ja-JP"/>
    </w:rPr>
  </w:style>
  <w:style w:type="character" w:customStyle="1" w:styleId="EndNoteBibliographyTitleChar">
    <w:name w:val="EndNote Bibliography Title Char"/>
    <w:basedOn w:val="Helv-BodyTextChar"/>
    <w:link w:val="EndNoteBibliographyTitle"/>
    <w:qFormat/>
    <w:rPr>
      <w:rFonts w:ascii="Myriad Pro" w:eastAsia="Open Sans" w:hAnsi="Myriad Pro" w:cs="Open Sans"/>
      <w:sz w:val="16"/>
      <w:szCs w:val="24"/>
      <w:lang w:val="en-US" w:eastAsia="ja-JP"/>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basedOn w:val="Helv-BodyTextChar"/>
    <w:link w:val="EndNoteBibliography"/>
    <w:qFormat/>
    <w:rPr>
      <w:rFonts w:ascii="Myriad Pro" w:eastAsia="Open Sans" w:hAnsi="Myriad Pro" w:cs="Open Sans"/>
      <w:sz w:val="16"/>
      <w:szCs w:val="24"/>
      <w:lang w:val="en-US" w:eastAsia="ja-JP"/>
    </w:rPr>
  </w:style>
  <w:style w:type="table" w:customStyle="1" w:styleId="Style63">
    <w:name w:val="_Style 63"/>
    <w:basedOn w:val="TableNormal1"/>
    <w:qFormat/>
    <w:tblPr/>
  </w:style>
  <w:style w:type="table" w:customStyle="1" w:styleId="Style64">
    <w:name w:val="_Style 64"/>
    <w:basedOn w:val="TableNormal1"/>
    <w:qFormat/>
    <w:tblPr/>
  </w:style>
  <w:style w:type="table" w:customStyle="1" w:styleId="Style65">
    <w:name w:val="_Style 65"/>
    <w:basedOn w:val="TableNormal1"/>
    <w:qFormat/>
    <w:tblPr/>
  </w:style>
  <w:style w:type="table" w:customStyle="1" w:styleId="Style66">
    <w:name w:val="_Style 66"/>
    <w:basedOn w:val="TableNormal1"/>
    <w:qFormat/>
    <w:tblPr/>
  </w:style>
  <w:style w:type="table" w:customStyle="1" w:styleId="Style67">
    <w:name w:val="_Style 67"/>
    <w:basedOn w:val="TableNormal1"/>
    <w:qFormat/>
    <w:tblPr/>
  </w:style>
  <w:style w:type="table" w:customStyle="1" w:styleId="Style68">
    <w:name w:val="_Style 68"/>
    <w:basedOn w:val="TableNormal1"/>
    <w:qFormat/>
    <w:tblPr>
      <w:tblCellMar>
        <w:top w:w="100" w:type="dxa"/>
        <w:left w:w="100" w:type="dxa"/>
        <w:bottom w:w="100" w:type="dxa"/>
        <w:right w:w="100" w:type="dxa"/>
      </w:tblCellMar>
    </w:tblPr>
  </w:style>
  <w:style w:type="table" w:customStyle="1" w:styleId="Style69">
    <w:name w:val="_Style 69"/>
    <w:basedOn w:val="TableNormal1"/>
    <w:qFormat/>
    <w:tblPr>
      <w:tblCellMar>
        <w:left w:w="115" w:type="dxa"/>
        <w:right w:w="115" w:type="dxa"/>
      </w:tblCellMar>
    </w:tblPr>
  </w:style>
  <w:style w:type="paragraph" w:customStyle="1" w:styleId="EndNoteCategoryHeading">
    <w:name w:val="EndNote Category Heading"/>
    <w:basedOn w:val="Normal"/>
    <w:link w:val="EndNoteCategoryHeadingChar"/>
    <w:qFormat/>
    <w:pPr>
      <w:spacing w:before="120" w:after="120"/>
    </w:pPr>
    <w:rPr>
      <w:b/>
    </w:rPr>
  </w:style>
  <w:style w:type="character" w:customStyle="1" w:styleId="EndNoteCategoryHeadingChar">
    <w:name w:val="EndNote Category Heading Char"/>
    <w:basedOn w:val="DefaultParagraphFont"/>
    <w:link w:val="EndNoteCategoryHeading"/>
    <w:qFormat/>
    <w:rPr>
      <w:rFonts w:ascii="Myriad Pro" w:eastAsia="Open Sans" w:hAnsi="Myriad Pro" w:cs="Open Sans"/>
      <w:b/>
      <w:sz w:val="16"/>
      <w:szCs w:val="24"/>
      <w:lang w:val="en-US" w:eastAsia="ja-JP"/>
    </w:rPr>
  </w:style>
  <w:style w:type="paragraph" w:customStyle="1" w:styleId="Revision1">
    <w:name w:val="Revision1"/>
    <w:hidden/>
    <w:uiPriority w:val="99"/>
    <w:unhideWhenUsed/>
    <w:qFormat/>
    <w:rPr>
      <w:rFonts w:ascii="Myriad Pro" w:eastAsia="Open Sans" w:hAnsi="Myriad Pro" w:cs="Open Sans"/>
      <w:sz w:val="16"/>
      <w:szCs w:val="24"/>
      <w:lang w:val="en-US" w:eastAsia="ja-JP"/>
    </w:rPr>
  </w:style>
  <w:style w:type="character" w:styleId="Hyperlink">
    <w:name w:val="Hyperlink"/>
    <w:basedOn w:val="DefaultParagraphFont"/>
    <w:rsid w:val="00631F8B"/>
    <w:rPr>
      <w:color w:val="0000FF" w:themeColor="hyperlink"/>
      <w:u w:val="single"/>
    </w:rPr>
  </w:style>
  <w:style w:type="character" w:styleId="UnresolvedMention">
    <w:name w:val="Unresolved Mention"/>
    <w:basedOn w:val="DefaultParagraphFont"/>
    <w:uiPriority w:val="99"/>
    <w:semiHidden/>
    <w:unhideWhenUsed/>
    <w:rsid w:val="00631F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113608">
      <w:bodyDiv w:val="1"/>
      <w:marLeft w:val="0"/>
      <w:marRight w:val="0"/>
      <w:marTop w:val="0"/>
      <w:marBottom w:val="0"/>
      <w:divBdr>
        <w:top w:val="none" w:sz="0" w:space="0" w:color="auto"/>
        <w:left w:val="none" w:sz="0" w:space="0" w:color="auto"/>
        <w:bottom w:val="none" w:sz="0" w:space="0" w:color="auto"/>
        <w:right w:val="none" w:sz="0" w:space="0" w:color="auto"/>
      </w:divBdr>
      <w:divsChild>
        <w:div w:id="157578680">
          <w:marLeft w:val="0"/>
          <w:marRight w:val="0"/>
          <w:marTop w:val="0"/>
          <w:marBottom w:val="0"/>
          <w:divBdr>
            <w:top w:val="none" w:sz="0" w:space="0" w:color="auto"/>
            <w:left w:val="none" w:sz="0" w:space="0" w:color="auto"/>
            <w:bottom w:val="none" w:sz="0" w:space="0" w:color="auto"/>
            <w:right w:val="none" w:sz="0" w:space="0" w:color="auto"/>
          </w:divBdr>
          <w:divsChild>
            <w:div w:id="1018242368">
              <w:marLeft w:val="0"/>
              <w:marRight w:val="0"/>
              <w:marTop w:val="0"/>
              <w:marBottom w:val="0"/>
              <w:divBdr>
                <w:top w:val="none" w:sz="0" w:space="0" w:color="auto"/>
                <w:left w:val="none" w:sz="0" w:space="0" w:color="auto"/>
                <w:bottom w:val="none" w:sz="0" w:space="0" w:color="auto"/>
                <w:right w:val="none" w:sz="0" w:space="0" w:color="auto"/>
              </w:divBdr>
              <w:divsChild>
                <w:div w:id="408430453">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712652264">
      <w:bodyDiv w:val="1"/>
      <w:marLeft w:val="0"/>
      <w:marRight w:val="0"/>
      <w:marTop w:val="0"/>
      <w:marBottom w:val="0"/>
      <w:divBdr>
        <w:top w:val="none" w:sz="0" w:space="0" w:color="auto"/>
        <w:left w:val="none" w:sz="0" w:space="0" w:color="auto"/>
        <w:bottom w:val="none" w:sz="0" w:space="0" w:color="auto"/>
        <w:right w:val="none" w:sz="0" w:space="0" w:color="auto"/>
      </w:divBdr>
      <w:divsChild>
        <w:div w:id="311713255">
          <w:marLeft w:val="0"/>
          <w:marRight w:val="0"/>
          <w:marTop w:val="0"/>
          <w:marBottom w:val="0"/>
          <w:divBdr>
            <w:top w:val="none" w:sz="0" w:space="0" w:color="auto"/>
            <w:left w:val="none" w:sz="0" w:space="0" w:color="auto"/>
            <w:bottom w:val="none" w:sz="0" w:space="0" w:color="auto"/>
            <w:right w:val="none" w:sz="0" w:space="0" w:color="auto"/>
          </w:divBdr>
          <w:divsChild>
            <w:div w:id="490340382">
              <w:marLeft w:val="0"/>
              <w:marRight w:val="0"/>
              <w:marTop w:val="0"/>
              <w:marBottom w:val="0"/>
              <w:divBdr>
                <w:top w:val="none" w:sz="0" w:space="0" w:color="auto"/>
                <w:left w:val="none" w:sz="0" w:space="0" w:color="auto"/>
                <w:bottom w:val="none" w:sz="0" w:space="0" w:color="auto"/>
                <w:right w:val="none" w:sz="0" w:space="0" w:color="auto"/>
              </w:divBdr>
              <w:divsChild>
                <w:div w:id="2008820236">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jpeg"/><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2.png"/><Relationship Id="rId11" Type="http://schemas.openxmlformats.org/officeDocument/2006/relationships/hyperlink" Target="http://www.swissadme.ch/" TargetMode="Externa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eader" Target="header2.xm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hyperlink" Target="https://www.uniprot.org/help/uniprotkb"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http://lmmd.ecust.edu.cn/admetsar2/"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png"/><Relationship Id="rId10" Type="http://schemas.openxmlformats.org/officeDocument/2006/relationships/hyperlink" Target="https://cb.imsc.res.in/imppat/home" TargetMode="Externa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header" Target="header1.xml"/><Relationship Id="rId78"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pdt.biogem.org/search.php" TargetMode="External"/><Relationship Id="rId13" Type="http://schemas.openxmlformats.org/officeDocument/2006/relationships/hyperlink" Target="https://www.rcsb.org/"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jpe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5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DFLhX6+qYAY68X/+rwHS15Hdg==">CgMxLjAaHQoBMBIYChYIB0ISEhBBcmlhbCBVbmljb2RlIE1TGh0KATESGAoWCAdCEhIQQXJpYWwgVW5pY29kZSBNUxodCgEyEhgKFggHQhISEEFyaWFsIFVuaWNvZGUgTVMaEgoBMxINCgsIB0IHEgVBcmlhbDIOaC53dHpqbmNxcXpsaWkyDmguanhrbnFyYmtvejcwMg5oLmJwOGNwcDF4aHh0cjIOaC4zMWRudG1hdGVzNXQyCGguZ2pkZ3hzMg5oLm9kNWlmYzJ3bjM1czIOaC5xNjM5ZTMzNGprZDQyDmguOGhqYzVteG92ZWFsMg5oLmFtN3g3MzcyM3p1eDIOaC5lMjhscnczNXZ6N2k4AHIhMUlwQ2FOVGxzV29aMzRtd2FPSEF4OGdqUVFOeWZWWlhq</go:docsCustomData>
</go:gDocsCustomXmlDataStorage>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C2976225-668B-4837-ABEE-4B04424F3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5</TotalTime>
  <Pages>25</Pages>
  <Words>13610</Words>
  <Characters>77579</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Mathew</dc:creator>
  <cp:lastModifiedBy>SDI PC 1170</cp:lastModifiedBy>
  <cp:revision>108</cp:revision>
  <dcterms:created xsi:type="dcterms:W3CDTF">2024-12-26T07:11:00Z</dcterms:created>
  <dcterms:modified xsi:type="dcterms:W3CDTF">2026-03-1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CD37CFF067414A98BCB8126ACB2B79</vt:lpwstr>
  </property>
  <property fmtid="{D5CDD505-2E9C-101B-9397-08002B2CF9AE}" pid="3" name="ICV">
    <vt:lpwstr>B640DCCEE56F475FA015825276BB2866_11</vt:lpwstr>
  </property>
  <property fmtid="{D5CDD505-2E9C-101B-9397-08002B2CF9AE}" pid="4" name="KSOProductBuildVer">
    <vt:lpwstr>1033-12.2.0.19826</vt:lpwstr>
  </property>
</Properties>
</file>